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71B34" w14:textId="77777777" w:rsidR="00B031B5" w:rsidRPr="0007329F" w:rsidRDefault="00B031B5" w:rsidP="00B031B5">
      <w:pPr>
        <w:pStyle w:val="Subttol"/>
      </w:pPr>
      <w:r w:rsidRPr="0007329F">
        <w:rPr>
          <w:lang w:val="es-ES" w:eastAsia="es-ES"/>
        </w:rPr>
        <w:drawing>
          <wp:inline distT="0" distB="0" distL="0" distR="0" wp14:anchorId="5BE346DF" wp14:editId="3922D04C">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5A5B6066" w14:textId="77777777" w:rsidR="00B031B5" w:rsidRPr="0007329F" w:rsidRDefault="00B031B5" w:rsidP="00B031B5">
      <w:pPr>
        <w:pStyle w:val="Subttol"/>
      </w:pPr>
    </w:p>
    <w:p w14:paraId="7E8DFFF8" w14:textId="77777777" w:rsidR="00B031B5" w:rsidRPr="0007329F" w:rsidRDefault="00B031B5" w:rsidP="00B031B5">
      <w:pPr>
        <w:pStyle w:val="Subttol"/>
      </w:pPr>
    </w:p>
    <w:p w14:paraId="28A1C1E9" w14:textId="77777777" w:rsidR="00B031B5" w:rsidRPr="0007329F" w:rsidRDefault="00B031B5" w:rsidP="00B031B5">
      <w:pPr>
        <w:pStyle w:val="Subttol"/>
      </w:pPr>
    </w:p>
    <w:p w14:paraId="6098C203" w14:textId="77777777" w:rsidR="00B031B5" w:rsidRPr="0007329F" w:rsidRDefault="00B031B5" w:rsidP="00B031B5">
      <w:pPr>
        <w:pStyle w:val="Subttol"/>
      </w:pPr>
    </w:p>
    <w:p w14:paraId="5F57DA09" w14:textId="77777777" w:rsidR="00B031B5" w:rsidRPr="0007329F" w:rsidRDefault="00B031B5" w:rsidP="00B031B5">
      <w:pPr>
        <w:pStyle w:val="Subttol"/>
      </w:pPr>
    </w:p>
    <w:p w14:paraId="48546928" w14:textId="77777777" w:rsidR="00B031B5" w:rsidRPr="0007329F" w:rsidRDefault="00B031B5" w:rsidP="00B031B5">
      <w:pPr>
        <w:pStyle w:val="Subttol"/>
      </w:pPr>
      <w:r w:rsidRPr="0007329F">
        <w:t>Grau en Enginyeria Informàtica de Gestió i Sistemes d’Informació</w:t>
      </w:r>
    </w:p>
    <w:p w14:paraId="6952EDDC" w14:textId="77777777" w:rsidR="00B031B5" w:rsidRPr="0007329F" w:rsidRDefault="00B031B5" w:rsidP="00B031B5">
      <w:pPr>
        <w:pStyle w:val="Subttol"/>
      </w:pPr>
    </w:p>
    <w:p w14:paraId="2D7BF1F5" w14:textId="77777777" w:rsidR="00B031B5" w:rsidRPr="0007329F" w:rsidRDefault="00B031B5" w:rsidP="00B031B5">
      <w:pPr>
        <w:pStyle w:val="Subttol"/>
      </w:pPr>
    </w:p>
    <w:p w14:paraId="06FE001A" w14:textId="77777777" w:rsidR="00B031B5" w:rsidRPr="0007329F" w:rsidRDefault="00B031B5" w:rsidP="00B031B5">
      <w:pPr>
        <w:pStyle w:val="Subttol"/>
      </w:pPr>
    </w:p>
    <w:p w14:paraId="59568C7B" w14:textId="77777777" w:rsidR="00B031B5" w:rsidRPr="0007329F" w:rsidRDefault="00B031B5" w:rsidP="00B031B5">
      <w:pPr>
        <w:pStyle w:val="Subttol"/>
      </w:pPr>
    </w:p>
    <w:p w14:paraId="68583CDF" w14:textId="77777777" w:rsidR="00B031B5" w:rsidRPr="0007329F" w:rsidRDefault="00B031B5" w:rsidP="00B031B5">
      <w:pPr>
        <w:pStyle w:val="Subttol"/>
      </w:pPr>
    </w:p>
    <w:p w14:paraId="1C243053" w14:textId="77777777" w:rsidR="00B031B5" w:rsidRPr="0007329F" w:rsidRDefault="00B031B5" w:rsidP="00B031B5">
      <w:pPr>
        <w:pStyle w:val="Subttol"/>
      </w:pPr>
    </w:p>
    <w:p w14:paraId="335E968D" w14:textId="77777777" w:rsidR="00B031B5" w:rsidRPr="0007329F" w:rsidRDefault="00B031B5" w:rsidP="00B031B5">
      <w:pPr>
        <w:pStyle w:val="Subttol"/>
      </w:pPr>
    </w:p>
    <w:p w14:paraId="14ED7506" w14:textId="17810B83" w:rsidR="00B031B5" w:rsidRPr="0007329F" w:rsidRDefault="00B031B5" w:rsidP="00B031B5">
      <w:pPr>
        <w:pStyle w:val="Subttol"/>
      </w:pPr>
      <w:r w:rsidRPr="0007329F">
        <w:t>PLATAFORMA DE VISUALITZACIÓ D’ALERTES</w:t>
      </w:r>
      <w:r w:rsidR="006D66E2">
        <w:t xml:space="preserve"> </w:t>
      </w:r>
      <w:r w:rsidRPr="0007329F">
        <w:t>SANITÀRIES</w:t>
      </w:r>
    </w:p>
    <w:p w14:paraId="74AF1DA6" w14:textId="77777777" w:rsidR="00B031B5" w:rsidRPr="0007329F" w:rsidRDefault="00B031B5" w:rsidP="00B031B5">
      <w:pPr>
        <w:pStyle w:val="Subttol"/>
      </w:pPr>
    </w:p>
    <w:p w14:paraId="7D116B87" w14:textId="4E5820B5" w:rsidR="00B031B5" w:rsidRPr="0007329F" w:rsidRDefault="00B031B5" w:rsidP="00B031B5">
      <w:pPr>
        <w:pStyle w:val="Subttol"/>
      </w:pPr>
      <w:bookmarkStart w:id="0" w:name="_Hlk64374044"/>
      <w:r>
        <w:t xml:space="preserve">Memòria </w:t>
      </w:r>
      <w:r w:rsidR="006D66E2">
        <w:t>Final</w:t>
      </w:r>
    </w:p>
    <w:bookmarkEnd w:id="0"/>
    <w:p w14:paraId="20570E8F" w14:textId="77777777" w:rsidR="00B031B5" w:rsidRPr="0007329F" w:rsidRDefault="00B031B5" w:rsidP="00B031B5">
      <w:pPr>
        <w:pStyle w:val="Subttol"/>
      </w:pPr>
    </w:p>
    <w:p w14:paraId="46D648CF" w14:textId="77777777" w:rsidR="00B031B5" w:rsidRPr="0007329F" w:rsidRDefault="00B031B5" w:rsidP="00B031B5">
      <w:pPr>
        <w:pStyle w:val="Subttol"/>
      </w:pPr>
    </w:p>
    <w:p w14:paraId="25B40445" w14:textId="77777777" w:rsidR="00B031B5" w:rsidRPr="0007329F" w:rsidRDefault="00B031B5" w:rsidP="00B031B5">
      <w:pPr>
        <w:pStyle w:val="Subttol"/>
      </w:pPr>
    </w:p>
    <w:p w14:paraId="06148118" w14:textId="2CB3C7D3" w:rsidR="00B031B5" w:rsidRDefault="00B031B5" w:rsidP="00B031B5">
      <w:pPr>
        <w:pStyle w:val="Subttol"/>
      </w:pPr>
    </w:p>
    <w:p w14:paraId="0805BBDA" w14:textId="77777777" w:rsidR="006D66E2" w:rsidRPr="006D66E2" w:rsidRDefault="006D66E2" w:rsidP="006D66E2">
      <w:pPr>
        <w:rPr>
          <w:lang w:eastAsia="ca-ES"/>
        </w:rPr>
      </w:pPr>
    </w:p>
    <w:p w14:paraId="5BA927C5" w14:textId="0286B8D5" w:rsidR="00B031B5" w:rsidRDefault="00B031B5" w:rsidP="00B031B5">
      <w:pPr>
        <w:pStyle w:val="Subttol"/>
      </w:pPr>
    </w:p>
    <w:p w14:paraId="2123523C" w14:textId="77777777" w:rsidR="00F466B3" w:rsidRPr="00F466B3" w:rsidRDefault="00F466B3" w:rsidP="00F466B3">
      <w:pPr>
        <w:rPr>
          <w:lang w:eastAsia="ca-ES"/>
        </w:rPr>
      </w:pPr>
    </w:p>
    <w:p w14:paraId="0367974C" w14:textId="77777777" w:rsidR="00B031B5" w:rsidRPr="0007329F" w:rsidRDefault="00B031B5" w:rsidP="00B031B5">
      <w:pPr>
        <w:pStyle w:val="Subttol"/>
      </w:pPr>
    </w:p>
    <w:p w14:paraId="3823F336" w14:textId="77777777" w:rsidR="00B031B5" w:rsidRPr="0007329F" w:rsidRDefault="00B031B5" w:rsidP="00B031B5">
      <w:pPr>
        <w:pStyle w:val="Subttol"/>
      </w:pPr>
    </w:p>
    <w:p w14:paraId="563625B9" w14:textId="77777777" w:rsidR="00B031B5" w:rsidRPr="0007329F" w:rsidRDefault="00B031B5" w:rsidP="00B031B5">
      <w:pPr>
        <w:pStyle w:val="Subttol"/>
        <w:jc w:val="right"/>
      </w:pPr>
      <w:r w:rsidRPr="0007329F">
        <w:t>ERIK ESPUÑES JUBERÓ</w:t>
      </w:r>
    </w:p>
    <w:p w14:paraId="76521281" w14:textId="77777777" w:rsidR="00B031B5" w:rsidRPr="0007329F" w:rsidRDefault="00B031B5" w:rsidP="00B031B5">
      <w:pPr>
        <w:pStyle w:val="Subttol"/>
        <w:jc w:val="right"/>
      </w:pPr>
      <w:r w:rsidRPr="0007329F">
        <w:t>TUTOR: EUGENI FERNÁNDEZ GONZÁLEZ</w:t>
      </w:r>
      <w:r w:rsidRPr="0007329F">
        <w:cr/>
      </w:r>
    </w:p>
    <w:p w14:paraId="459CD912" w14:textId="77777777" w:rsidR="00B031B5" w:rsidRPr="0007329F" w:rsidRDefault="00B031B5" w:rsidP="00B031B5">
      <w:pPr>
        <w:pStyle w:val="Subttol"/>
        <w:jc w:val="right"/>
      </w:pPr>
      <w:r w:rsidRPr="0007329F">
        <w:t>CURS 2020-2021</w:t>
      </w:r>
    </w:p>
    <w:p w14:paraId="2D406B45" w14:textId="77777777" w:rsidR="00B031B5" w:rsidRPr="0007329F" w:rsidRDefault="00B031B5" w:rsidP="00B031B5">
      <w:pPr>
        <w:pStyle w:val="Subttol"/>
      </w:pPr>
    </w:p>
    <w:p w14:paraId="1B6006D7" w14:textId="77777777" w:rsidR="00B031B5" w:rsidRPr="0007329F" w:rsidRDefault="00B031B5" w:rsidP="00B031B5">
      <w:pPr>
        <w:pStyle w:val="Subttol"/>
      </w:pPr>
      <w:r w:rsidRPr="0007329F">
        <w:rPr>
          <w:lang w:val="es-ES" w:eastAsia="es-ES"/>
        </w:rPr>
        <w:drawing>
          <wp:inline distT="0" distB="0" distL="0" distR="0" wp14:anchorId="079DD40C" wp14:editId="4CDC7B11">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4DF3389A" w14:textId="77777777" w:rsidR="00B031B5" w:rsidRPr="0007329F" w:rsidRDefault="00B031B5" w:rsidP="00B031B5"/>
    <w:p w14:paraId="06CF4543" w14:textId="77777777" w:rsidR="00B031B5" w:rsidRPr="0007329F" w:rsidRDefault="00B031B5" w:rsidP="00B031B5">
      <w:pPr>
        <w:jc w:val="center"/>
      </w:pPr>
    </w:p>
    <w:p w14:paraId="58A0E298" w14:textId="77777777" w:rsidR="00B031B5" w:rsidRPr="0007329F" w:rsidRDefault="00B031B5" w:rsidP="00B031B5">
      <w:pPr>
        <w:sectPr w:rsidR="00B031B5" w:rsidRPr="0007329F" w:rsidSect="00B031B5">
          <w:pgSz w:w="11906" w:h="16838" w:code="9"/>
          <w:pgMar w:top="1701" w:right="1440" w:bottom="1440" w:left="1440" w:header="709" w:footer="709" w:gutter="284"/>
          <w:pgNumType w:fmt="upperRoman" w:start="1"/>
          <w:cols w:space="708"/>
          <w:docGrid w:linePitch="360"/>
        </w:sectPr>
      </w:pPr>
    </w:p>
    <w:p w14:paraId="2F21D775" w14:textId="77777777" w:rsidR="00B031B5" w:rsidRPr="0007329F" w:rsidRDefault="00B031B5" w:rsidP="00B031B5">
      <w:pPr>
        <w:pStyle w:val="Ttol"/>
        <w:spacing w:before="0"/>
        <w:rPr>
          <w:lang w:val="en-GB"/>
        </w:rPr>
      </w:pPr>
      <w:r w:rsidRPr="0007329F">
        <w:rPr>
          <w:lang w:val="en-GB"/>
        </w:rPr>
        <w:lastRenderedPageBreak/>
        <w:t>ABSTRACT</w:t>
      </w:r>
    </w:p>
    <w:p w14:paraId="40536F1B" w14:textId="77777777" w:rsidR="00B031B5" w:rsidRPr="0007329F" w:rsidRDefault="00B031B5" w:rsidP="00B031B5">
      <w:pPr>
        <w:rPr>
          <w:lang w:val="en-GB"/>
        </w:rPr>
      </w:pPr>
      <w:r w:rsidRPr="0007329F">
        <w:rPr>
          <w:lang w:val="en-GB"/>
        </w:rPr>
        <w:t>This project is focused on the development of a mobile application that warns the hospital staff when an event of their responsibility occurs. The product will be focused on two parts.</w:t>
      </w:r>
    </w:p>
    <w:p w14:paraId="5BDA4336" w14:textId="77777777" w:rsidR="00B031B5" w:rsidRPr="0007329F" w:rsidRDefault="00B031B5" w:rsidP="00B031B5">
      <w:pPr>
        <w:rPr>
          <w:lang w:val="en-GB"/>
        </w:rPr>
      </w:pPr>
      <w:r w:rsidRPr="0007329F">
        <w:rPr>
          <w:lang w:val="en-GB"/>
        </w:rPr>
        <w:t xml:space="preserve">The first one will be a web server that will configure the users and the type of alert that they will receive. </w:t>
      </w:r>
    </w:p>
    <w:p w14:paraId="5F5157BD" w14:textId="77777777" w:rsidR="00B031B5" w:rsidRPr="0007329F" w:rsidRDefault="00B031B5" w:rsidP="00B031B5">
      <w:pPr>
        <w:rPr>
          <w:lang w:val="en-GB"/>
        </w:rPr>
      </w:pPr>
      <w:r w:rsidRPr="0007329F">
        <w:rPr>
          <w:lang w:val="en-GB"/>
        </w:rPr>
        <w:t>The second one will be a mobile app that will be responsible for configuring and warning the user.</w:t>
      </w:r>
    </w:p>
    <w:p w14:paraId="4E9FE7CB" w14:textId="77777777" w:rsidR="00B031B5" w:rsidRPr="0007329F" w:rsidRDefault="00B031B5" w:rsidP="00B031B5">
      <w:pPr>
        <w:pStyle w:val="Ttol"/>
      </w:pPr>
      <w:r w:rsidRPr="0007329F">
        <w:t>RESUM</w:t>
      </w:r>
    </w:p>
    <w:p w14:paraId="678C336E" w14:textId="77777777" w:rsidR="00B031B5" w:rsidRPr="0007329F" w:rsidRDefault="00B031B5" w:rsidP="00B031B5">
      <w:r w:rsidRPr="0007329F">
        <w:t xml:space="preserve">Aquest treball se centra en el desenvolupament d’una aplicació de mòbil que avisi al personal d’un hospital quan succeeixi algun esdeveniment que sigui de la seva responsabilitat. El producte se centrarà en dues parts. </w:t>
      </w:r>
    </w:p>
    <w:p w14:paraId="089DF741" w14:textId="77777777" w:rsidR="00B031B5" w:rsidRPr="0007329F" w:rsidRDefault="00B031B5" w:rsidP="00B031B5">
      <w:r w:rsidRPr="0007329F">
        <w:t xml:space="preserve">La primera, un servidor web que serà el que configuri els usuaris i el tipus d’alertes que puguin rebre. </w:t>
      </w:r>
    </w:p>
    <w:p w14:paraId="2F23287E" w14:textId="77777777" w:rsidR="00B031B5" w:rsidRPr="0007329F" w:rsidRDefault="00B031B5" w:rsidP="00B031B5">
      <w:r w:rsidRPr="0007329F">
        <w:t>La segona, una aplicació per a mòbils que serà l’encarregada de configurar l’alerta i avisar a l’usuari.</w:t>
      </w:r>
    </w:p>
    <w:p w14:paraId="72D5463B" w14:textId="77777777" w:rsidR="00B031B5" w:rsidRPr="0007329F" w:rsidRDefault="00B031B5" w:rsidP="00B031B5">
      <w:pPr>
        <w:pStyle w:val="Ttol"/>
        <w:rPr>
          <w:lang w:val="es-ES"/>
        </w:rPr>
      </w:pPr>
      <w:r w:rsidRPr="0007329F">
        <w:rPr>
          <w:lang w:val="es-ES"/>
        </w:rPr>
        <w:t>RESUMEN</w:t>
      </w:r>
    </w:p>
    <w:p w14:paraId="7AF44B2D" w14:textId="77777777" w:rsidR="00B031B5" w:rsidRPr="0007329F" w:rsidRDefault="00B031B5" w:rsidP="00B031B5">
      <w:pPr>
        <w:rPr>
          <w:lang w:val="es-ES"/>
        </w:rPr>
      </w:pPr>
      <w:r w:rsidRPr="0007329F">
        <w:rPr>
          <w:lang w:val="es-ES"/>
        </w:rPr>
        <w:t xml:space="preserve">Este trabajo se centra en el desarrollo de una aplicación de móvil que avise al personal de un hospital cuando suceda algún evento que sea de su responsabilidad. El producto se centrará en dos partes. </w:t>
      </w:r>
    </w:p>
    <w:p w14:paraId="08F50665" w14:textId="77777777" w:rsidR="00B031B5" w:rsidRPr="0007329F" w:rsidRDefault="00B031B5" w:rsidP="00B031B5">
      <w:pPr>
        <w:rPr>
          <w:lang w:val="es-ES"/>
        </w:rPr>
      </w:pPr>
      <w:r w:rsidRPr="0007329F">
        <w:rPr>
          <w:lang w:val="es-ES"/>
        </w:rPr>
        <w:t xml:space="preserve">La primera, un servidor web que será el que configure los usuarios i los tipos de alertas que pueda recibir. </w:t>
      </w:r>
    </w:p>
    <w:p w14:paraId="3B030CB6" w14:textId="77777777" w:rsidR="00B031B5" w:rsidRPr="0007329F" w:rsidRDefault="00B031B5" w:rsidP="00B031B5">
      <w:pPr>
        <w:rPr>
          <w:lang w:val="es-ES"/>
        </w:rPr>
      </w:pPr>
      <w:r w:rsidRPr="0007329F">
        <w:rPr>
          <w:lang w:val="es-ES"/>
        </w:rPr>
        <w:t>La segunda, una aplicación para móviles que será la encargada de configurar la alerta y avisar al usuario.</w:t>
      </w:r>
    </w:p>
    <w:p w14:paraId="7F0B688C" w14:textId="77777777" w:rsidR="00B031B5" w:rsidRPr="0007329F" w:rsidRDefault="00B031B5" w:rsidP="00B031B5">
      <w:pPr>
        <w:rPr>
          <w:lang w:val="es-ES"/>
        </w:rPr>
      </w:pPr>
    </w:p>
    <w:p w14:paraId="73B6B92B" w14:textId="77777777" w:rsidR="00B031B5" w:rsidRPr="0007329F" w:rsidRDefault="00B031B5" w:rsidP="00B031B5">
      <w:pPr>
        <w:sectPr w:rsidR="00B031B5" w:rsidRPr="0007329F" w:rsidSect="00B031B5">
          <w:type w:val="oddPage"/>
          <w:pgSz w:w="11906" w:h="16838" w:code="9"/>
          <w:pgMar w:top="1701" w:right="1418" w:bottom="1418" w:left="1418" w:header="709" w:footer="709" w:gutter="284"/>
          <w:pgNumType w:fmt="upperRoman" w:start="1"/>
          <w:cols w:space="708"/>
          <w:docGrid w:linePitch="360"/>
        </w:sectPr>
      </w:pPr>
    </w:p>
    <w:bookmarkStart w:id="1" w:name="_Toc55765595" w:displacedByCustomXml="next"/>
    <w:sdt>
      <w:sdtPr>
        <w:rPr>
          <w:b w:val="0"/>
          <w:bCs w:val="0"/>
          <w:sz w:val="24"/>
          <w:szCs w:val="22"/>
        </w:rPr>
        <w:id w:val="1126429332"/>
        <w:docPartObj>
          <w:docPartGallery w:val="Table of Contents"/>
          <w:docPartUnique/>
        </w:docPartObj>
      </w:sdtPr>
      <w:sdtContent>
        <w:bookmarkStart w:id="2" w:name="Índex" w:displacedByCustomXml="prev"/>
        <w:p w14:paraId="43EA9FA1" w14:textId="77777777" w:rsidR="00B031B5" w:rsidRPr="0007329F" w:rsidRDefault="00B031B5" w:rsidP="00B031B5">
          <w:pPr>
            <w:pStyle w:val="Ttol"/>
            <w:spacing w:before="0"/>
            <w:rPr>
              <w:sz w:val="2"/>
              <w:szCs w:val="2"/>
            </w:rPr>
          </w:pPr>
          <w:r w:rsidRPr="00C06FAE">
            <w:t>ÍNDEX</w:t>
          </w:r>
        </w:p>
        <w:bookmarkEnd w:id="2"/>
        <w:p w14:paraId="7093A9C9" w14:textId="28DB3BDA"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r>
            <w:rPr>
              <w:iCs w:val="0"/>
            </w:rPr>
            <w:fldChar w:fldCharType="begin"/>
          </w:r>
          <w:r>
            <w:rPr>
              <w:iCs w:val="0"/>
            </w:rPr>
            <w:instrText xml:space="preserve"> TOC \o "1-3" \h \z \u </w:instrText>
          </w:r>
          <w:r>
            <w:rPr>
              <w:iCs w:val="0"/>
            </w:rPr>
            <w:fldChar w:fldCharType="separate"/>
          </w:r>
          <w:hyperlink w:anchor="_Toc74671293" w:history="1">
            <w:r w:rsidRPr="00A40A26">
              <w:rPr>
                <w:rStyle w:val="Enlla"/>
                <w:noProof/>
              </w:rPr>
              <w:t>ÍNDEX DE FIGURES</w:t>
            </w:r>
            <w:r>
              <w:rPr>
                <w:noProof/>
                <w:webHidden/>
              </w:rPr>
              <w:tab/>
            </w:r>
            <w:r>
              <w:rPr>
                <w:noProof/>
                <w:webHidden/>
              </w:rPr>
              <w:fldChar w:fldCharType="begin"/>
            </w:r>
            <w:r>
              <w:rPr>
                <w:noProof/>
                <w:webHidden/>
              </w:rPr>
              <w:instrText xml:space="preserve"> PAGEREF _Toc74671293 \h </w:instrText>
            </w:r>
            <w:r>
              <w:rPr>
                <w:noProof/>
                <w:webHidden/>
              </w:rPr>
            </w:r>
            <w:r>
              <w:rPr>
                <w:noProof/>
                <w:webHidden/>
              </w:rPr>
              <w:fldChar w:fldCharType="separate"/>
            </w:r>
            <w:r>
              <w:rPr>
                <w:noProof/>
                <w:webHidden/>
              </w:rPr>
              <w:t>V</w:t>
            </w:r>
            <w:r>
              <w:rPr>
                <w:noProof/>
                <w:webHidden/>
              </w:rPr>
              <w:fldChar w:fldCharType="end"/>
            </w:r>
          </w:hyperlink>
        </w:p>
        <w:p w14:paraId="6BE568F2" w14:textId="2E1758DF"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294" w:history="1">
            <w:r w:rsidRPr="00A40A26">
              <w:rPr>
                <w:rStyle w:val="Enlla"/>
                <w:noProof/>
              </w:rPr>
              <w:t>ÍNDEX DE TAULES</w:t>
            </w:r>
            <w:r>
              <w:rPr>
                <w:noProof/>
                <w:webHidden/>
              </w:rPr>
              <w:tab/>
            </w:r>
            <w:r>
              <w:rPr>
                <w:noProof/>
                <w:webHidden/>
              </w:rPr>
              <w:fldChar w:fldCharType="begin"/>
            </w:r>
            <w:r>
              <w:rPr>
                <w:noProof/>
                <w:webHidden/>
              </w:rPr>
              <w:instrText xml:space="preserve"> PAGEREF _Toc74671294 \h </w:instrText>
            </w:r>
            <w:r>
              <w:rPr>
                <w:noProof/>
                <w:webHidden/>
              </w:rPr>
            </w:r>
            <w:r>
              <w:rPr>
                <w:noProof/>
                <w:webHidden/>
              </w:rPr>
              <w:fldChar w:fldCharType="separate"/>
            </w:r>
            <w:r>
              <w:rPr>
                <w:noProof/>
                <w:webHidden/>
              </w:rPr>
              <w:t>VII</w:t>
            </w:r>
            <w:r>
              <w:rPr>
                <w:noProof/>
                <w:webHidden/>
              </w:rPr>
              <w:fldChar w:fldCharType="end"/>
            </w:r>
          </w:hyperlink>
        </w:p>
        <w:p w14:paraId="5AF7FF87" w14:textId="7E0516E4"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295" w:history="1">
            <w:r w:rsidRPr="00A40A26">
              <w:rPr>
                <w:rStyle w:val="Enlla"/>
                <w:noProof/>
              </w:rPr>
              <w:t>CAPÍTOL 1. INTRODUCCIÓ</w:t>
            </w:r>
            <w:r>
              <w:rPr>
                <w:noProof/>
                <w:webHidden/>
              </w:rPr>
              <w:tab/>
            </w:r>
            <w:r>
              <w:rPr>
                <w:noProof/>
                <w:webHidden/>
              </w:rPr>
              <w:fldChar w:fldCharType="begin"/>
            </w:r>
            <w:r>
              <w:rPr>
                <w:noProof/>
                <w:webHidden/>
              </w:rPr>
              <w:instrText xml:space="preserve"> PAGEREF _Toc74671295 \h </w:instrText>
            </w:r>
            <w:r>
              <w:rPr>
                <w:noProof/>
                <w:webHidden/>
              </w:rPr>
            </w:r>
            <w:r>
              <w:rPr>
                <w:noProof/>
                <w:webHidden/>
              </w:rPr>
              <w:fldChar w:fldCharType="separate"/>
            </w:r>
            <w:r>
              <w:rPr>
                <w:noProof/>
                <w:webHidden/>
              </w:rPr>
              <w:t>1</w:t>
            </w:r>
            <w:r>
              <w:rPr>
                <w:noProof/>
                <w:webHidden/>
              </w:rPr>
              <w:fldChar w:fldCharType="end"/>
            </w:r>
          </w:hyperlink>
        </w:p>
        <w:p w14:paraId="7712C25E" w14:textId="716EE773"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296" w:history="1">
            <w:r w:rsidRPr="00A40A26">
              <w:rPr>
                <w:rStyle w:val="Enlla"/>
                <w:noProof/>
              </w:rPr>
              <w:t>CAPÍTOL 2. MARC TEÒRIC</w:t>
            </w:r>
            <w:r>
              <w:rPr>
                <w:noProof/>
                <w:webHidden/>
              </w:rPr>
              <w:tab/>
            </w:r>
            <w:r>
              <w:rPr>
                <w:noProof/>
                <w:webHidden/>
              </w:rPr>
              <w:fldChar w:fldCharType="begin"/>
            </w:r>
            <w:r>
              <w:rPr>
                <w:noProof/>
                <w:webHidden/>
              </w:rPr>
              <w:instrText xml:space="preserve"> PAGEREF _Toc74671296 \h </w:instrText>
            </w:r>
            <w:r>
              <w:rPr>
                <w:noProof/>
                <w:webHidden/>
              </w:rPr>
            </w:r>
            <w:r>
              <w:rPr>
                <w:noProof/>
                <w:webHidden/>
              </w:rPr>
              <w:fldChar w:fldCharType="separate"/>
            </w:r>
            <w:r>
              <w:rPr>
                <w:noProof/>
                <w:webHidden/>
              </w:rPr>
              <w:t>3</w:t>
            </w:r>
            <w:r>
              <w:rPr>
                <w:noProof/>
                <w:webHidden/>
              </w:rPr>
              <w:fldChar w:fldCharType="end"/>
            </w:r>
          </w:hyperlink>
        </w:p>
        <w:p w14:paraId="25B798AB" w14:textId="1D35BF97"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297" w:history="1">
            <w:r w:rsidRPr="00A40A26">
              <w:rPr>
                <w:rStyle w:val="Enlla"/>
                <w:noProof/>
              </w:rPr>
              <w:t>2.1. CONTEXT</w:t>
            </w:r>
            <w:r>
              <w:rPr>
                <w:noProof/>
                <w:webHidden/>
              </w:rPr>
              <w:tab/>
            </w:r>
            <w:r>
              <w:rPr>
                <w:noProof/>
                <w:webHidden/>
              </w:rPr>
              <w:fldChar w:fldCharType="begin"/>
            </w:r>
            <w:r>
              <w:rPr>
                <w:noProof/>
                <w:webHidden/>
              </w:rPr>
              <w:instrText xml:space="preserve"> PAGEREF _Toc74671297 \h </w:instrText>
            </w:r>
            <w:r>
              <w:rPr>
                <w:noProof/>
                <w:webHidden/>
              </w:rPr>
            </w:r>
            <w:r>
              <w:rPr>
                <w:noProof/>
                <w:webHidden/>
              </w:rPr>
              <w:fldChar w:fldCharType="separate"/>
            </w:r>
            <w:r>
              <w:rPr>
                <w:noProof/>
                <w:webHidden/>
              </w:rPr>
              <w:t>3</w:t>
            </w:r>
            <w:r>
              <w:rPr>
                <w:noProof/>
                <w:webHidden/>
              </w:rPr>
              <w:fldChar w:fldCharType="end"/>
            </w:r>
          </w:hyperlink>
        </w:p>
        <w:p w14:paraId="0F68B02A" w14:textId="70C00E2D"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298" w:history="1">
            <w:r w:rsidRPr="00A40A26">
              <w:rPr>
                <w:rStyle w:val="Enlla"/>
                <w:noProof/>
              </w:rPr>
              <w:t>2.1.1. L’ERA DEL PAPER</w:t>
            </w:r>
            <w:r>
              <w:rPr>
                <w:noProof/>
                <w:webHidden/>
              </w:rPr>
              <w:tab/>
            </w:r>
            <w:r>
              <w:rPr>
                <w:noProof/>
                <w:webHidden/>
              </w:rPr>
              <w:fldChar w:fldCharType="begin"/>
            </w:r>
            <w:r>
              <w:rPr>
                <w:noProof/>
                <w:webHidden/>
              </w:rPr>
              <w:instrText xml:space="preserve"> PAGEREF _Toc74671298 \h </w:instrText>
            </w:r>
            <w:r>
              <w:rPr>
                <w:noProof/>
                <w:webHidden/>
              </w:rPr>
            </w:r>
            <w:r>
              <w:rPr>
                <w:noProof/>
                <w:webHidden/>
              </w:rPr>
              <w:fldChar w:fldCharType="separate"/>
            </w:r>
            <w:r>
              <w:rPr>
                <w:noProof/>
                <w:webHidden/>
              </w:rPr>
              <w:t>3</w:t>
            </w:r>
            <w:r>
              <w:rPr>
                <w:noProof/>
                <w:webHidden/>
              </w:rPr>
              <w:fldChar w:fldCharType="end"/>
            </w:r>
          </w:hyperlink>
        </w:p>
        <w:p w14:paraId="3E3AFF25" w14:textId="6D4A59EC"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299" w:history="1">
            <w:r w:rsidRPr="00A40A26">
              <w:rPr>
                <w:rStyle w:val="Enlla"/>
                <w:noProof/>
              </w:rPr>
              <w:t>2.1.2. L’ERA DIGITAL</w:t>
            </w:r>
            <w:r>
              <w:rPr>
                <w:noProof/>
                <w:webHidden/>
              </w:rPr>
              <w:tab/>
            </w:r>
            <w:r>
              <w:rPr>
                <w:noProof/>
                <w:webHidden/>
              </w:rPr>
              <w:fldChar w:fldCharType="begin"/>
            </w:r>
            <w:r>
              <w:rPr>
                <w:noProof/>
                <w:webHidden/>
              </w:rPr>
              <w:instrText xml:space="preserve"> PAGEREF _Toc74671299 \h </w:instrText>
            </w:r>
            <w:r>
              <w:rPr>
                <w:noProof/>
                <w:webHidden/>
              </w:rPr>
            </w:r>
            <w:r>
              <w:rPr>
                <w:noProof/>
                <w:webHidden/>
              </w:rPr>
              <w:fldChar w:fldCharType="separate"/>
            </w:r>
            <w:r>
              <w:rPr>
                <w:noProof/>
                <w:webHidden/>
              </w:rPr>
              <w:t>4</w:t>
            </w:r>
            <w:r>
              <w:rPr>
                <w:noProof/>
                <w:webHidden/>
              </w:rPr>
              <w:fldChar w:fldCharType="end"/>
            </w:r>
          </w:hyperlink>
        </w:p>
        <w:p w14:paraId="785AF7A5" w14:textId="5009178D"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00" w:history="1">
            <w:r w:rsidRPr="00A40A26">
              <w:rPr>
                <w:rStyle w:val="Enlla"/>
                <w:noProof/>
              </w:rPr>
              <w:t>2.2. ANTECEDENTS</w:t>
            </w:r>
            <w:r>
              <w:rPr>
                <w:noProof/>
                <w:webHidden/>
              </w:rPr>
              <w:tab/>
            </w:r>
            <w:r>
              <w:rPr>
                <w:noProof/>
                <w:webHidden/>
              </w:rPr>
              <w:fldChar w:fldCharType="begin"/>
            </w:r>
            <w:r>
              <w:rPr>
                <w:noProof/>
                <w:webHidden/>
              </w:rPr>
              <w:instrText xml:space="preserve"> PAGEREF _Toc74671300 \h </w:instrText>
            </w:r>
            <w:r>
              <w:rPr>
                <w:noProof/>
                <w:webHidden/>
              </w:rPr>
            </w:r>
            <w:r>
              <w:rPr>
                <w:noProof/>
                <w:webHidden/>
              </w:rPr>
              <w:fldChar w:fldCharType="separate"/>
            </w:r>
            <w:r>
              <w:rPr>
                <w:noProof/>
                <w:webHidden/>
              </w:rPr>
              <w:t>5</w:t>
            </w:r>
            <w:r>
              <w:rPr>
                <w:noProof/>
                <w:webHidden/>
              </w:rPr>
              <w:fldChar w:fldCharType="end"/>
            </w:r>
          </w:hyperlink>
        </w:p>
        <w:p w14:paraId="54DB608A" w14:textId="179D56C4"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01" w:history="1">
            <w:r w:rsidRPr="00A40A26">
              <w:rPr>
                <w:rStyle w:val="Enlla"/>
                <w:noProof/>
              </w:rPr>
              <w:t>2.3. NECESSITATS DE LA INFORMACIÓ</w:t>
            </w:r>
            <w:r>
              <w:rPr>
                <w:noProof/>
                <w:webHidden/>
              </w:rPr>
              <w:tab/>
            </w:r>
            <w:r>
              <w:rPr>
                <w:noProof/>
                <w:webHidden/>
              </w:rPr>
              <w:fldChar w:fldCharType="begin"/>
            </w:r>
            <w:r>
              <w:rPr>
                <w:noProof/>
                <w:webHidden/>
              </w:rPr>
              <w:instrText xml:space="preserve"> PAGEREF _Toc74671301 \h </w:instrText>
            </w:r>
            <w:r>
              <w:rPr>
                <w:noProof/>
                <w:webHidden/>
              </w:rPr>
            </w:r>
            <w:r>
              <w:rPr>
                <w:noProof/>
                <w:webHidden/>
              </w:rPr>
              <w:fldChar w:fldCharType="separate"/>
            </w:r>
            <w:r>
              <w:rPr>
                <w:noProof/>
                <w:webHidden/>
              </w:rPr>
              <w:t>5</w:t>
            </w:r>
            <w:r>
              <w:rPr>
                <w:noProof/>
                <w:webHidden/>
              </w:rPr>
              <w:fldChar w:fldCharType="end"/>
            </w:r>
          </w:hyperlink>
        </w:p>
        <w:p w14:paraId="7F1361AD" w14:textId="18E7C28E"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02" w:history="1">
            <w:r w:rsidRPr="00A40A26">
              <w:rPr>
                <w:rStyle w:val="Enlla"/>
                <w:noProof/>
              </w:rPr>
              <w:t>2.3.1. HEALTHCARE INFORMATION SYST</w:t>
            </w:r>
            <w:r w:rsidRPr="00A40A26">
              <w:rPr>
                <w:rStyle w:val="Enlla"/>
                <w:noProof/>
              </w:rPr>
              <w:t>E</w:t>
            </w:r>
            <w:r w:rsidRPr="00A40A26">
              <w:rPr>
                <w:rStyle w:val="Enlla"/>
                <w:noProof/>
              </w:rPr>
              <w:t>M (HIS)</w:t>
            </w:r>
            <w:r>
              <w:rPr>
                <w:noProof/>
                <w:webHidden/>
              </w:rPr>
              <w:tab/>
            </w:r>
            <w:r>
              <w:rPr>
                <w:noProof/>
                <w:webHidden/>
              </w:rPr>
              <w:fldChar w:fldCharType="begin"/>
            </w:r>
            <w:r>
              <w:rPr>
                <w:noProof/>
                <w:webHidden/>
              </w:rPr>
              <w:instrText xml:space="preserve"> PAGEREF _Toc74671302 \h </w:instrText>
            </w:r>
            <w:r>
              <w:rPr>
                <w:noProof/>
                <w:webHidden/>
              </w:rPr>
            </w:r>
            <w:r>
              <w:rPr>
                <w:noProof/>
                <w:webHidden/>
              </w:rPr>
              <w:fldChar w:fldCharType="separate"/>
            </w:r>
            <w:r>
              <w:rPr>
                <w:noProof/>
                <w:webHidden/>
              </w:rPr>
              <w:t>6</w:t>
            </w:r>
            <w:r>
              <w:rPr>
                <w:noProof/>
                <w:webHidden/>
              </w:rPr>
              <w:fldChar w:fldCharType="end"/>
            </w:r>
          </w:hyperlink>
        </w:p>
        <w:p w14:paraId="259717FF" w14:textId="482E057E"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03" w:history="1">
            <w:r w:rsidRPr="00A40A26">
              <w:rPr>
                <w:rStyle w:val="Enlla"/>
                <w:noProof/>
              </w:rPr>
              <w:t>2.3.2. MOTOR D’INTEROPERABILITAT</w:t>
            </w:r>
            <w:r>
              <w:rPr>
                <w:noProof/>
                <w:webHidden/>
              </w:rPr>
              <w:tab/>
            </w:r>
            <w:r>
              <w:rPr>
                <w:noProof/>
                <w:webHidden/>
              </w:rPr>
              <w:fldChar w:fldCharType="begin"/>
            </w:r>
            <w:r>
              <w:rPr>
                <w:noProof/>
                <w:webHidden/>
              </w:rPr>
              <w:instrText xml:space="preserve"> PAGEREF _Toc74671303 \h </w:instrText>
            </w:r>
            <w:r>
              <w:rPr>
                <w:noProof/>
                <w:webHidden/>
              </w:rPr>
            </w:r>
            <w:r>
              <w:rPr>
                <w:noProof/>
                <w:webHidden/>
              </w:rPr>
              <w:fldChar w:fldCharType="separate"/>
            </w:r>
            <w:r>
              <w:rPr>
                <w:noProof/>
                <w:webHidden/>
              </w:rPr>
              <w:t>7</w:t>
            </w:r>
            <w:r>
              <w:rPr>
                <w:noProof/>
                <w:webHidden/>
              </w:rPr>
              <w:fldChar w:fldCharType="end"/>
            </w:r>
          </w:hyperlink>
        </w:p>
        <w:p w14:paraId="308045B7" w14:textId="5F78A2DB"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04" w:history="1">
            <w:r w:rsidRPr="00A40A26">
              <w:rPr>
                <w:rStyle w:val="Enlla"/>
                <w:noProof/>
              </w:rPr>
              <w:t>2.3.3. PROTOCOLS ENTRE EL HIS I EL MOTOR D’INTEROPERABILITAT</w:t>
            </w:r>
            <w:r>
              <w:rPr>
                <w:noProof/>
                <w:webHidden/>
              </w:rPr>
              <w:tab/>
            </w:r>
            <w:r>
              <w:rPr>
                <w:noProof/>
                <w:webHidden/>
              </w:rPr>
              <w:fldChar w:fldCharType="begin"/>
            </w:r>
            <w:r>
              <w:rPr>
                <w:noProof/>
                <w:webHidden/>
              </w:rPr>
              <w:instrText xml:space="preserve"> PAGEREF _Toc74671304 \h </w:instrText>
            </w:r>
            <w:r>
              <w:rPr>
                <w:noProof/>
                <w:webHidden/>
              </w:rPr>
            </w:r>
            <w:r>
              <w:rPr>
                <w:noProof/>
                <w:webHidden/>
              </w:rPr>
              <w:fldChar w:fldCharType="separate"/>
            </w:r>
            <w:r>
              <w:rPr>
                <w:noProof/>
                <w:webHidden/>
              </w:rPr>
              <w:t>7</w:t>
            </w:r>
            <w:r>
              <w:rPr>
                <w:noProof/>
                <w:webHidden/>
              </w:rPr>
              <w:fldChar w:fldCharType="end"/>
            </w:r>
          </w:hyperlink>
        </w:p>
        <w:p w14:paraId="43FF3A2C" w14:textId="2960C357"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05" w:history="1">
            <w:r w:rsidRPr="00A40A26">
              <w:rPr>
                <w:rStyle w:val="Enlla"/>
                <w:noProof/>
                <w:highlight w:val="yellow"/>
              </w:rPr>
              <w:t>2.3.4. TECNOLOGIES PER A DESENVOLUPAR UN SERVIDOR WEB</w:t>
            </w:r>
            <w:r>
              <w:rPr>
                <w:noProof/>
                <w:webHidden/>
              </w:rPr>
              <w:tab/>
            </w:r>
            <w:r>
              <w:rPr>
                <w:noProof/>
                <w:webHidden/>
              </w:rPr>
              <w:fldChar w:fldCharType="begin"/>
            </w:r>
            <w:r>
              <w:rPr>
                <w:noProof/>
                <w:webHidden/>
              </w:rPr>
              <w:instrText xml:space="preserve"> PAGEREF _Toc74671305 \h </w:instrText>
            </w:r>
            <w:r>
              <w:rPr>
                <w:noProof/>
                <w:webHidden/>
              </w:rPr>
            </w:r>
            <w:r>
              <w:rPr>
                <w:noProof/>
                <w:webHidden/>
              </w:rPr>
              <w:fldChar w:fldCharType="separate"/>
            </w:r>
            <w:r>
              <w:rPr>
                <w:noProof/>
                <w:webHidden/>
              </w:rPr>
              <w:t>9</w:t>
            </w:r>
            <w:r>
              <w:rPr>
                <w:noProof/>
                <w:webHidden/>
              </w:rPr>
              <w:fldChar w:fldCharType="end"/>
            </w:r>
          </w:hyperlink>
        </w:p>
        <w:p w14:paraId="316788C5" w14:textId="6EF7F0B5"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06" w:history="1">
            <w:r w:rsidRPr="00A40A26">
              <w:rPr>
                <w:rStyle w:val="Enlla"/>
                <w:noProof/>
                <w:highlight w:val="magenta"/>
              </w:rPr>
              <w:t>2.3.5. TECNOLOGIES PER A DESENVOLUPAR UNA APLICACIÓ MÒBIL</w:t>
            </w:r>
            <w:r>
              <w:rPr>
                <w:noProof/>
                <w:webHidden/>
              </w:rPr>
              <w:tab/>
            </w:r>
            <w:r>
              <w:rPr>
                <w:noProof/>
                <w:webHidden/>
              </w:rPr>
              <w:fldChar w:fldCharType="begin"/>
            </w:r>
            <w:r>
              <w:rPr>
                <w:noProof/>
                <w:webHidden/>
              </w:rPr>
              <w:instrText xml:space="preserve"> PAGEREF _Toc74671306 \h </w:instrText>
            </w:r>
            <w:r>
              <w:rPr>
                <w:noProof/>
                <w:webHidden/>
              </w:rPr>
            </w:r>
            <w:r>
              <w:rPr>
                <w:noProof/>
                <w:webHidden/>
              </w:rPr>
              <w:fldChar w:fldCharType="separate"/>
            </w:r>
            <w:r>
              <w:rPr>
                <w:noProof/>
                <w:webHidden/>
              </w:rPr>
              <w:t>10</w:t>
            </w:r>
            <w:r>
              <w:rPr>
                <w:noProof/>
                <w:webHidden/>
              </w:rPr>
              <w:fldChar w:fldCharType="end"/>
            </w:r>
          </w:hyperlink>
        </w:p>
        <w:p w14:paraId="6BF6BEC9" w14:textId="4420779D"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07" w:history="1">
            <w:r w:rsidRPr="00A40A26">
              <w:rPr>
                <w:rStyle w:val="Enlla"/>
                <w:noProof/>
                <w:highlight w:val="magenta"/>
              </w:rPr>
              <w:t>2.3.6. TECNOLOGIES PER A ENVIAR I REBRE NOTIFICACIONS AL MÓBIL</w:t>
            </w:r>
            <w:r>
              <w:rPr>
                <w:noProof/>
                <w:webHidden/>
              </w:rPr>
              <w:tab/>
            </w:r>
            <w:r>
              <w:rPr>
                <w:noProof/>
                <w:webHidden/>
              </w:rPr>
              <w:fldChar w:fldCharType="begin"/>
            </w:r>
            <w:r>
              <w:rPr>
                <w:noProof/>
                <w:webHidden/>
              </w:rPr>
              <w:instrText xml:space="preserve"> PAGEREF _Toc74671307 \h </w:instrText>
            </w:r>
            <w:r>
              <w:rPr>
                <w:noProof/>
                <w:webHidden/>
              </w:rPr>
            </w:r>
            <w:r>
              <w:rPr>
                <w:noProof/>
                <w:webHidden/>
              </w:rPr>
              <w:fldChar w:fldCharType="separate"/>
            </w:r>
            <w:r>
              <w:rPr>
                <w:noProof/>
                <w:webHidden/>
              </w:rPr>
              <w:t>12</w:t>
            </w:r>
            <w:r>
              <w:rPr>
                <w:noProof/>
                <w:webHidden/>
              </w:rPr>
              <w:fldChar w:fldCharType="end"/>
            </w:r>
          </w:hyperlink>
        </w:p>
        <w:p w14:paraId="74022153" w14:textId="29D1E9E7"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308" w:history="1">
            <w:r w:rsidRPr="00A40A26">
              <w:rPr>
                <w:rStyle w:val="Enlla"/>
                <w:noProof/>
              </w:rPr>
              <w:t>CAPÍTOL 3. OBJECTIUS I ABAST</w:t>
            </w:r>
            <w:r>
              <w:rPr>
                <w:noProof/>
                <w:webHidden/>
              </w:rPr>
              <w:tab/>
            </w:r>
            <w:r>
              <w:rPr>
                <w:noProof/>
                <w:webHidden/>
              </w:rPr>
              <w:fldChar w:fldCharType="begin"/>
            </w:r>
            <w:r>
              <w:rPr>
                <w:noProof/>
                <w:webHidden/>
              </w:rPr>
              <w:instrText xml:space="preserve"> PAGEREF _Toc74671308 \h </w:instrText>
            </w:r>
            <w:r>
              <w:rPr>
                <w:noProof/>
                <w:webHidden/>
              </w:rPr>
            </w:r>
            <w:r>
              <w:rPr>
                <w:noProof/>
                <w:webHidden/>
              </w:rPr>
              <w:fldChar w:fldCharType="separate"/>
            </w:r>
            <w:r>
              <w:rPr>
                <w:noProof/>
                <w:webHidden/>
              </w:rPr>
              <w:t>13</w:t>
            </w:r>
            <w:r>
              <w:rPr>
                <w:noProof/>
                <w:webHidden/>
              </w:rPr>
              <w:fldChar w:fldCharType="end"/>
            </w:r>
          </w:hyperlink>
        </w:p>
        <w:p w14:paraId="10C5542F" w14:textId="42BC5030"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09" w:history="1">
            <w:r w:rsidRPr="00A40A26">
              <w:rPr>
                <w:rStyle w:val="Enlla"/>
                <w:noProof/>
              </w:rPr>
              <w:t>3.1. OBJECTIUS DEL CLIENT</w:t>
            </w:r>
            <w:r>
              <w:rPr>
                <w:noProof/>
                <w:webHidden/>
              </w:rPr>
              <w:tab/>
            </w:r>
            <w:r>
              <w:rPr>
                <w:noProof/>
                <w:webHidden/>
              </w:rPr>
              <w:fldChar w:fldCharType="begin"/>
            </w:r>
            <w:r>
              <w:rPr>
                <w:noProof/>
                <w:webHidden/>
              </w:rPr>
              <w:instrText xml:space="preserve"> PAGEREF _Toc74671309 \h </w:instrText>
            </w:r>
            <w:r>
              <w:rPr>
                <w:noProof/>
                <w:webHidden/>
              </w:rPr>
            </w:r>
            <w:r>
              <w:rPr>
                <w:noProof/>
                <w:webHidden/>
              </w:rPr>
              <w:fldChar w:fldCharType="separate"/>
            </w:r>
            <w:r>
              <w:rPr>
                <w:noProof/>
                <w:webHidden/>
              </w:rPr>
              <w:t>13</w:t>
            </w:r>
            <w:r>
              <w:rPr>
                <w:noProof/>
                <w:webHidden/>
              </w:rPr>
              <w:fldChar w:fldCharType="end"/>
            </w:r>
          </w:hyperlink>
        </w:p>
        <w:p w14:paraId="7D3B3941" w14:textId="38099258"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10" w:history="1">
            <w:r w:rsidRPr="00A40A26">
              <w:rPr>
                <w:rStyle w:val="Enlla"/>
                <w:noProof/>
              </w:rPr>
              <w:t>3.2. OBJECTIUS DEL PRODUCTE</w:t>
            </w:r>
            <w:r>
              <w:rPr>
                <w:noProof/>
                <w:webHidden/>
              </w:rPr>
              <w:tab/>
            </w:r>
            <w:r>
              <w:rPr>
                <w:noProof/>
                <w:webHidden/>
              </w:rPr>
              <w:fldChar w:fldCharType="begin"/>
            </w:r>
            <w:r>
              <w:rPr>
                <w:noProof/>
                <w:webHidden/>
              </w:rPr>
              <w:instrText xml:space="preserve"> PAGEREF _Toc74671310 \h </w:instrText>
            </w:r>
            <w:r>
              <w:rPr>
                <w:noProof/>
                <w:webHidden/>
              </w:rPr>
            </w:r>
            <w:r>
              <w:rPr>
                <w:noProof/>
                <w:webHidden/>
              </w:rPr>
              <w:fldChar w:fldCharType="separate"/>
            </w:r>
            <w:r>
              <w:rPr>
                <w:noProof/>
                <w:webHidden/>
              </w:rPr>
              <w:t>13</w:t>
            </w:r>
            <w:r>
              <w:rPr>
                <w:noProof/>
                <w:webHidden/>
              </w:rPr>
              <w:fldChar w:fldCharType="end"/>
            </w:r>
          </w:hyperlink>
        </w:p>
        <w:p w14:paraId="64107CEE" w14:textId="6A599E10"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11" w:history="1">
            <w:r w:rsidRPr="00A40A26">
              <w:rPr>
                <w:rStyle w:val="Enlla"/>
                <w:noProof/>
              </w:rPr>
              <w:t>3.3. PÚBLIC POTENCIAL</w:t>
            </w:r>
            <w:r>
              <w:rPr>
                <w:noProof/>
                <w:webHidden/>
              </w:rPr>
              <w:tab/>
            </w:r>
            <w:r>
              <w:rPr>
                <w:noProof/>
                <w:webHidden/>
              </w:rPr>
              <w:fldChar w:fldCharType="begin"/>
            </w:r>
            <w:r>
              <w:rPr>
                <w:noProof/>
                <w:webHidden/>
              </w:rPr>
              <w:instrText xml:space="preserve"> PAGEREF _Toc74671311 \h </w:instrText>
            </w:r>
            <w:r>
              <w:rPr>
                <w:noProof/>
                <w:webHidden/>
              </w:rPr>
            </w:r>
            <w:r>
              <w:rPr>
                <w:noProof/>
                <w:webHidden/>
              </w:rPr>
              <w:fldChar w:fldCharType="separate"/>
            </w:r>
            <w:r>
              <w:rPr>
                <w:noProof/>
                <w:webHidden/>
              </w:rPr>
              <w:t>13</w:t>
            </w:r>
            <w:r>
              <w:rPr>
                <w:noProof/>
                <w:webHidden/>
              </w:rPr>
              <w:fldChar w:fldCharType="end"/>
            </w:r>
          </w:hyperlink>
        </w:p>
        <w:p w14:paraId="67959C49" w14:textId="2D7E4064"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12" w:history="1">
            <w:r w:rsidRPr="00A40A26">
              <w:rPr>
                <w:rStyle w:val="Enlla"/>
                <w:noProof/>
              </w:rPr>
              <w:t>3.4. ABAST</w:t>
            </w:r>
            <w:r>
              <w:rPr>
                <w:noProof/>
                <w:webHidden/>
              </w:rPr>
              <w:tab/>
            </w:r>
            <w:r>
              <w:rPr>
                <w:noProof/>
                <w:webHidden/>
              </w:rPr>
              <w:fldChar w:fldCharType="begin"/>
            </w:r>
            <w:r>
              <w:rPr>
                <w:noProof/>
                <w:webHidden/>
              </w:rPr>
              <w:instrText xml:space="preserve"> PAGEREF _Toc74671312 \h </w:instrText>
            </w:r>
            <w:r>
              <w:rPr>
                <w:noProof/>
                <w:webHidden/>
              </w:rPr>
            </w:r>
            <w:r>
              <w:rPr>
                <w:noProof/>
                <w:webHidden/>
              </w:rPr>
              <w:fldChar w:fldCharType="separate"/>
            </w:r>
            <w:r>
              <w:rPr>
                <w:noProof/>
                <w:webHidden/>
              </w:rPr>
              <w:t>13</w:t>
            </w:r>
            <w:r>
              <w:rPr>
                <w:noProof/>
                <w:webHidden/>
              </w:rPr>
              <w:fldChar w:fldCharType="end"/>
            </w:r>
          </w:hyperlink>
        </w:p>
        <w:p w14:paraId="719996F3" w14:textId="4EDC8B6E"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313" w:history="1">
            <w:r w:rsidRPr="00A40A26">
              <w:rPr>
                <w:rStyle w:val="Enlla"/>
                <w:noProof/>
              </w:rPr>
              <w:t>CAPÍTOL 4. METODOLOGIA</w:t>
            </w:r>
            <w:r>
              <w:rPr>
                <w:noProof/>
                <w:webHidden/>
              </w:rPr>
              <w:tab/>
            </w:r>
            <w:r>
              <w:rPr>
                <w:noProof/>
                <w:webHidden/>
              </w:rPr>
              <w:fldChar w:fldCharType="begin"/>
            </w:r>
            <w:r>
              <w:rPr>
                <w:noProof/>
                <w:webHidden/>
              </w:rPr>
              <w:instrText xml:space="preserve"> PAGEREF _Toc74671313 \h </w:instrText>
            </w:r>
            <w:r>
              <w:rPr>
                <w:noProof/>
                <w:webHidden/>
              </w:rPr>
            </w:r>
            <w:r>
              <w:rPr>
                <w:noProof/>
                <w:webHidden/>
              </w:rPr>
              <w:fldChar w:fldCharType="separate"/>
            </w:r>
            <w:r>
              <w:rPr>
                <w:noProof/>
                <w:webHidden/>
              </w:rPr>
              <w:t>15</w:t>
            </w:r>
            <w:r>
              <w:rPr>
                <w:noProof/>
                <w:webHidden/>
              </w:rPr>
              <w:fldChar w:fldCharType="end"/>
            </w:r>
          </w:hyperlink>
        </w:p>
        <w:p w14:paraId="2C40E0D7" w14:textId="715CF02F"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314" w:history="1">
            <w:r w:rsidRPr="00A40A26">
              <w:rPr>
                <w:rStyle w:val="Enlla"/>
                <w:noProof/>
              </w:rPr>
              <w:t>CAPÍTOL 5. DEFINICIÓ DE REQUERIMENTS FUNCIONALS I TECNOLÒGICS</w:t>
            </w:r>
            <w:r>
              <w:rPr>
                <w:noProof/>
                <w:webHidden/>
              </w:rPr>
              <w:tab/>
            </w:r>
            <w:r>
              <w:rPr>
                <w:noProof/>
                <w:webHidden/>
              </w:rPr>
              <w:fldChar w:fldCharType="begin"/>
            </w:r>
            <w:r>
              <w:rPr>
                <w:noProof/>
                <w:webHidden/>
              </w:rPr>
              <w:instrText xml:space="preserve"> PAGEREF _Toc74671314 \h </w:instrText>
            </w:r>
            <w:r>
              <w:rPr>
                <w:noProof/>
                <w:webHidden/>
              </w:rPr>
            </w:r>
            <w:r>
              <w:rPr>
                <w:noProof/>
                <w:webHidden/>
              </w:rPr>
              <w:fldChar w:fldCharType="separate"/>
            </w:r>
            <w:r>
              <w:rPr>
                <w:noProof/>
                <w:webHidden/>
              </w:rPr>
              <w:t>17</w:t>
            </w:r>
            <w:r>
              <w:rPr>
                <w:noProof/>
                <w:webHidden/>
              </w:rPr>
              <w:fldChar w:fldCharType="end"/>
            </w:r>
          </w:hyperlink>
        </w:p>
        <w:p w14:paraId="4FFE559F" w14:textId="2E74DBDC"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15" w:history="1">
            <w:r w:rsidRPr="00A40A26">
              <w:rPr>
                <w:rStyle w:val="Enlla"/>
                <w:noProof/>
              </w:rPr>
              <w:t>5.1. REQUERIMENTS FUNCIONALS DEL SERVIDOR D’</w:t>
            </w:r>
            <w:r w:rsidRPr="00A40A26">
              <w:rPr>
                <w:rStyle w:val="Enlla"/>
                <w:i/>
                <w:iCs/>
                <w:noProof/>
              </w:rPr>
              <w:t>INTERSYSTEMS IRIS FOR HEALTH</w:t>
            </w:r>
            <w:r>
              <w:rPr>
                <w:noProof/>
                <w:webHidden/>
              </w:rPr>
              <w:tab/>
            </w:r>
            <w:r>
              <w:rPr>
                <w:noProof/>
                <w:webHidden/>
              </w:rPr>
              <w:fldChar w:fldCharType="begin"/>
            </w:r>
            <w:r>
              <w:rPr>
                <w:noProof/>
                <w:webHidden/>
              </w:rPr>
              <w:instrText xml:space="preserve"> PAGEREF _Toc74671315 \h </w:instrText>
            </w:r>
            <w:r>
              <w:rPr>
                <w:noProof/>
                <w:webHidden/>
              </w:rPr>
            </w:r>
            <w:r>
              <w:rPr>
                <w:noProof/>
                <w:webHidden/>
              </w:rPr>
              <w:fldChar w:fldCharType="separate"/>
            </w:r>
            <w:r>
              <w:rPr>
                <w:noProof/>
                <w:webHidden/>
              </w:rPr>
              <w:t>17</w:t>
            </w:r>
            <w:r>
              <w:rPr>
                <w:noProof/>
                <w:webHidden/>
              </w:rPr>
              <w:fldChar w:fldCharType="end"/>
            </w:r>
          </w:hyperlink>
        </w:p>
        <w:p w14:paraId="6B279378" w14:textId="1B9D4089"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16" w:history="1">
            <w:r w:rsidRPr="00A40A26">
              <w:rPr>
                <w:rStyle w:val="Enlla"/>
                <w:noProof/>
              </w:rPr>
              <w:t>5.2. REQUERIMENTS FUNCIONALS DEL SERVIDOR WEB</w:t>
            </w:r>
            <w:r>
              <w:rPr>
                <w:noProof/>
                <w:webHidden/>
              </w:rPr>
              <w:tab/>
            </w:r>
            <w:r>
              <w:rPr>
                <w:noProof/>
                <w:webHidden/>
              </w:rPr>
              <w:fldChar w:fldCharType="begin"/>
            </w:r>
            <w:r>
              <w:rPr>
                <w:noProof/>
                <w:webHidden/>
              </w:rPr>
              <w:instrText xml:space="preserve"> PAGEREF _Toc74671316 \h </w:instrText>
            </w:r>
            <w:r>
              <w:rPr>
                <w:noProof/>
                <w:webHidden/>
              </w:rPr>
            </w:r>
            <w:r>
              <w:rPr>
                <w:noProof/>
                <w:webHidden/>
              </w:rPr>
              <w:fldChar w:fldCharType="separate"/>
            </w:r>
            <w:r>
              <w:rPr>
                <w:noProof/>
                <w:webHidden/>
              </w:rPr>
              <w:t>17</w:t>
            </w:r>
            <w:r>
              <w:rPr>
                <w:noProof/>
                <w:webHidden/>
              </w:rPr>
              <w:fldChar w:fldCharType="end"/>
            </w:r>
          </w:hyperlink>
        </w:p>
        <w:p w14:paraId="68515335" w14:textId="6C4FD9DE"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17" w:history="1">
            <w:r w:rsidRPr="00A40A26">
              <w:rPr>
                <w:rStyle w:val="Enlla"/>
                <w:noProof/>
              </w:rPr>
              <w:t>5.3. REQUERIMENTS FUNCIONALS DE L’APLICACIÓ</w:t>
            </w:r>
            <w:r>
              <w:rPr>
                <w:noProof/>
                <w:webHidden/>
              </w:rPr>
              <w:tab/>
            </w:r>
            <w:r>
              <w:rPr>
                <w:noProof/>
                <w:webHidden/>
              </w:rPr>
              <w:fldChar w:fldCharType="begin"/>
            </w:r>
            <w:r>
              <w:rPr>
                <w:noProof/>
                <w:webHidden/>
              </w:rPr>
              <w:instrText xml:space="preserve"> PAGEREF _Toc74671317 \h </w:instrText>
            </w:r>
            <w:r>
              <w:rPr>
                <w:noProof/>
                <w:webHidden/>
              </w:rPr>
            </w:r>
            <w:r>
              <w:rPr>
                <w:noProof/>
                <w:webHidden/>
              </w:rPr>
              <w:fldChar w:fldCharType="separate"/>
            </w:r>
            <w:r>
              <w:rPr>
                <w:noProof/>
                <w:webHidden/>
              </w:rPr>
              <w:t>18</w:t>
            </w:r>
            <w:r>
              <w:rPr>
                <w:noProof/>
                <w:webHidden/>
              </w:rPr>
              <w:fldChar w:fldCharType="end"/>
            </w:r>
          </w:hyperlink>
        </w:p>
        <w:p w14:paraId="12F218C2" w14:textId="20BBBCE8"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18" w:history="1">
            <w:r w:rsidRPr="00A40A26">
              <w:rPr>
                <w:rStyle w:val="Enlla"/>
                <w:noProof/>
              </w:rPr>
              <w:t>5.4. REQUERIMENTS TECNOLÒGICS</w:t>
            </w:r>
            <w:r>
              <w:rPr>
                <w:noProof/>
                <w:webHidden/>
              </w:rPr>
              <w:tab/>
            </w:r>
            <w:r>
              <w:rPr>
                <w:noProof/>
                <w:webHidden/>
              </w:rPr>
              <w:fldChar w:fldCharType="begin"/>
            </w:r>
            <w:r>
              <w:rPr>
                <w:noProof/>
                <w:webHidden/>
              </w:rPr>
              <w:instrText xml:space="preserve"> PAGEREF _Toc74671318 \h </w:instrText>
            </w:r>
            <w:r>
              <w:rPr>
                <w:noProof/>
                <w:webHidden/>
              </w:rPr>
            </w:r>
            <w:r>
              <w:rPr>
                <w:noProof/>
                <w:webHidden/>
              </w:rPr>
              <w:fldChar w:fldCharType="separate"/>
            </w:r>
            <w:r>
              <w:rPr>
                <w:noProof/>
                <w:webHidden/>
              </w:rPr>
              <w:t>18</w:t>
            </w:r>
            <w:r>
              <w:rPr>
                <w:noProof/>
                <w:webHidden/>
              </w:rPr>
              <w:fldChar w:fldCharType="end"/>
            </w:r>
          </w:hyperlink>
        </w:p>
        <w:p w14:paraId="6CAC91A8" w14:textId="09A957F3"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319" w:history="1">
            <w:r w:rsidRPr="00A40A26">
              <w:rPr>
                <w:rStyle w:val="Enlla"/>
                <w:noProof/>
              </w:rPr>
              <w:t>CAPÍTOL 6. DESENVOLUPAMENT</w:t>
            </w:r>
            <w:r>
              <w:rPr>
                <w:noProof/>
                <w:webHidden/>
              </w:rPr>
              <w:tab/>
            </w:r>
            <w:r>
              <w:rPr>
                <w:noProof/>
                <w:webHidden/>
              </w:rPr>
              <w:fldChar w:fldCharType="begin"/>
            </w:r>
            <w:r>
              <w:rPr>
                <w:noProof/>
                <w:webHidden/>
              </w:rPr>
              <w:instrText xml:space="preserve"> PAGEREF _Toc74671319 \h </w:instrText>
            </w:r>
            <w:r>
              <w:rPr>
                <w:noProof/>
                <w:webHidden/>
              </w:rPr>
            </w:r>
            <w:r>
              <w:rPr>
                <w:noProof/>
                <w:webHidden/>
              </w:rPr>
              <w:fldChar w:fldCharType="separate"/>
            </w:r>
            <w:r>
              <w:rPr>
                <w:noProof/>
                <w:webHidden/>
              </w:rPr>
              <w:t>19</w:t>
            </w:r>
            <w:r>
              <w:rPr>
                <w:noProof/>
                <w:webHidden/>
              </w:rPr>
              <w:fldChar w:fldCharType="end"/>
            </w:r>
          </w:hyperlink>
        </w:p>
        <w:p w14:paraId="335CC94D" w14:textId="0849E7AF"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20" w:history="1">
            <w:r w:rsidRPr="00A40A26">
              <w:rPr>
                <w:rStyle w:val="Enlla"/>
                <w:noProof/>
              </w:rPr>
              <w:t>6.1. DISSENY</w:t>
            </w:r>
            <w:r>
              <w:rPr>
                <w:noProof/>
                <w:webHidden/>
              </w:rPr>
              <w:tab/>
            </w:r>
            <w:r>
              <w:rPr>
                <w:noProof/>
                <w:webHidden/>
              </w:rPr>
              <w:fldChar w:fldCharType="begin"/>
            </w:r>
            <w:r>
              <w:rPr>
                <w:noProof/>
                <w:webHidden/>
              </w:rPr>
              <w:instrText xml:space="preserve"> PAGEREF _Toc74671320 \h </w:instrText>
            </w:r>
            <w:r>
              <w:rPr>
                <w:noProof/>
                <w:webHidden/>
              </w:rPr>
            </w:r>
            <w:r>
              <w:rPr>
                <w:noProof/>
                <w:webHidden/>
              </w:rPr>
              <w:fldChar w:fldCharType="separate"/>
            </w:r>
            <w:r>
              <w:rPr>
                <w:noProof/>
                <w:webHidden/>
              </w:rPr>
              <w:t>19</w:t>
            </w:r>
            <w:r>
              <w:rPr>
                <w:noProof/>
                <w:webHidden/>
              </w:rPr>
              <w:fldChar w:fldCharType="end"/>
            </w:r>
          </w:hyperlink>
        </w:p>
        <w:p w14:paraId="09A35EC6" w14:textId="10D68B97"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21" w:history="1">
            <w:r w:rsidRPr="00A40A26">
              <w:rPr>
                <w:rStyle w:val="Enlla"/>
                <w:noProof/>
              </w:rPr>
              <w:t>6.1.1. BASE</w:t>
            </w:r>
            <w:r w:rsidRPr="00A40A26">
              <w:rPr>
                <w:rStyle w:val="Enlla"/>
                <w:noProof/>
              </w:rPr>
              <w:t>S</w:t>
            </w:r>
            <w:r w:rsidRPr="00A40A26">
              <w:rPr>
                <w:rStyle w:val="Enlla"/>
                <w:noProof/>
              </w:rPr>
              <w:t xml:space="preserve"> DE DADES</w:t>
            </w:r>
            <w:r>
              <w:rPr>
                <w:noProof/>
                <w:webHidden/>
              </w:rPr>
              <w:tab/>
            </w:r>
            <w:r>
              <w:rPr>
                <w:noProof/>
                <w:webHidden/>
              </w:rPr>
              <w:fldChar w:fldCharType="begin"/>
            </w:r>
            <w:r>
              <w:rPr>
                <w:noProof/>
                <w:webHidden/>
              </w:rPr>
              <w:instrText xml:space="preserve"> PAGEREF _Toc74671321 \h </w:instrText>
            </w:r>
            <w:r>
              <w:rPr>
                <w:noProof/>
                <w:webHidden/>
              </w:rPr>
            </w:r>
            <w:r>
              <w:rPr>
                <w:noProof/>
                <w:webHidden/>
              </w:rPr>
              <w:fldChar w:fldCharType="separate"/>
            </w:r>
            <w:r>
              <w:rPr>
                <w:noProof/>
                <w:webHidden/>
              </w:rPr>
              <w:t>19</w:t>
            </w:r>
            <w:r>
              <w:rPr>
                <w:noProof/>
                <w:webHidden/>
              </w:rPr>
              <w:fldChar w:fldCharType="end"/>
            </w:r>
          </w:hyperlink>
        </w:p>
        <w:p w14:paraId="5B779690" w14:textId="32EA7C02"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22" w:history="1">
            <w:r w:rsidRPr="00A40A26">
              <w:rPr>
                <w:rStyle w:val="Enlla"/>
                <w:noProof/>
              </w:rPr>
              <w:t>6.1.2. SERVIDOR WEB</w:t>
            </w:r>
            <w:r>
              <w:rPr>
                <w:noProof/>
                <w:webHidden/>
              </w:rPr>
              <w:tab/>
            </w:r>
            <w:r>
              <w:rPr>
                <w:noProof/>
                <w:webHidden/>
              </w:rPr>
              <w:fldChar w:fldCharType="begin"/>
            </w:r>
            <w:r>
              <w:rPr>
                <w:noProof/>
                <w:webHidden/>
              </w:rPr>
              <w:instrText xml:space="preserve"> PAGEREF _Toc74671322 \h </w:instrText>
            </w:r>
            <w:r>
              <w:rPr>
                <w:noProof/>
                <w:webHidden/>
              </w:rPr>
            </w:r>
            <w:r>
              <w:rPr>
                <w:noProof/>
                <w:webHidden/>
              </w:rPr>
              <w:fldChar w:fldCharType="separate"/>
            </w:r>
            <w:r>
              <w:rPr>
                <w:noProof/>
                <w:webHidden/>
              </w:rPr>
              <w:t>20</w:t>
            </w:r>
            <w:r>
              <w:rPr>
                <w:noProof/>
                <w:webHidden/>
              </w:rPr>
              <w:fldChar w:fldCharType="end"/>
            </w:r>
          </w:hyperlink>
        </w:p>
        <w:p w14:paraId="15D7FAD7" w14:textId="31D7D1C4"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23" w:history="1">
            <w:r w:rsidRPr="00A40A26">
              <w:rPr>
                <w:rStyle w:val="Enlla"/>
                <w:noProof/>
              </w:rPr>
              <w:t>6.1.3. APLICACIÓ MÒBIL</w:t>
            </w:r>
            <w:r>
              <w:rPr>
                <w:noProof/>
                <w:webHidden/>
              </w:rPr>
              <w:tab/>
            </w:r>
            <w:r>
              <w:rPr>
                <w:noProof/>
                <w:webHidden/>
              </w:rPr>
              <w:fldChar w:fldCharType="begin"/>
            </w:r>
            <w:r>
              <w:rPr>
                <w:noProof/>
                <w:webHidden/>
              </w:rPr>
              <w:instrText xml:space="preserve"> PAGEREF _Toc74671323 \h </w:instrText>
            </w:r>
            <w:r>
              <w:rPr>
                <w:noProof/>
                <w:webHidden/>
              </w:rPr>
            </w:r>
            <w:r>
              <w:rPr>
                <w:noProof/>
                <w:webHidden/>
              </w:rPr>
              <w:fldChar w:fldCharType="separate"/>
            </w:r>
            <w:r>
              <w:rPr>
                <w:noProof/>
                <w:webHidden/>
              </w:rPr>
              <w:t>29</w:t>
            </w:r>
            <w:r>
              <w:rPr>
                <w:noProof/>
                <w:webHidden/>
              </w:rPr>
              <w:fldChar w:fldCharType="end"/>
            </w:r>
          </w:hyperlink>
        </w:p>
        <w:p w14:paraId="19BECC7F" w14:textId="6D5FA18D"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24" w:history="1">
            <w:r w:rsidRPr="00A40A26">
              <w:rPr>
                <w:rStyle w:val="Enlla"/>
                <w:noProof/>
              </w:rPr>
              <w:t>6.2. SERVIDOR IRIS</w:t>
            </w:r>
            <w:r>
              <w:rPr>
                <w:noProof/>
                <w:webHidden/>
              </w:rPr>
              <w:tab/>
            </w:r>
            <w:r>
              <w:rPr>
                <w:noProof/>
                <w:webHidden/>
              </w:rPr>
              <w:fldChar w:fldCharType="begin"/>
            </w:r>
            <w:r>
              <w:rPr>
                <w:noProof/>
                <w:webHidden/>
              </w:rPr>
              <w:instrText xml:space="preserve"> PAGEREF _Toc74671324 \h </w:instrText>
            </w:r>
            <w:r>
              <w:rPr>
                <w:noProof/>
                <w:webHidden/>
              </w:rPr>
            </w:r>
            <w:r>
              <w:rPr>
                <w:noProof/>
                <w:webHidden/>
              </w:rPr>
              <w:fldChar w:fldCharType="separate"/>
            </w:r>
            <w:r>
              <w:rPr>
                <w:noProof/>
                <w:webHidden/>
              </w:rPr>
              <w:t>39</w:t>
            </w:r>
            <w:r>
              <w:rPr>
                <w:noProof/>
                <w:webHidden/>
              </w:rPr>
              <w:fldChar w:fldCharType="end"/>
            </w:r>
          </w:hyperlink>
        </w:p>
        <w:p w14:paraId="47B7D511" w14:textId="25769790"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25" w:history="1">
            <w:r w:rsidRPr="00A40A26">
              <w:rPr>
                <w:rStyle w:val="Enlla"/>
                <w:noProof/>
              </w:rPr>
              <w:t>6.2.1. CONFIGURACIÓ</w:t>
            </w:r>
            <w:r>
              <w:rPr>
                <w:noProof/>
                <w:webHidden/>
              </w:rPr>
              <w:tab/>
            </w:r>
            <w:r>
              <w:rPr>
                <w:noProof/>
                <w:webHidden/>
              </w:rPr>
              <w:fldChar w:fldCharType="begin"/>
            </w:r>
            <w:r>
              <w:rPr>
                <w:noProof/>
                <w:webHidden/>
              </w:rPr>
              <w:instrText xml:space="preserve"> PAGEREF _Toc74671325 \h </w:instrText>
            </w:r>
            <w:r>
              <w:rPr>
                <w:noProof/>
                <w:webHidden/>
              </w:rPr>
            </w:r>
            <w:r>
              <w:rPr>
                <w:noProof/>
                <w:webHidden/>
              </w:rPr>
              <w:fldChar w:fldCharType="separate"/>
            </w:r>
            <w:r>
              <w:rPr>
                <w:noProof/>
                <w:webHidden/>
              </w:rPr>
              <w:t>39</w:t>
            </w:r>
            <w:r>
              <w:rPr>
                <w:noProof/>
                <w:webHidden/>
              </w:rPr>
              <w:fldChar w:fldCharType="end"/>
            </w:r>
          </w:hyperlink>
        </w:p>
        <w:p w14:paraId="7275B81A" w14:textId="1A4FD874"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26" w:history="1">
            <w:r w:rsidRPr="00A40A26">
              <w:rPr>
                <w:rStyle w:val="Enlla"/>
                <w:noProof/>
              </w:rPr>
              <w:t>6.2.2. CREACIÓ DEL HIS</w:t>
            </w:r>
            <w:r>
              <w:rPr>
                <w:noProof/>
                <w:webHidden/>
              </w:rPr>
              <w:tab/>
            </w:r>
            <w:r>
              <w:rPr>
                <w:noProof/>
                <w:webHidden/>
              </w:rPr>
              <w:fldChar w:fldCharType="begin"/>
            </w:r>
            <w:r>
              <w:rPr>
                <w:noProof/>
                <w:webHidden/>
              </w:rPr>
              <w:instrText xml:space="preserve"> PAGEREF _Toc74671326 \h </w:instrText>
            </w:r>
            <w:r>
              <w:rPr>
                <w:noProof/>
                <w:webHidden/>
              </w:rPr>
            </w:r>
            <w:r>
              <w:rPr>
                <w:noProof/>
                <w:webHidden/>
              </w:rPr>
              <w:fldChar w:fldCharType="separate"/>
            </w:r>
            <w:r>
              <w:rPr>
                <w:noProof/>
                <w:webHidden/>
              </w:rPr>
              <w:t>39</w:t>
            </w:r>
            <w:r>
              <w:rPr>
                <w:noProof/>
                <w:webHidden/>
              </w:rPr>
              <w:fldChar w:fldCharType="end"/>
            </w:r>
          </w:hyperlink>
        </w:p>
        <w:p w14:paraId="2924AFDD" w14:textId="33B9CC75"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27" w:history="1">
            <w:r w:rsidRPr="00A40A26">
              <w:rPr>
                <w:rStyle w:val="Enlla"/>
                <w:noProof/>
              </w:rPr>
              <w:t>6.2.3. CREACIÓ DE L’API</w:t>
            </w:r>
            <w:r>
              <w:rPr>
                <w:noProof/>
                <w:webHidden/>
              </w:rPr>
              <w:tab/>
            </w:r>
            <w:r>
              <w:rPr>
                <w:noProof/>
                <w:webHidden/>
              </w:rPr>
              <w:fldChar w:fldCharType="begin"/>
            </w:r>
            <w:r>
              <w:rPr>
                <w:noProof/>
                <w:webHidden/>
              </w:rPr>
              <w:instrText xml:space="preserve"> PAGEREF _Toc74671327 \h </w:instrText>
            </w:r>
            <w:r>
              <w:rPr>
                <w:noProof/>
                <w:webHidden/>
              </w:rPr>
            </w:r>
            <w:r>
              <w:rPr>
                <w:noProof/>
                <w:webHidden/>
              </w:rPr>
              <w:fldChar w:fldCharType="separate"/>
            </w:r>
            <w:r>
              <w:rPr>
                <w:noProof/>
                <w:webHidden/>
              </w:rPr>
              <w:t>40</w:t>
            </w:r>
            <w:r>
              <w:rPr>
                <w:noProof/>
                <w:webHidden/>
              </w:rPr>
              <w:fldChar w:fldCharType="end"/>
            </w:r>
          </w:hyperlink>
        </w:p>
        <w:p w14:paraId="7F7B72D8" w14:textId="778062AD"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28" w:history="1">
            <w:r w:rsidRPr="00A40A26">
              <w:rPr>
                <w:rStyle w:val="Enlla"/>
                <w:noProof/>
              </w:rPr>
              <w:t>6.2.4. PUBLICAR L’API</w:t>
            </w:r>
            <w:r>
              <w:rPr>
                <w:noProof/>
                <w:webHidden/>
              </w:rPr>
              <w:tab/>
            </w:r>
            <w:r>
              <w:rPr>
                <w:noProof/>
                <w:webHidden/>
              </w:rPr>
              <w:fldChar w:fldCharType="begin"/>
            </w:r>
            <w:r>
              <w:rPr>
                <w:noProof/>
                <w:webHidden/>
              </w:rPr>
              <w:instrText xml:space="preserve"> PAGEREF _Toc74671328 \h </w:instrText>
            </w:r>
            <w:r>
              <w:rPr>
                <w:noProof/>
                <w:webHidden/>
              </w:rPr>
            </w:r>
            <w:r>
              <w:rPr>
                <w:noProof/>
                <w:webHidden/>
              </w:rPr>
              <w:fldChar w:fldCharType="separate"/>
            </w:r>
            <w:r>
              <w:rPr>
                <w:noProof/>
                <w:webHidden/>
              </w:rPr>
              <w:t>42</w:t>
            </w:r>
            <w:r>
              <w:rPr>
                <w:noProof/>
                <w:webHidden/>
              </w:rPr>
              <w:fldChar w:fldCharType="end"/>
            </w:r>
          </w:hyperlink>
        </w:p>
        <w:p w14:paraId="3DF1C633" w14:textId="3083A51E"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29" w:history="1">
            <w:r w:rsidRPr="00A40A26">
              <w:rPr>
                <w:rStyle w:val="Enlla"/>
                <w:noProof/>
              </w:rPr>
              <w:t>6.3. SERVIDOR WEB</w:t>
            </w:r>
            <w:r>
              <w:rPr>
                <w:noProof/>
                <w:webHidden/>
              </w:rPr>
              <w:tab/>
            </w:r>
            <w:r>
              <w:rPr>
                <w:noProof/>
                <w:webHidden/>
              </w:rPr>
              <w:fldChar w:fldCharType="begin"/>
            </w:r>
            <w:r>
              <w:rPr>
                <w:noProof/>
                <w:webHidden/>
              </w:rPr>
              <w:instrText xml:space="preserve"> PAGEREF _Toc74671329 \h </w:instrText>
            </w:r>
            <w:r>
              <w:rPr>
                <w:noProof/>
                <w:webHidden/>
              </w:rPr>
            </w:r>
            <w:r>
              <w:rPr>
                <w:noProof/>
                <w:webHidden/>
              </w:rPr>
              <w:fldChar w:fldCharType="separate"/>
            </w:r>
            <w:r>
              <w:rPr>
                <w:noProof/>
                <w:webHidden/>
              </w:rPr>
              <w:t>43</w:t>
            </w:r>
            <w:r>
              <w:rPr>
                <w:noProof/>
                <w:webHidden/>
              </w:rPr>
              <w:fldChar w:fldCharType="end"/>
            </w:r>
          </w:hyperlink>
        </w:p>
        <w:p w14:paraId="7F4D6492" w14:textId="304E7850"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30" w:history="1">
            <w:r w:rsidRPr="00A40A26">
              <w:rPr>
                <w:rStyle w:val="Enlla"/>
                <w:noProof/>
              </w:rPr>
              <w:t>6.3.1.</w:t>
            </w:r>
            <w:r w:rsidRPr="00A40A26">
              <w:rPr>
                <w:rStyle w:val="Enlla"/>
                <w:i/>
                <w:iCs/>
                <w:noProof/>
              </w:rPr>
              <w:t xml:space="preserve"> BACKEND</w:t>
            </w:r>
            <w:r>
              <w:rPr>
                <w:noProof/>
                <w:webHidden/>
              </w:rPr>
              <w:tab/>
            </w:r>
            <w:r>
              <w:rPr>
                <w:noProof/>
                <w:webHidden/>
              </w:rPr>
              <w:fldChar w:fldCharType="begin"/>
            </w:r>
            <w:r>
              <w:rPr>
                <w:noProof/>
                <w:webHidden/>
              </w:rPr>
              <w:instrText xml:space="preserve"> PAGEREF _Toc74671330 \h </w:instrText>
            </w:r>
            <w:r>
              <w:rPr>
                <w:noProof/>
                <w:webHidden/>
              </w:rPr>
            </w:r>
            <w:r>
              <w:rPr>
                <w:noProof/>
                <w:webHidden/>
              </w:rPr>
              <w:fldChar w:fldCharType="separate"/>
            </w:r>
            <w:r>
              <w:rPr>
                <w:noProof/>
                <w:webHidden/>
              </w:rPr>
              <w:t>43</w:t>
            </w:r>
            <w:r>
              <w:rPr>
                <w:noProof/>
                <w:webHidden/>
              </w:rPr>
              <w:fldChar w:fldCharType="end"/>
            </w:r>
          </w:hyperlink>
        </w:p>
        <w:p w14:paraId="57183145" w14:textId="4E0E7959"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31" w:history="1">
            <w:r w:rsidRPr="00A40A26">
              <w:rPr>
                <w:rStyle w:val="Enlla"/>
                <w:noProof/>
              </w:rPr>
              <w:t>6.3.2. API</w:t>
            </w:r>
            <w:r>
              <w:rPr>
                <w:noProof/>
                <w:webHidden/>
              </w:rPr>
              <w:tab/>
            </w:r>
            <w:r>
              <w:rPr>
                <w:noProof/>
                <w:webHidden/>
              </w:rPr>
              <w:fldChar w:fldCharType="begin"/>
            </w:r>
            <w:r>
              <w:rPr>
                <w:noProof/>
                <w:webHidden/>
              </w:rPr>
              <w:instrText xml:space="preserve"> PAGEREF _Toc74671331 \h </w:instrText>
            </w:r>
            <w:r>
              <w:rPr>
                <w:noProof/>
                <w:webHidden/>
              </w:rPr>
            </w:r>
            <w:r>
              <w:rPr>
                <w:noProof/>
                <w:webHidden/>
              </w:rPr>
              <w:fldChar w:fldCharType="separate"/>
            </w:r>
            <w:r>
              <w:rPr>
                <w:noProof/>
                <w:webHidden/>
              </w:rPr>
              <w:t>49</w:t>
            </w:r>
            <w:r>
              <w:rPr>
                <w:noProof/>
                <w:webHidden/>
              </w:rPr>
              <w:fldChar w:fldCharType="end"/>
            </w:r>
          </w:hyperlink>
        </w:p>
        <w:p w14:paraId="56270433" w14:textId="7051D146"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32" w:history="1">
            <w:r w:rsidRPr="00A40A26">
              <w:rPr>
                <w:rStyle w:val="Enlla"/>
                <w:noProof/>
              </w:rPr>
              <w:t>6.3.3. GESTIÓ DE LES NOTIFICACIONS</w:t>
            </w:r>
            <w:r>
              <w:rPr>
                <w:noProof/>
                <w:webHidden/>
              </w:rPr>
              <w:tab/>
            </w:r>
            <w:r>
              <w:rPr>
                <w:noProof/>
                <w:webHidden/>
              </w:rPr>
              <w:fldChar w:fldCharType="begin"/>
            </w:r>
            <w:r>
              <w:rPr>
                <w:noProof/>
                <w:webHidden/>
              </w:rPr>
              <w:instrText xml:space="preserve"> PAGEREF _Toc74671332 \h </w:instrText>
            </w:r>
            <w:r>
              <w:rPr>
                <w:noProof/>
                <w:webHidden/>
              </w:rPr>
            </w:r>
            <w:r>
              <w:rPr>
                <w:noProof/>
                <w:webHidden/>
              </w:rPr>
              <w:fldChar w:fldCharType="separate"/>
            </w:r>
            <w:r>
              <w:rPr>
                <w:noProof/>
                <w:webHidden/>
              </w:rPr>
              <w:t>51</w:t>
            </w:r>
            <w:r>
              <w:rPr>
                <w:noProof/>
                <w:webHidden/>
              </w:rPr>
              <w:fldChar w:fldCharType="end"/>
            </w:r>
          </w:hyperlink>
        </w:p>
        <w:p w14:paraId="31D8F417" w14:textId="7C2820C2"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33" w:history="1">
            <w:r w:rsidRPr="00A40A26">
              <w:rPr>
                <w:rStyle w:val="Enlla"/>
                <w:noProof/>
              </w:rPr>
              <w:t>6.3.4. RESULTAT FINAL</w:t>
            </w:r>
            <w:r>
              <w:rPr>
                <w:noProof/>
                <w:webHidden/>
              </w:rPr>
              <w:tab/>
            </w:r>
            <w:r>
              <w:rPr>
                <w:noProof/>
                <w:webHidden/>
              </w:rPr>
              <w:fldChar w:fldCharType="begin"/>
            </w:r>
            <w:r>
              <w:rPr>
                <w:noProof/>
                <w:webHidden/>
              </w:rPr>
              <w:instrText xml:space="preserve"> PAGEREF _Toc74671333 \h </w:instrText>
            </w:r>
            <w:r>
              <w:rPr>
                <w:noProof/>
                <w:webHidden/>
              </w:rPr>
            </w:r>
            <w:r>
              <w:rPr>
                <w:noProof/>
                <w:webHidden/>
              </w:rPr>
              <w:fldChar w:fldCharType="separate"/>
            </w:r>
            <w:r>
              <w:rPr>
                <w:noProof/>
                <w:webHidden/>
              </w:rPr>
              <w:t>54</w:t>
            </w:r>
            <w:r>
              <w:rPr>
                <w:noProof/>
                <w:webHidden/>
              </w:rPr>
              <w:fldChar w:fldCharType="end"/>
            </w:r>
          </w:hyperlink>
        </w:p>
        <w:p w14:paraId="6B18EED8" w14:textId="09E55F91"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34" w:history="1">
            <w:r w:rsidRPr="00A40A26">
              <w:rPr>
                <w:rStyle w:val="Enlla"/>
                <w:noProof/>
              </w:rPr>
              <w:t>6.4. APLICACIÓ</w:t>
            </w:r>
            <w:r>
              <w:rPr>
                <w:noProof/>
                <w:webHidden/>
              </w:rPr>
              <w:tab/>
            </w:r>
            <w:r>
              <w:rPr>
                <w:noProof/>
                <w:webHidden/>
              </w:rPr>
              <w:fldChar w:fldCharType="begin"/>
            </w:r>
            <w:r>
              <w:rPr>
                <w:noProof/>
                <w:webHidden/>
              </w:rPr>
              <w:instrText xml:space="preserve"> PAGEREF _Toc74671334 \h </w:instrText>
            </w:r>
            <w:r>
              <w:rPr>
                <w:noProof/>
                <w:webHidden/>
              </w:rPr>
            </w:r>
            <w:r>
              <w:rPr>
                <w:noProof/>
                <w:webHidden/>
              </w:rPr>
              <w:fldChar w:fldCharType="separate"/>
            </w:r>
            <w:r>
              <w:rPr>
                <w:noProof/>
                <w:webHidden/>
              </w:rPr>
              <w:t>56</w:t>
            </w:r>
            <w:r>
              <w:rPr>
                <w:noProof/>
                <w:webHidden/>
              </w:rPr>
              <w:fldChar w:fldCharType="end"/>
            </w:r>
          </w:hyperlink>
        </w:p>
        <w:p w14:paraId="368FC22A" w14:textId="6DE245FD"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35" w:history="1">
            <w:r w:rsidRPr="00A40A26">
              <w:rPr>
                <w:rStyle w:val="Enlla"/>
                <w:noProof/>
              </w:rPr>
              <w:t>6.4.1. INICIAR SESSIÓ</w:t>
            </w:r>
            <w:r>
              <w:rPr>
                <w:noProof/>
                <w:webHidden/>
              </w:rPr>
              <w:tab/>
            </w:r>
            <w:r>
              <w:rPr>
                <w:noProof/>
                <w:webHidden/>
              </w:rPr>
              <w:fldChar w:fldCharType="begin"/>
            </w:r>
            <w:r>
              <w:rPr>
                <w:noProof/>
                <w:webHidden/>
              </w:rPr>
              <w:instrText xml:space="preserve"> PAGEREF _Toc74671335 \h </w:instrText>
            </w:r>
            <w:r>
              <w:rPr>
                <w:noProof/>
                <w:webHidden/>
              </w:rPr>
            </w:r>
            <w:r>
              <w:rPr>
                <w:noProof/>
                <w:webHidden/>
              </w:rPr>
              <w:fldChar w:fldCharType="separate"/>
            </w:r>
            <w:r>
              <w:rPr>
                <w:noProof/>
                <w:webHidden/>
              </w:rPr>
              <w:t>57</w:t>
            </w:r>
            <w:r>
              <w:rPr>
                <w:noProof/>
                <w:webHidden/>
              </w:rPr>
              <w:fldChar w:fldCharType="end"/>
            </w:r>
          </w:hyperlink>
        </w:p>
        <w:p w14:paraId="44189C1A" w14:textId="5452148E"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36" w:history="1">
            <w:r w:rsidRPr="00A40A26">
              <w:rPr>
                <w:rStyle w:val="Enlla"/>
                <w:noProof/>
              </w:rPr>
              <w:t>6.4.2. LLISTA D’ALERTES</w:t>
            </w:r>
            <w:r>
              <w:rPr>
                <w:noProof/>
                <w:webHidden/>
              </w:rPr>
              <w:tab/>
            </w:r>
            <w:r>
              <w:rPr>
                <w:noProof/>
                <w:webHidden/>
              </w:rPr>
              <w:fldChar w:fldCharType="begin"/>
            </w:r>
            <w:r>
              <w:rPr>
                <w:noProof/>
                <w:webHidden/>
              </w:rPr>
              <w:instrText xml:space="preserve"> PAGEREF _Toc74671336 \h </w:instrText>
            </w:r>
            <w:r>
              <w:rPr>
                <w:noProof/>
                <w:webHidden/>
              </w:rPr>
            </w:r>
            <w:r>
              <w:rPr>
                <w:noProof/>
                <w:webHidden/>
              </w:rPr>
              <w:fldChar w:fldCharType="separate"/>
            </w:r>
            <w:r>
              <w:rPr>
                <w:noProof/>
                <w:webHidden/>
              </w:rPr>
              <w:t>58</w:t>
            </w:r>
            <w:r>
              <w:rPr>
                <w:noProof/>
                <w:webHidden/>
              </w:rPr>
              <w:fldChar w:fldCharType="end"/>
            </w:r>
          </w:hyperlink>
        </w:p>
        <w:p w14:paraId="7F2958EC" w14:textId="540B415F"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37" w:history="1">
            <w:r w:rsidRPr="00A40A26">
              <w:rPr>
                <w:rStyle w:val="Enlla"/>
                <w:noProof/>
              </w:rPr>
              <w:t>6.4.3. ALERTA</w:t>
            </w:r>
            <w:r>
              <w:rPr>
                <w:noProof/>
                <w:webHidden/>
              </w:rPr>
              <w:tab/>
            </w:r>
            <w:r>
              <w:rPr>
                <w:noProof/>
                <w:webHidden/>
              </w:rPr>
              <w:fldChar w:fldCharType="begin"/>
            </w:r>
            <w:r>
              <w:rPr>
                <w:noProof/>
                <w:webHidden/>
              </w:rPr>
              <w:instrText xml:space="preserve"> PAGEREF _Toc74671337 \h </w:instrText>
            </w:r>
            <w:r>
              <w:rPr>
                <w:noProof/>
                <w:webHidden/>
              </w:rPr>
            </w:r>
            <w:r>
              <w:rPr>
                <w:noProof/>
                <w:webHidden/>
              </w:rPr>
              <w:fldChar w:fldCharType="separate"/>
            </w:r>
            <w:r>
              <w:rPr>
                <w:noProof/>
                <w:webHidden/>
              </w:rPr>
              <w:t>60</w:t>
            </w:r>
            <w:r>
              <w:rPr>
                <w:noProof/>
                <w:webHidden/>
              </w:rPr>
              <w:fldChar w:fldCharType="end"/>
            </w:r>
          </w:hyperlink>
        </w:p>
        <w:p w14:paraId="704560E0" w14:textId="2A92B45A"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38" w:history="1">
            <w:r w:rsidRPr="00A40A26">
              <w:rPr>
                <w:rStyle w:val="Enlla"/>
                <w:noProof/>
              </w:rPr>
              <w:t>6.4.4. PERFIL</w:t>
            </w:r>
            <w:r>
              <w:rPr>
                <w:noProof/>
                <w:webHidden/>
              </w:rPr>
              <w:tab/>
            </w:r>
            <w:r>
              <w:rPr>
                <w:noProof/>
                <w:webHidden/>
              </w:rPr>
              <w:fldChar w:fldCharType="begin"/>
            </w:r>
            <w:r>
              <w:rPr>
                <w:noProof/>
                <w:webHidden/>
              </w:rPr>
              <w:instrText xml:space="preserve"> PAGEREF _Toc74671338 \h </w:instrText>
            </w:r>
            <w:r>
              <w:rPr>
                <w:noProof/>
                <w:webHidden/>
              </w:rPr>
            </w:r>
            <w:r>
              <w:rPr>
                <w:noProof/>
                <w:webHidden/>
              </w:rPr>
              <w:fldChar w:fldCharType="separate"/>
            </w:r>
            <w:r>
              <w:rPr>
                <w:noProof/>
                <w:webHidden/>
              </w:rPr>
              <w:t>60</w:t>
            </w:r>
            <w:r>
              <w:rPr>
                <w:noProof/>
                <w:webHidden/>
              </w:rPr>
              <w:fldChar w:fldCharType="end"/>
            </w:r>
          </w:hyperlink>
        </w:p>
        <w:p w14:paraId="30A2570E" w14:textId="21A1B350" w:rsidR="00453198" w:rsidRDefault="00453198">
          <w:pPr>
            <w:pStyle w:val="IDC3"/>
            <w:tabs>
              <w:tab w:val="right" w:leader="dot" w:pos="8776"/>
            </w:tabs>
            <w:rPr>
              <w:rFonts w:asciiTheme="minorHAnsi" w:eastAsiaTheme="minorEastAsia" w:hAnsiTheme="minorHAnsi" w:cstheme="minorBidi"/>
              <w:noProof/>
              <w:sz w:val="22"/>
              <w:szCs w:val="22"/>
              <w:lang w:eastAsia="ca-ES"/>
            </w:rPr>
          </w:pPr>
          <w:hyperlink w:anchor="_Toc74671339" w:history="1">
            <w:r w:rsidRPr="00A40A26">
              <w:rPr>
                <w:rStyle w:val="Enlla"/>
                <w:noProof/>
              </w:rPr>
              <w:t>6.4.5. REBRE NOTIFICACIONS</w:t>
            </w:r>
            <w:r>
              <w:rPr>
                <w:noProof/>
                <w:webHidden/>
              </w:rPr>
              <w:tab/>
            </w:r>
            <w:r>
              <w:rPr>
                <w:noProof/>
                <w:webHidden/>
              </w:rPr>
              <w:fldChar w:fldCharType="begin"/>
            </w:r>
            <w:r>
              <w:rPr>
                <w:noProof/>
                <w:webHidden/>
              </w:rPr>
              <w:instrText xml:space="preserve"> PAGEREF _Toc74671339 \h </w:instrText>
            </w:r>
            <w:r>
              <w:rPr>
                <w:noProof/>
                <w:webHidden/>
              </w:rPr>
            </w:r>
            <w:r>
              <w:rPr>
                <w:noProof/>
                <w:webHidden/>
              </w:rPr>
              <w:fldChar w:fldCharType="separate"/>
            </w:r>
            <w:r>
              <w:rPr>
                <w:noProof/>
                <w:webHidden/>
              </w:rPr>
              <w:t>62</w:t>
            </w:r>
            <w:r>
              <w:rPr>
                <w:noProof/>
                <w:webHidden/>
              </w:rPr>
              <w:fldChar w:fldCharType="end"/>
            </w:r>
          </w:hyperlink>
        </w:p>
        <w:p w14:paraId="5EF27A4B" w14:textId="1A3F9CA8"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340" w:history="1">
            <w:r w:rsidRPr="00A40A26">
              <w:rPr>
                <w:rStyle w:val="Enlla"/>
                <w:noProof/>
                <w:highlight w:val="yellow"/>
              </w:rPr>
              <w:t>CAPÍTOL 7. CONCLUSIONS</w:t>
            </w:r>
            <w:r>
              <w:rPr>
                <w:noProof/>
                <w:webHidden/>
              </w:rPr>
              <w:tab/>
            </w:r>
            <w:r>
              <w:rPr>
                <w:noProof/>
                <w:webHidden/>
              </w:rPr>
              <w:fldChar w:fldCharType="begin"/>
            </w:r>
            <w:r>
              <w:rPr>
                <w:noProof/>
                <w:webHidden/>
              </w:rPr>
              <w:instrText xml:space="preserve"> PAGEREF _Toc74671340 \h </w:instrText>
            </w:r>
            <w:r>
              <w:rPr>
                <w:noProof/>
                <w:webHidden/>
              </w:rPr>
            </w:r>
            <w:r>
              <w:rPr>
                <w:noProof/>
                <w:webHidden/>
              </w:rPr>
              <w:fldChar w:fldCharType="separate"/>
            </w:r>
            <w:r>
              <w:rPr>
                <w:noProof/>
                <w:webHidden/>
              </w:rPr>
              <w:t>65</w:t>
            </w:r>
            <w:r>
              <w:rPr>
                <w:noProof/>
                <w:webHidden/>
              </w:rPr>
              <w:fldChar w:fldCharType="end"/>
            </w:r>
          </w:hyperlink>
        </w:p>
        <w:p w14:paraId="174A70A8" w14:textId="51FFE924"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341" w:history="1">
            <w:r w:rsidRPr="00A40A26">
              <w:rPr>
                <w:rStyle w:val="Enlla"/>
                <w:noProof/>
              </w:rPr>
              <w:t>CAPÍTOL 8. POSSIBLES AMPLIACIONS</w:t>
            </w:r>
            <w:r>
              <w:rPr>
                <w:noProof/>
                <w:webHidden/>
              </w:rPr>
              <w:tab/>
            </w:r>
            <w:r>
              <w:rPr>
                <w:noProof/>
                <w:webHidden/>
              </w:rPr>
              <w:fldChar w:fldCharType="begin"/>
            </w:r>
            <w:r>
              <w:rPr>
                <w:noProof/>
                <w:webHidden/>
              </w:rPr>
              <w:instrText xml:space="preserve"> PAGEREF _Toc74671341 \h </w:instrText>
            </w:r>
            <w:r>
              <w:rPr>
                <w:noProof/>
                <w:webHidden/>
              </w:rPr>
            </w:r>
            <w:r>
              <w:rPr>
                <w:noProof/>
                <w:webHidden/>
              </w:rPr>
              <w:fldChar w:fldCharType="separate"/>
            </w:r>
            <w:r>
              <w:rPr>
                <w:noProof/>
                <w:webHidden/>
              </w:rPr>
              <w:t>67</w:t>
            </w:r>
            <w:r>
              <w:rPr>
                <w:noProof/>
                <w:webHidden/>
              </w:rPr>
              <w:fldChar w:fldCharType="end"/>
            </w:r>
          </w:hyperlink>
        </w:p>
        <w:p w14:paraId="1DD0959B" w14:textId="4B35FAC4"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42" w:history="1">
            <w:r w:rsidRPr="00A40A26">
              <w:rPr>
                <w:rStyle w:val="Enlla"/>
                <w:noProof/>
              </w:rPr>
              <w:t>8.1. ASSIGNAR ALERTAS A DIFERENTS ROLS</w:t>
            </w:r>
            <w:r>
              <w:rPr>
                <w:noProof/>
                <w:webHidden/>
              </w:rPr>
              <w:tab/>
            </w:r>
            <w:r>
              <w:rPr>
                <w:noProof/>
                <w:webHidden/>
              </w:rPr>
              <w:fldChar w:fldCharType="begin"/>
            </w:r>
            <w:r>
              <w:rPr>
                <w:noProof/>
                <w:webHidden/>
              </w:rPr>
              <w:instrText xml:space="preserve"> PAGEREF _Toc74671342 \h </w:instrText>
            </w:r>
            <w:r>
              <w:rPr>
                <w:noProof/>
                <w:webHidden/>
              </w:rPr>
            </w:r>
            <w:r>
              <w:rPr>
                <w:noProof/>
                <w:webHidden/>
              </w:rPr>
              <w:fldChar w:fldCharType="separate"/>
            </w:r>
            <w:r>
              <w:rPr>
                <w:noProof/>
                <w:webHidden/>
              </w:rPr>
              <w:t>67</w:t>
            </w:r>
            <w:r>
              <w:rPr>
                <w:noProof/>
                <w:webHidden/>
              </w:rPr>
              <w:fldChar w:fldCharType="end"/>
            </w:r>
          </w:hyperlink>
        </w:p>
        <w:p w14:paraId="6608141A" w14:textId="1C4A5B2B"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43" w:history="1">
            <w:r w:rsidRPr="00A40A26">
              <w:rPr>
                <w:rStyle w:val="Enlla"/>
                <w:noProof/>
              </w:rPr>
              <w:t>8.2.</w:t>
            </w:r>
            <w:r w:rsidRPr="00A40A26">
              <w:rPr>
                <w:rStyle w:val="Enlla"/>
                <w:i/>
                <w:iCs/>
                <w:noProof/>
              </w:rPr>
              <w:t xml:space="preserve"> LOG</w:t>
            </w:r>
            <w:r w:rsidRPr="00A40A26">
              <w:rPr>
                <w:rStyle w:val="Enlla"/>
                <w:noProof/>
              </w:rPr>
              <w:t xml:space="preserve"> DELS VALORS DE LES ALERTES</w:t>
            </w:r>
            <w:r>
              <w:rPr>
                <w:noProof/>
                <w:webHidden/>
              </w:rPr>
              <w:tab/>
            </w:r>
            <w:r>
              <w:rPr>
                <w:noProof/>
                <w:webHidden/>
              </w:rPr>
              <w:fldChar w:fldCharType="begin"/>
            </w:r>
            <w:r>
              <w:rPr>
                <w:noProof/>
                <w:webHidden/>
              </w:rPr>
              <w:instrText xml:space="preserve"> PAGEREF _Toc74671343 \h </w:instrText>
            </w:r>
            <w:r>
              <w:rPr>
                <w:noProof/>
                <w:webHidden/>
              </w:rPr>
            </w:r>
            <w:r>
              <w:rPr>
                <w:noProof/>
                <w:webHidden/>
              </w:rPr>
              <w:fldChar w:fldCharType="separate"/>
            </w:r>
            <w:r>
              <w:rPr>
                <w:noProof/>
                <w:webHidden/>
              </w:rPr>
              <w:t>67</w:t>
            </w:r>
            <w:r>
              <w:rPr>
                <w:noProof/>
                <w:webHidden/>
              </w:rPr>
              <w:fldChar w:fldCharType="end"/>
            </w:r>
          </w:hyperlink>
        </w:p>
        <w:p w14:paraId="5EF81D82" w14:textId="5F56E69A" w:rsidR="00453198" w:rsidRDefault="00453198">
          <w:pPr>
            <w:pStyle w:val="IDC2"/>
            <w:tabs>
              <w:tab w:val="right" w:leader="dot" w:pos="8776"/>
            </w:tabs>
            <w:rPr>
              <w:rFonts w:asciiTheme="minorHAnsi" w:eastAsiaTheme="minorEastAsia" w:hAnsiTheme="minorHAnsi" w:cstheme="minorBidi"/>
              <w:bCs w:val="0"/>
              <w:noProof/>
              <w:sz w:val="22"/>
              <w:lang w:eastAsia="ca-ES"/>
            </w:rPr>
          </w:pPr>
          <w:hyperlink w:anchor="_Toc74671344" w:history="1">
            <w:r w:rsidRPr="00A40A26">
              <w:rPr>
                <w:rStyle w:val="Enlla"/>
                <w:noProof/>
              </w:rPr>
              <w:t>8.3. MILLORAR LA SEGURETAT EN L’APLICACIÓ</w:t>
            </w:r>
            <w:r>
              <w:rPr>
                <w:noProof/>
                <w:webHidden/>
              </w:rPr>
              <w:tab/>
            </w:r>
            <w:r>
              <w:rPr>
                <w:noProof/>
                <w:webHidden/>
              </w:rPr>
              <w:fldChar w:fldCharType="begin"/>
            </w:r>
            <w:r>
              <w:rPr>
                <w:noProof/>
                <w:webHidden/>
              </w:rPr>
              <w:instrText xml:space="preserve"> PAGEREF _Toc74671344 \h </w:instrText>
            </w:r>
            <w:r>
              <w:rPr>
                <w:noProof/>
                <w:webHidden/>
              </w:rPr>
            </w:r>
            <w:r>
              <w:rPr>
                <w:noProof/>
                <w:webHidden/>
              </w:rPr>
              <w:fldChar w:fldCharType="separate"/>
            </w:r>
            <w:r>
              <w:rPr>
                <w:noProof/>
                <w:webHidden/>
              </w:rPr>
              <w:t>67</w:t>
            </w:r>
            <w:r>
              <w:rPr>
                <w:noProof/>
                <w:webHidden/>
              </w:rPr>
              <w:fldChar w:fldCharType="end"/>
            </w:r>
          </w:hyperlink>
        </w:p>
        <w:p w14:paraId="6F90EBED" w14:textId="1D6040C9" w:rsidR="00453198" w:rsidRDefault="00453198">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671345" w:history="1">
            <w:r w:rsidRPr="00A40A26">
              <w:rPr>
                <w:rStyle w:val="Enlla"/>
                <w:noProof/>
              </w:rPr>
              <w:t>CAPÍTOL 9. BIBLIOGRAFIA</w:t>
            </w:r>
            <w:r>
              <w:rPr>
                <w:noProof/>
                <w:webHidden/>
              </w:rPr>
              <w:tab/>
            </w:r>
            <w:r>
              <w:rPr>
                <w:noProof/>
                <w:webHidden/>
              </w:rPr>
              <w:fldChar w:fldCharType="begin"/>
            </w:r>
            <w:r>
              <w:rPr>
                <w:noProof/>
                <w:webHidden/>
              </w:rPr>
              <w:instrText xml:space="preserve"> PAGEREF _Toc74671345 \h </w:instrText>
            </w:r>
            <w:r>
              <w:rPr>
                <w:noProof/>
                <w:webHidden/>
              </w:rPr>
            </w:r>
            <w:r>
              <w:rPr>
                <w:noProof/>
                <w:webHidden/>
              </w:rPr>
              <w:fldChar w:fldCharType="separate"/>
            </w:r>
            <w:r>
              <w:rPr>
                <w:noProof/>
                <w:webHidden/>
              </w:rPr>
              <w:t>69</w:t>
            </w:r>
            <w:r>
              <w:rPr>
                <w:noProof/>
                <w:webHidden/>
              </w:rPr>
              <w:fldChar w:fldCharType="end"/>
            </w:r>
          </w:hyperlink>
        </w:p>
        <w:p w14:paraId="1BE83E1D" w14:textId="6B50865A" w:rsidR="00B031B5" w:rsidRPr="0007329F" w:rsidRDefault="00453198" w:rsidP="00B031B5">
          <w:pPr>
            <w:rPr>
              <w:b/>
              <w:bCs/>
            </w:rPr>
            <w:sectPr w:rsidR="00B031B5" w:rsidRPr="0007329F" w:rsidSect="00B031B5">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Pr>
              <w:iCs/>
              <w:sz w:val="28"/>
              <w:szCs w:val="24"/>
            </w:rPr>
            <w:lastRenderedPageBreak/>
            <w:fldChar w:fldCharType="end"/>
          </w:r>
        </w:p>
      </w:sdtContent>
    </w:sdt>
    <w:p w14:paraId="37A3AAD0" w14:textId="77777777" w:rsidR="00B031B5" w:rsidRPr="00C06FAE" w:rsidRDefault="00B031B5" w:rsidP="00B031B5">
      <w:pPr>
        <w:pStyle w:val="Ttol1"/>
        <w:numPr>
          <w:ilvl w:val="0"/>
          <w:numId w:val="0"/>
        </w:numPr>
      </w:pPr>
      <w:bookmarkStart w:id="3" w:name="_Toc74671293"/>
      <w:r w:rsidRPr="00C06FAE">
        <w:lastRenderedPageBreak/>
        <w:t>ÍNDEX DE FIGURES</w:t>
      </w:r>
      <w:bookmarkEnd w:id="3"/>
    </w:p>
    <w:p w14:paraId="02C26B75" w14:textId="2F866F14" w:rsidR="00453198"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74671347" w:history="1">
        <w:r w:rsidR="00453198" w:rsidRPr="00DE7DAC">
          <w:rPr>
            <w:rStyle w:val="Enlla"/>
            <w:noProof/>
          </w:rPr>
          <w:t>Figura 1.1: Esquema de l’arquitectura del producte. Font: Elaboració pròpia.</w:t>
        </w:r>
        <w:r w:rsidR="00453198">
          <w:rPr>
            <w:noProof/>
            <w:webHidden/>
          </w:rPr>
          <w:tab/>
        </w:r>
        <w:r w:rsidR="00453198">
          <w:rPr>
            <w:noProof/>
            <w:webHidden/>
          </w:rPr>
          <w:fldChar w:fldCharType="begin"/>
        </w:r>
        <w:r w:rsidR="00453198">
          <w:rPr>
            <w:noProof/>
            <w:webHidden/>
          </w:rPr>
          <w:instrText xml:space="preserve"> PAGEREF _Toc74671347 \h </w:instrText>
        </w:r>
        <w:r w:rsidR="00453198">
          <w:rPr>
            <w:noProof/>
            <w:webHidden/>
          </w:rPr>
        </w:r>
        <w:r w:rsidR="00453198">
          <w:rPr>
            <w:noProof/>
            <w:webHidden/>
          </w:rPr>
          <w:fldChar w:fldCharType="separate"/>
        </w:r>
        <w:r w:rsidR="00453198">
          <w:rPr>
            <w:noProof/>
            <w:webHidden/>
          </w:rPr>
          <w:t>1</w:t>
        </w:r>
        <w:r w:rsidR="00453198">
          <w:rPr>
            <w:noProof/>
            <w:webHidden/>
          </w:rPr>
          <w:fldChar w:fldCharType="end"/>
        </w:r>
      </w:hyperlink>
    </w:p>
    <w:p w14:paraId="77A11402" w14:textId="61F3D044"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48" w:history="1">
        <w:r w:rsidRPr="00DE7DAC">
          <w:rPr>
            <w:rStyle w:val="Enlla"/>
            <w:noProof/>
          </w:rPr>
          <w:t xml:space="preserve">Figura 2.1: Esquema de les dades que emmagatzema el </w:t>
        </w:r>
        <w:r w:rsidRPr="00DE7DAC">
          <w:rPr>
            <w:rStyle w:val="Enlla"/>
            <w:i/>
            <w:iCs/>
            <w:noProof/>
          </w:rPr>
          <w:t>HIS</w:t>
        </w:r>
        <w:r w:rsidRPr="00DE7DAC">
          <w:rPr>
            <w:rStyle w:val="Enlla"/>
            <w:noProof/>
          </w:rPr>
          <w:t xml:space="preserve"> [11]. Font: </w:t>
        </w:r>
        <w:r w:rsidRPr="00DE7DAC">
          <w:rPr>
            <w:rStyle w:val="Enlla"/>
            <w:i/>
            <w:iCs/>
            <w:noProof/>
          </w:rPr>
          <w:t>Health Information Systems - Architectures and Strategies</w:t>
        </w:r>
        <w:r w:rsidRPr="00DE7DAC">
          <w:rPr>
            <w:rStyle w:val="Enlla"/>
            <w:noProof/>
          </w:rPr>
          <w:t xml:space="preserve"> [10].</w:t>
        </w:r>
        <w:r>
          <w:rPr>
            <w:noProof/>
            <w:webHidden/>
          </w:rPr>
          <w:tab/>
        </w:r>
        <w:r>
          <w:rPr>
            <w:noProof/>
            <w:webHidden/>
          </w:rPr>
          <w:fldChar w:fldCharType="begin"/>
        </w:r>
        <w:r>
          <w:rPr>
            <w:noProof/>
            <w:webHidden/>
          </w:rPr>
          <w:instrText xml:space="preserve"> PAGEREF _Toc74671348 \h </w:instrText>
        </w:r>
        <w:r>
          <w:rPr>
            <w:noProof/>
            <w:webHidden/>
          </w:rPr>
        </w:r>
        <w:r>
          <w:rPr>
            <w:noProof/>
            <w:webHidden/>
          </w:rPr>
          <w:fldChar w:fldCharType="separate"/>
        </w:r>
        <w:r>
          <w:rPr>
            <w:noProof/>
            <w:webHidden/>
          </w:rPr>
          <w:t>6</w:t>
        </w:r>
        <w:r>
          <w:rPr>
            <w:noProof/>
            <w:webHidden/>
          </w:rPr>
          <w:fldChar w:fldCharType="end"/>
        </w:r>
      </w:hyperlink>
    </w:p>
    <w:p w14:paraId="79898CE2" w14:textId="5E22DA1C"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49" w:history="1">
        <w:r w:rsidRPr="00DE7DAC">
          <w:rPr>
            <w:rStyle w:val="Enlla"/>
            <w:noProof/>
          </w:rPr>
          <w:t xml:space="preserve">Figura 2.2: Exemple de missatge de </w:t>
        </w:r>
        <w:r w:rsidRPr="00DE7DAC">
          <w:rPr>
            <w:rStyle w:val="Enlla"/>
            <w:i/>
            <w:iCs/>
            <w:noProof/>
          </w:rPr>
          <w:t>HL7</w:t>
        </w:r>
        <w:r w:rsidRPr="00DE7DAC">
          <w:rPr>
            <w:rStyle w:val="Enlla"/>
            <w:noProof/>
          </w:rPr>
          <w:t xml:space="preserve"> </w:t>
        </w:r>
        <w:r w:rsidRPr="00DE7DAC">
          <w:rPr>
            <w:rStyle w:val="Enlla"/>
            <w:i/>
            <w:iCs/>
            <w:noProof/>
          </w:rPr>
          <w:t>v2</w:t>
        </w:r>
        <w:r w:rsidRPr="00DE7DAC">
          <w:rPr>
            <w:rStyle w:val="Enlla"/>
            <w:noProof/>
          </w:rPr>
          <w:t xml:space="preserve">. Font: </w:t>
        </w:r>
        <w:r w:rsidRPr="00DE7DAC">
          <w:rPr>
            <w:rStyle w:val="Enlla"/>
            <w:i/>
            <w:iCs/>
            <w:noProof/>
          </w:rPr>
          <w:t>HL7 in Personal Health</w:t>
        </w:r>
        <w:r w:rsidRPr="00DE7DAC">
          <w:rPr>
            <w:rStyle w:val="Enlla"/>
            <w:noProof/>
          </w:rPr>
          <w:t xml:space="preserve"> [15, p. 7].</w:t>
        </w:r>
        <w:r>
          <w:rPr>
            <w:noProof/>
            <w:webHidden/>
          </w:rPr>
          <w:tab/>
        </w:r>
        <w:r>
          <w:rPr>
            <w:noProof/>
            <w:webHidden/>
          </w:rPr>
          <w:fldChar w:fldCharType="begin"/>
        </w:r>
        <w:r>
          <w:rPr>
            <w:noProof/>
            <w:webHidden/>
          </w:rPr>
          <w:instrText xml:space="preserve"> PAGEREF _Toc74671349 \h </w:instrText>
        </w:r>
        <w:r>
          <w:rPr>
            <w:noProof/>
            <w:webHidden/>
          </w:rPr>
        </w:r>
        <w:r>
          <w:rPr>
            <w:noProof/>
            <w:webHidden/>
          </w:rPr>
          <w:fldChar w:fldCharType="separate"/>
        </w:r>
        <w:r>
          <w:rPr>
            <w:noProof/>
            <w:webHidden/>
          </w:rPr>
          <w:t>8</w:t>
        </w:r>
        <w:r>
          <w:rPr>
            <w:noProof/>
            <w:webHidden/>
          </w:rPr>
          <w:fldChar w:fldCharType="end"/>
        </w:r>
      </w:hyperlink>
    </w:p>
    <w:p w14:paraId="2CEEAA1F" w14:textId="385F38FC"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0" w:history="1">
        <w:r w:rsidRPr="00DE7DAC">
          <w:rPr>
            <w:rStyle w:val="Enlla"/>
            <w:noProof/>
          </w:rPr>
          <w:t xml:space="preserve">Figura 2.3: Exemple del missatge de </w:t>
        </w:r>
        <w:r w:rsidRPr="00DE7DAC">
          <w:rPr>
            <w:rStyle w:val="Enlla"/>
            <w:i/>
            <w:iCs/>
            <w:noProof/>
          </w:rPr>
          <w:t>HL7</w:t>
        </w:r>
        <w:r w:rsidRPr="00DE7DAC">
          <w:rPr>
            <w:rStyle w:val="Enlla"/>
            <w:noProof/>
          </w:rPr>
          <w:t xml:space="preserve"> </w:t>
        </w:r>
        <w:r w:rsidRPr="00DE7DAC">
          <w:rPr>
            <w:rStyle w:val="Enlla"/>
            <w:i/>
            <w:iCs/>
            <w:noProof/>
          </w:rPr>
          <w:t>v3</w:t>
        </w:r>
        <w:r w:rsidRPr="00DE7DAC">
          <w:rPr>
            <w:rStyle w:val="Enlla"/>
            <w:noProof/>
          </w:rPr>
          <w:t xml:space="preserve">. Font: </w:t>
        </w:r>
        <w:r w:rsidRPr="00DE7DAC">
          <w:rPr>
            <w:rStyle w:val="Enlla"/>
            <w:i/>
            <w:iCs/>
            <w:noProof/>
          </w:rPr>
          <w:t>HL7 in Personal Health</w:t>
        </w:r>
        <w:r w:rsidRPr="00DE7DAC">
          <w:rPr>
            <w:rStyle w:val="Enlla"/>
            <w:noProof/>
          </w:rPr>
          <w:t xml:space="preserve"> [15, p. 7].</w:t>
        </w:r>
        <w:r>
          <w:rPr>
            <w:noProof/>
            <w:webHidden/>
          </w:rPr>
          <w:tab/>
        </w:r>
        <w:r>
          <w:rPr>
            <w:noProof/>
            <w:webHidden/>
          </w:rPr>
          <w:fldChar w:fldCharType="begin"/>
        </w:r>
        <w:r>
          <w:rPr>
            <w:noProof/>
            <w:webHidden/>
          </w:rPr>
          <w:instrText xml:space="preserve"> PAGEREF _Toc74671350 \h </w:instrText>
        </w:r>
        <w:r>
          <w:rPr>
            <w:noProof/>
            <w:webHidden/>
          </w:rPr>
        </w:r>
        <w:r>
          <w:rPr>
            <w:noProof/>
            <w:webHidden/>
          </w:rPr>
          <w:fldChar w:fldCharType="separate"/>
        </w:r>
        <w:r>
          <w:rPr>
            <w:noProof/>
            <w:webHidden/>
          </w:rPr>
          <w:t>8</w:t>
        </w:r>
        <w:r>
          <w:rPr>
            <w:noProof/>
            <w:webHidden/>
          </w:rPr>
          <w:fldChar w:fldCharType="end"/>
        </w:r>
      </w:hyperlink>
    </w:p>
    <w:p w14:paraId="5B013004" w14:textId="12AEFEA5"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1" w:history="1">
        <w:r w:rsidRPr="00DE7DAC">
          <w:rPr>
            <w:rStyle w:val="Enlla"/>
            <w:noProof/>
          </w:rPr>
          <w:t xml:space="preserve">Figura 2.4: Exemple d’una imatge generada pel protocol </w:t>
        </w:r>
        <w:r w:rsidRPr="00DE7DAC">
          <w:rPr>
            <w:rStyle w:val="Enlla"/>
            <w:i/>
            <w:iCs/>
            <w:noProof/>
          </w:rPr>
          <w:t>DICOM</w:t>
        </w:r>
        <w:r w:rsidRPr="00DE7DAC">
          <w:rPr>
            <w:rStyle w:val="Enlla"/>
            <w:noProof/>
          </w:rPr>
          <w:t xml:space="preserve">. Font: </w:t>
        </w:r>
        <w:r w:rsidRPr="00DE7DAC">
          <w:rPr>
            <w:rStyle w:val="Enlla"/>
            <w:i/>
            <w:iCs/>
            <w:noProof/>
          </w:rPr>
          <w:t>DICOM Basics using Java - Extracting Image Data</w:t>
        </w:r>
        <w:r w:rsidRPr="00DE7DAC">
          <w:rPr>
            <w:rStyle w:val="Enlla"/>
            <w:noProof/>
          </w:rPr>
          <w:t xml:space="preserve"> [16].</w:t>
        </w:r>
        <w:r>
          <w:rPr>
            <w:noProof/>
            <w:webHidden/>
          </w:rPr>
          <w:tab/>
        </w:r>
        <w:r>
          <w:rPr>
            <w:noProof/>
            <w:webHidden/>
          </w:rPr>
          <w:fldChar w:fldCharType="begin"/>
        </w:r>
        <w:r>
          <w:rPr>
            <w:noProof/>
            <w:webHidden/>
          </w:rPr>
          <w:instrText xml:space="preserve"> PAGEREF _Toc74671351 \h </w:instrText>
        </w:r>
        <w:r>
          <w:rPr>
            <w:noProof/>
            <w:webHidden/>
          </w:rPr>
        </w:r>
        <w:r>
          <w:rPr>
            <w:noProof/>
            <w:webHidden/>
          </w:rPr>
          <w:fldChar w:fldCharType="separate"/>
        </w:r>
        <w:r>
          <w:rPr>
            <w:noProof/>
            <w:webHidden/>
          </w:rPr>
          <w:t>9</w:t>
        </w:r>
        <w:r>
          <w:rPr>
            <w:noProof/>
            <w:webHidden/>
          </w:rPr>
          <w:fldChar w:fldCharType="end"/>
        </w:r>
      </w:hyperlink>
    </w:p>
    <w:p w14:paraId="579BF19A" w14:textId="3C350BA4"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2" w:history="1">
        <w:r w:rsidRPr="00DE7DAC">
          <w:rPr>
            <w:rStyle w:val="Enlla"/>
            <w:noProof/>
          </w:rPr>
          <w:t>Figura 6.1: Diagrama ERD de la base de dades.</w:t>
        </w:r>
        <w:r>
          <w:rPr>
            <w:noProof/>
            <w:webHidden/>
          </w:rPr>
          <w:tab/>
        </w:r>
        <w:r>
          <w:rPr>
            <w:noProof/>
            <w:webHidden/>
          </w:rPr>
          <w:fldChar w:fldCharType="begin"/>
        </w:r>
        <w:r>
          <w:rPr>
            <w:noProof/>
            <w:webHidden/>
          </w:rPr>
          <w:instrText xml:space="preserve"> PAGEREF _Toc74671352 \h </w:instrText>
        </w:r>
        <w:r>
          <w:rPr>
            <w:noProof/>
            <w:webHidden/>
          </w:rPr>
        </w:r>
        <w:r>
          <w:rPr>
            <w:noProof/>
            <w:webHidden/>
          </w:rPr>
          <w:fldChar w:fldCharType="separate"/>
        </w:r>
        <w:r>
          <w:rPr>
            <w:noProof/>
            <w:webHidden/>
          </w:rPr>
          <w:t>20</w:t>
        </w:r>
        <w:r>
          <w:rPr>
            <w:noProof/>
            <w:webHidden/>
          </w:rPr>
          <w:fldChar w:fldCharType="end"/>
        </w:r>
      </w:hyperlink>
    </w:p>
    <w:p w14:paraId="14908D38" w14:textId="76C723C1"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3" w:history="1">
        <w:r w:rsidRPr="00DE7DAC">
          <w:rPr>
            <w:rStyle w:val="Enlla"/>
            <w:noProof/>
          </w:rPr>
          <w:t>Figura 6.2: Diagrama UML de classes del servidor web.</w:t>
        </w:r>
        <w:r>
          <w:rPr>
            <w:noProof/>
            <w:webHidden/>
          </w:rPr>
          <w:tab/>
        </w:r>
        <w:r>
          <w:rPr>
            <w:noProof/>
            <w:webHidden/>
          </w:rPr>
          <w:fldChar w:fldCharType="begin"/>
        </w:r>
        <w:r>
          <w:rPr>
            <w:noProof/>
            <w:webHidden/>
          </w:rPr>
          <w:instrText xml:space="preserve"> PAGEREF _Toc74671353 \h </w:instrText>
        </w:r>
        <w:r>
          <w:rPr>
            <w:noProof/>
            <w:webHidden/>
          </w:rPr>
        </w:r>
        <w:r>
          <w:rPr>
            <w:noProof/>
            <w:webHidden/>
          </w:rPr>
          <w:fldChar w:fldCharType="separate"/>
        </w:r>
        <w:r>
          <w:rPr>
            <w:noProof/>
            <w:webHidden/>
          </w:rPr>
          <w:t>23</w:t>
        </w:r>
        <w:r>
          <w:rPr>
            <w:noProof/>
            <w:webHidden/>
          </w:rPr>
          <w:fldChar w:fldCharType="end"/>
        </w:r>
      </w:hyperlink>
    </w:p>
    <w:p w14:paraId="088662E2" w14:textId="2814729A"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4" w:history="1">
        <w:r w:rsidRPr="00DE7DAC">
          <w:rPr>
            <w:rStyle w:val="Enlla"/>
            <w:noProof/>
          </w:rPr>
          <w:t>Figura 6.3: Diagrama BPMN de la creació d’una institució mèdica.</w:t>
        </w:r>
        <w:r>
          <w:rPr>
            <w:noProof/>
            <w:webHidden/>
          </w:rPr>
          <w:tab/>
        </w:r>
        <w:r>
          <w:rPr>
            <w:noProof/>
            <w:webHidden/>
          </w:rPr>
          <w:fldChar w:fldCharType="begin"/>
        </w:r>
        <w:r>
          <w:rPr>
            <w:noProof/>
            <w:webHidden/>
          </w:rPr>
          <w:instrText xml:space="preserve"> PAGEREF _Toc74671354 \h </w:instrText>
        </w:r>
        <w:r>
          <w:rPr>
            <w:noProof/>
            <w:webHidden/>
          </w:rPr>
        </w:r>
        <w:r>
          <w:rPr>
            <w:noProof/>
            <w:webHidden/>
          </w:rPr>
          <w:fldChar w:fldCharType="separate"/>
        </w:r>
        <w:r>
          <w:rPr>
            <w:noProof/>
            <w:webHidden/>
          </w:rPr>
          <w:t>24</w:t>
        </w:r>
        <w:r>
          <w:rPr>
            <w:noProof/>
            <w:webHidden/>
          </w:rPr>
          <w:fldChar w:fldCharType="end"/>
        </w:r>
      </w:hyperlink>
    </w:p>
    <w:p w14:paraId="268C1ACC" w14:textId="33177B52"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5" w:history="1">
        <w:r w:rsidRPr="00DE7DAC">
          <w:rPr>
            <w:rStyle w:val="Enlla"/>
            <w:noProof/>
          </w:rPr>
          <w:t>Figura 6.4: Diagrama BPMN de la gestió de les notificacions.</w:t>
        </w:r>
        <w:r>
          <w:rPr>
            <w:noProof/>
            <w:webHidden/>
          </w:rPr>
          <w:tab/>
        </w:r>
        <w:r>
          <w:rPr>
            <w:noProof/>
            <w:webHidden/>
          </w:rPr>
          <w:fldChar w:fldCharType="begin"/>
        </w:r>
        <w:r>
          <w:rPr>
            <w:noProof/>
            <w:webHidden/>
          </w:rPr>
          <w:instrText xml:space="preserve"> PAGEREF _Toc74671355 \h </w:instrText>
        </w:r>
        <w:r>
          <w:rPr>
            <w:noProof/>
            <w:webHidden/>
          </w:rPr>
        </w:r>
        <w:r>
          <w:rPr>
            <w:noProof/>
            <w:webHidden/>
          </w:rPr>
          <w:fldChar w:fldCharType="separate"/>
        </w:r>
        <w:r>
          <w:rPr>
            <w:noProof/>
            <w:webHidden/>
          </w:rPr>
          <w:t>25</w:t>
        </w:r>
        <w:r>
          <w:rPr>
            <w:noProof/>
            <w:webHidden/>
          </w:rPr>
          <w:fldChar w:fldCharType="end"/>
        </w:r>
      </w:hyperlink>
    </w:p>
    <w:p w14:paraId="67ECBB68" w14:textId="13062F4A"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6" w:history="1">
        <w:r w:rsidRPr="00DE7DAC">
          <w:rPr>
            <w:rStyle w:val="Enlla"/>
            <w:noProof/>
          </w:rPr>
          <w:t>Figura 6.5: Disseny de la UI de l’inici de sessió en el servidor web.</w:t>
        </w:r>
        <w:r>
          <w:rPr>
            <w:noProof/>
            <w:webHidden/>
          </w:rPr>
          <w:tab/>
        </w:r>
        <w:r>
          <w:rPr>
            <w:noProof/>
            <w:webHidden/>
          </w:rPr>
          <w:fldChar w:fldCharType="begin"/>
        </w:r>
        <w:r>
          <w:rPr>
            <w:noProof/>
            <w:webHidden/>
          </w:rPr>
          <w:instrText xml:space="preserve"> PAGEREF _Toc74671356 \h </w:instrText>
        </w:r>
        <w:r>
          <w:rPr>
            <w:noProof/>
            <w:webHidden/>
          </w:rPr>
        </w:r>
        <w:r>
          <w:rPr>
            <w:noProof/>
            <w:webHidden/>
          </w:rPr>
          <w:fldChar w:fldCharType="separate"/>
        </w:r>
        <w:r>
          <w:rPr>
            <w:noProof/>
            <w:webHidden/>
          </w:rPr>
          <w:t>26</w:t>
        </w:r>
        <w:r>
          <w:rPr>
            <w:noProof/>
            <w:webHidden/>
          </w:rPr>
          <w:fldChar w:fldCharType="end"/>
        </w:r>
      </w:hyperlink>
    </w:p>
    <w:p w14:paraId="7FDE6091" w14:textId="0425EBD7"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7" w:history="1">
        <w:r w:rsidRPr="00DE7DAC">
          <w:rPr>
            <w:rStyle w:val="Enlla"/>
            <w:noProof/>
          </w:rPr>
          <w:t>Figura 6.6: Disseny de la UI de la pàgina d’inici en el servidor web.</w:t>
        </w:r>
        <w:r>
          <w:rPr>
            <w:noProof/>
            <w:webHidden/>
          </w:rPr>
          <w:tab/>
        </w:r>
        <w:r>
          <w:rPr>
            <w:noProof/>
            <w:webHidden/>
          </w:rPr>
          <w:fldChar w:fldCharType="begin"/>
        </w:r>
        <w:r>
          <w:rPr>
            <w:noProof/>
            <w:webHidden/>
          </w:rPr>
          <w:instrText xml:space="preserve"> PAGEREF _Toc74671357 \h </w:instrText>
        </w:r>
        <w:r>
          <w:rPr>
            <w:noProof/>
            <w:webHidden/>
          </w:rPr>
        </w:r>
        <w:r>
          <w:rPr>
            <w:noProof/>
            <w:webHidden/>
          </w:rPr>
          <w:fldChar w:fldCharType="separate"/>
        </w:r>
        <w:r>
          <w:rPr>
            <w:noProof/>
            <w:webHidden/>
          </w:rPr>
          <w:t>27</w:t>
        </w:r>
        <w:r>
          <w:rPr>
            <w:noProof/>
            <w:webHidden/>
          </w:rPr>
          <w:fldChar w:fldCharType="end"/>
        </w:r>
      </w:hyperlink>
    </w:p>
    <w:p w14:paraId="112B8813" w14:textId="383E18E2"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8" w:history="1">
        <w:r w:rsidRPr="00DE7DAC">
          <w:rPr>
            <w:rStyle w:val="Enlla"/>
            <w:noProof/>
          </w:rPr>
          <w:t>Figura 6.7: Dissenys de la UI de la llista d’institucions mèdiques en el servidor web.</w:t>
        </w:r>
        <w:r>
          <w:rPr>
            <w:noProof/>
            <w:webHidden/>
          </w:rPr>
          <w:tab/>
        </w:r>
        <w:r>
          <w:rPr>
            <w:noProof/>
            <w:webHidden/>
          </w:rPr>
          <w:fldChar w:fldCharType="begin"/>
        </w:r>
        <w:r>
          <w:rPr>
            <w:noProof/>
            <w:webHidden/>
          </w:rPr>
          <w:instrText xml:space="preserve"> PAGEREF _Toc74671358 \h </w:instrText>
        </w:r>
        <w:r>
          <w:rPr>
            <w:noProof/>
            <w:webHidden/>
          </w:rPr>
        </w:r>
        <w:r>
          <w:rPr>
            <w:noProof/>
            <w:webHidden/>
          </w:rPr>
          <w:fldChar w:fldCharType="separate"/>
        </w:r>
        <w:r>
          <w:rPr>
            <w:noProof/>
            <w:webHidden/>
          </w:rPr>
          <w:t>27</w:t>
        </w:r>
        <w:r>
          <w:rPr>
            <w:noProof/>
            <w:webHidden/>
          </w:rPr>
          <w:fldChar w:fldCharType="end"/>
        </w:r>
      </w:hyperlink>
    </w:p>
    <w:p w14:paraId="4E0FFBDF" w14:textId="2A751AA1"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59" w:history="1">
        <w:r w:rsidRPr="00DE7DAC">
          <w:rPr>
            <w:rStyle w:val="Enlla"/>
            <w:noProof/>
          </w:rPr>
          <w:t>Figura 6.8: Disseny de la UI de la visualització d’una institució mèdica en el servidor web.</w:t>
        </w:r>
        <w:r>
          <w:rPr>
            <w:noProof/>
            <w:webHidden/>
          </w:rPr>
          <w:tab/>
        </w:r>
        <w:r>
          <w:rPr>
            <w:noProof/>
            <w:webHidden/>
          </w:rPr>
          <w:fldChar w:fldCharType="begin"/>
        </w:r>
        <w:r>
          <w:rPr>
            <w:noProof/>
            <w:webHidden/>
          </w:rPr>
          <w:instrText xml:space="preserve"> PAGEREF _Toc74671359 \h </w:instrText>
        </w:r>
        <w:r>
          <w:rPr>
            <w:noProof/>
            <w:webHidden/>
          </w:rPr>
        </w:r>
        <w:r>
          <w:rPr>
            <w:noProof/>
            <w:webHidden/>
          </w:rPr>
          <w:fldChar w:fldCharType="separate"/>
        </w:r>
        <w:r>
          <w:rPr>
            <w:noProof/>
            <w:webHidden/>
          </w:rPr>
          <w:t>28</w:t>
        </w:r>
        <w:r>
          <w:rPr>
            <w:noProof/>
            <w:webHidden/>
          </w:rPr>
          <w:fldChar w:fldCharType="end"/>
        </w:r>
      </w:hyperlink>
    </w:p>
    <w:p w14:paraId="563E71FA" w14:textId="66471423"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0" w:history="1">
        <w:r w:rsidRPr="00DE7DAC">
          <w:rPr>
            <w:rStyle w:val="Enlla"/>
            <w:noProof/>
          </w:rPr>
          <w:t>Figura 6.9: Disseny de la UI de la creació d’una institució mèdica en el servidor web.</w:t>
        </w:r>
        <w:r>
          <w:rPr>
            <w:noProof/>
            <w:webHidden/>
          </w:rPr>
          <w:tab/>
        </w:r>
        <w:r>
          <w:rPr>
            <w:noProof/>
            <w:webHidden/>
          </w:rPr>
          <w:fldChar w:fldCharType="begin"/>
        </w:r>
        <w:r>
          <w:rPr>
            <w:noProof/>
            <w:webHidden/>
          </w:rPr>
          <w:instrText xml:space="preserve"> PAGEREF _Toc74671360 \h </w:instrText>
        </w:r>
        <w:r>
          <w:rPr>
            <w:noProof/>
            <w:webHidden/>
          </w:rPr>
        </w:r>
        <w:r>
          <w:rPr>
            <w:noProof/>
            <w:webHidden/>
          </w:rPr>
          <w:fldChar w:fldCharType="separate"/>
        </w:r>
        <w:r>
          <w:rPr>
            <w:noProof/>
            <w:webHidden/>
          </w:rPr>
          <w:t>28</w:t>
        </w:r>
        <w:r>
          <w:rPr>
            <w:noProof/>
            <w:webHidden/>
          </w:rPr>
          <w:fldChar w:fldCharType="end"/>
        </w:r>
      </w:hyperlink>
    </w:p>
    <w:p w14:paraId="34A7671A" w14:textId="3CEEB855"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1" w:history="1">
        <w:r w:rsidRPr="00DE7DAC">
          <w:rPr>
            <w:rStyle w:val="Enlla"/>
            <w:noProof/>
          </w:rPr>
          <w:t>Figura 6.10: Diagrama UML de classes de l’aplicació mòbil.</w:t>
        </w:r>
        <w:r>
          <w:rPr>
            <w:noProof/>
            <w:webHidden/>
          </w:rPr>
          <w:tab/>
        </w:r>
        <w:r>
          <w:rPr>
            <w:noProof/>
            <w:webHidden/>
          </w:rPr>
          <w:fldChar w:fldCharType="begin"/>
        </w:r>
        <w:r>
          <w:rPr>
            <w:noProof/>
            <w:webHidden/>
          </w:rPr>
          <w:instrText xml:space="preserve"> PAGEREF _Toc74671361 \h </w:instrText>
        </w:r>
        <w:r>
          <w:rPr>
            <w:noProof/>
            <w:webHidden/>
          </w:rPr>
        </w:r>
        <w:r>
          <w:rPr>
            <w:noProof/>
            <w:webHidden/>
          </w:rPr>
          <w:fldChar w:fldCharType="separate"/>
        </w:r>
        <w:r>
          <w:rPr>
            <w:noProof/>
            <w:webHidden/>
          </w:rPr>
          <w:t>31</w:t>
        </w:r>
        <w:r>
          <w:rPr>
            <w:noProof/>
            <w:webHidden/>
          </w:rPr>
          <w:fldChar w:fldCharType="end"/>
        </w:r>
      </w:hyperlink>
    </w:p>
    <w:p w14:paraId="152B1DC6" w14:textId="47BA5CB3"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2" w:history="1">
        <w:r w:rsidRPr="00DE7DAC">
          <w:rPr>
            <w:rStyle w:val="Enlla"/>
            <w:noProof/>
          </w:rPr>
          <w:t>Figura 6.11: Diagrama BPMN de l’inici de sessió en l’aplicació.</w:t>
        </w:r>
        <w:r>
          <w:rPr>
            <w:noProof/>
            <w:webHidden/>
          </w:rPr>
          <w:tab/>
        </w:r>
        <w:r>
          <w:rPr>
            <w:noProof/>
            <w:webHidden/>
          </w:rPr>
          <w:fldChar w:fldCharType="begin"/>
        </w:r>
        <w:r>
          <w:rPr>
            <w:noProof/>
            <w:webHidden/>
          </w:rPr>
          <w:instrText xml:space="preserve"> PAGEREF _Toc74671362 \h </w:instrText>
        </w:r>
        <w:r>
          <w:rPr>
            <w:noProof/>
            <w:webHidden/>
          </w:rPr>
        </w:r>
        <w:r>
          <w:rPr>
            <w:noProof/>
            <w:webHidden/>
          </w:rPr>
          <w:fldChar w:fldCharType="separate"/>
        </w:r>
        <w:r>
          <w:rPr>
            <w:noProof/>
            <w:webHidden/>
          </w:rPr>
          <w:t>32</w:t>
        </w:r>
        <w:r>
          <w:rPr>
            <w:noProof/>
            <w:webHidden/>
          </w:rPr>
          <w:fldChar w:fldCharType="end"/>
        </w:r>
      </w:hyperlink>
    </w:p>
    <w:p w14:paraId="3221F9CA" w14:textId="64DE7CEA"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3" w:history="1">
        <w:r w:rsidRPr="00DE7DAC">
          <w:rPr>
            <w:rStyle w:val="Enlla"/>
            <w:noProof/>
          </w:rPr>
          <w:t>Figura 6.12: Diagrama BPMN de la visualització de la llista d’alertes en l’aplicació.</w:t>
        </w:r>
        <w:r>
          <w:rPr>
            <w:noProof/>
            <w:webHidden/>
          </w:rPr>
          <w:tab/>
        </w:r>
        <w:r>
          <w:rPr>
            <w:noProof/>
            <w:webHidden/>
          </w:rPr>
          <w:fldChar w:fldCharType="begin"/>
        </w:r>
        <w:r>
          <w:rPr>
            <w:noProof/>
            <w:webHidden/>
          </w:rPr>
          <w:instrText xml:space="preserve"> PAGEREF _Toc74671363 \h </w:instrText>
        </w:r>
        <w:r>
          <w:rPr>
            <w:noProof/>
            <w:webHidden/>
          </w:rPr>
        </w:r>
        <w:r>
          <w:rPr>
            <w:noProof/>
            <w:webHidden/>
          </w:rPr>
          <w:fldChar w:fldCharType="separate"/>
        </w:r>
        <w:r>
          <w:rPr>
            <w:noProof/>
            <w:webHidden/>
          </w:rPr>
          <w:t>33</w:t>
        </w:r>
        <w:r>
          <w:rPr>
            <w:noProof/>
            <w:webHidden/>
          </w:rPr>
          <w:fldChar w:fldCharType="end"/>
        </w:r>
      </w:hyperlink>
    </w:p>
    <w:p w14:paraId="5C789173" w14:textId="14F4D01A"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4" w:history="1">
        <w:r w:rsidRPr="00DE7DAC">
          <w:rPr>
            <w:rStyle w:val="Enlla"/>
            <w:noProof/>
          </w:rPr>
          <w:t>Figura 6.13: Diagrama BPMN de la visualització d’una alerta en l’aplicació.</w:t>
        </w:r>
        <w:r>
          <w:rPr>
            <w:noProof/>
            <w:webHidden/>
          </w:rPr>
          <w:tab/>
        </w:r>
        <w:r>
          <w:rPr>
            <w:noProof/>
            <w:webHidden/>
          </w:rPr>
          <w:fldChar w:fldCharType="begin"/>
        </w:r>
        <w:r>
          <w:rPr>
            <w:noProof/>
            <w:webHidden/>
          </w:rPr>
          <w:instrText xml:space="preserve"> PAGEREF _Toc74671364 \h </w:instrText>
        </w:r>
        <w:r>
          <w:rPr>
            <w:noProof/>
            <w:webHidden/>
          </w:rPr>
        </w:r>
        <w:r>
          <w:rPr>
            <w:noProof/>
            <w:webHidden/>
          </w:rPr>
          <w:fldChar w:fldCharType="separate"/>
        </w:r>
        <w:r>
          <w:rPr>
            <w:noProof/>
            <w:webHidden/>
          </w:rPr>
          <w:t>34</w:t>
        </w:r>
        <w:r>
          <w:rPr>
            <w:noProof/>
            <w:webHidden/>
          </w:rPr>
          <w:fldChar w:fldCharType="end"/>
        </w:r>
      </w:hyperlink>
    </w:p>
    <w:p w14:paraId="1870C52B" w14:textId="39331E85"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5" w:history="1">
        <w:r w:rsidRPr="00DE7DAC">
          <w:rPr>
            <w:rStyle w:val="Enlla"/>
            <w:noProof/>
          </w:rPr>
          <w:t>Figura 6.14: Disseny de la UI de la llista d’alertes en l’aplicació mòbil.</w:t>
        </w:r>
        <w:r>
          <w:rPr>
            <w:noProof/>
            <w:webHidden/>
          </w:rPr>
          <w:tab/>
        </w:r>
        <w:r>
          <w:rPr>
            <w:noProof/>
            <w:webHidden/>
          </w:rPr>
          <w:fldChar w:fldCharType="begin"/>
        </w:r>
        <w:r>
          <w:rPr>
            <w:noProof/>
            <w:webHidden/>
          </w:rPr>
          <w:instrText xml:space="preserve"> PAGEREF _Toc74671365 \h </w:instrText>
        </w:r>
        <w:r>
          <w:rPr>
            <w:noProof/>
            <w:webHidden/>
          </w:rPr>
        </w:r>
        <w:r>
          <w:rPr>
            <w:noProof/>
            <w:webHidden/>
          </w:rPr>
          <w:fldChar w:fldCharType="separate"/>
        </w:r>
        <w:r>
          <w:rPr>
            <w:noProof/>
            <w:webHidden/>
          </w:rPr>
          <w:t>38</w:t>
        </w:r>
        <w:r>
          <w:rPr>
            <w:noProof/>
            <w:webHidden/>
          </w:rPr>
          <w:fldChar w:fldCharType="end"/>
        </w:r>
      </w:hyperlink>
    </w:p>
    <w:p w14:paraId="3948B4AD" w14:textId="7DCA6831"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6" w:history="1">
        <w:r w:rsidRPr="00DE7DAC">
          <w:rPr>
            <w:rStyle w:val="Enlla"/>
            <w:noProof/>
          </w:rPr>
          <w:t>Figura 6.15 Figura 6.16: Disseny de la UI de la visualització d’una alerta en l’aplicació mòbil.</w:t>
        </w:r>
        <w:r>
          <w:rPr>
            <w:noProof/>
            <w:webHidden/>
          </w:rPr>
          <w:tab/>
        </w:r>
        <w:r>
          <w:rPr>
            <w:noProof/>
            <w:webHidden/>
          </w:rPr>
          <w:fldChar w:fldCharType="begin"/>
        </w:r>
        <w:r>
          <w:rPr>
            <w:noProof/>
            <w:webHidden/>
          </w:rPr>
          <w:instrText xml:space="preserve"> PAGEREF _Toc74671366 \h </w:instrText>
        </w:r>
        <w:r>
          <w:rPr>
            <w:noProof/>
            <w:webHidden/>
          </w:rPr>
        </w:r>
        <w:r>
          <w:rPr>
            <w:noProof/>
            <w:webHidden/>
          </w:rPr>
          <w:fldChar w:fldCharType="separate"/>
        </w:r>
        <w:r>
          <w:rPr>
            <w:noProof/>
            <w:webHidden/>
          </w:rPr>
          <w:t>38</w:t>
        </w:r>
        <w:r>
          <w:rPr>
            <w:noProof/>
            <w:webHidden/>
          </w:rPr>
          <w:fldChar w:fldCharType="end"/>
        </w:r>
      </w:hyperlink>
    </w:p>
    <w:p w14:paraId="35481136" w14:textId="0780D20A"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7" w:history="1">
        <w:r w:rsidRPr="00DE7DAC">
          <w:rPr>
            <w:rStyle w:val="Enlla"/>
            <w:noProof/>
          </w:rPr>
          <w:t xml:space="preserve">Figura 6.17: Imatge de la configuració d’una API en </w:t>
        </w:r>
        <w:r w:rsidRPr="00DE7DAC">
          <w:rPr>
            <w:rStyle w:val="Enlla"/>
            <w:i/>
            <w:iCs/>
            <w:noProof/>
          </w:rPr>
          <w:t>Intersystems IRIS for Health</w:t>
        </w:r>
        <w:r w:rsidRPr="00DE7DAC">
          <w:rPr>
            <w:rStyle w:val="Enlla"/>
            <w:noProof/>
          </w:rPr>
          <w:t>.</w:t>
        </w:r>
        <w:r>
          <w:rPr>
            <w:noProof/>
            <w:webHidden/>
          </w:rPr>
          <w:tab/>
        </w:r>
        <w:r>
          <w:rPr>
            <w:noProof/>
            <w:webHidden/>
          </w:rPr>
          <w:fldChar w:fldCharType="begin"/>
        </w:r>
        <w:r>
          <w:rPr>
            <w:noProof/>
            <w:webHidden/>
          </w:rPr>
          <w:instrText xml:space="preserve"> PAGEREF _Toc74671367 \h </w:instrText>
        </w:r>
        <w:r>
          <w:rPr>
            <w:noProof/>
            <w:webHidden/>
          </w:rPr>
        </w:r>
        <w:r>
          <w:rPr>
            <w:noProof/>
            <w:webHidden/>
          </w:rPr>
          <w:fldChar w:fldCharType="separate"/>
        </w:r>
        <w:r>
          <w:rPr>
            <w:noProof/>
            <w:webHidden/>
          </w:rPr>
          <w:t>42</w:t>
        </w:r>
        <w:r>
          <w:rPr>
            <w:noProof/>
            <w:webHidden/>
          </w:rPr>
          <w:fldChar w:fldCharType="end"/>
        </w:r>
      </w:hyperlink>
    </w:p>
    <w:p w14:paraId="28C91F95" w14:textId="5A1FC677"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8" w:history="1">
        <w:r w:rsidRPr="00DE7DAC">
          <w:rPr>
            <w:rStyle w:val="Enlla"/>
            <w:noProof/>
          </w:rPr>
          <w:t xml:space="preserve">Figura 6.18: </w:t>
        </w:r>
        <w:r w:rsidRPr="00DE7DAC">
          <w:rPr>
            <w:rStyle w:val="Enlla"/>
            <w:i/>
            <w:iCs/>
            <w:noProof/>
          </w:rPr>
          <w:t>Port forwarding</w:t>
        </w:r>
        <w:r w:rsidRPr="00DE7DAC">
          <w:rPr>
            <w:rStyle w:val="Enlla"/>
            <w:noProof/>
          </w:rPr>
          <w:t xml:space="preserve"> que s’ha fet al router.</w:t>
        </w:r>
        <w:r>
          <w:rPr>
            <w:noProof/>
            <w:webHidden/>
          </w:rPr>
          <w:tab/>
        </w:r>
        <w:r>
          <w:rPr>
            <w:noProof/>
            <w:webHidden/>
          </w:rPr>
          <w:fldChar w:fldCharType="begin"/>
        </w:r>
        <w:r>
          <w:rPr>
            <w:noProof/>
            <w:webHidden/>
          </w:rPr>
          <w:instrText xml:space="preserve"> PAGEREF _Toc74671368 \h </w:instrText>
        </w:r>
        <w:r>
          <w:rPr>
            <w:noProof/>
            <w:webHidden/>
          </w:rPr>
        </w:r>
        <w:r>
          <w:rPr>
            <w:noProof/>
            <w:webHidden/>
          </w:rPr>
          <w:fldChar w:fldCharType="separate"/>
        </w:r>
        <w:r>
          <w:rPr>
            <w:noProof/>
            <w:webHidden/>
          </w:rPr>
          <w:t>43</w:t>
        </w:r>
        <w:r>
          <w:rPr>
            <w:noProof/>
            <w:webHidden/>
          </w:rPr>
          <w:fldChar w:fldCharType="end"/>
        </w:r>
      </w:hyperlink>
    </w:p>
    <w:p w14:paraId="46CD5E3C" w14:textId="0CE7B570"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69" w:history="1">
        <w:r w:rsidRPr="00DE7DAC">
          <w:rPr>
            <w:rStyle w:val="Enlla"/>
            <w:noProof/>
          </w:rPr>
          <w:t>Figura 6.19: Resultat final del taulell de la pàgina web.</w:t>
        </w:r>
        <w:r>
          <w:rPr>
            <w:noProof/>
            <w:webHidden/>
          </w:rPr>
          <w:tab/>
        </w:r>
        <w:r>
          <w:rPr>
            <w:noProof/>
            <w:webHidden/>
          </w:rPr>
          <w:fldChar w:fldCharType="begin"/>
        </w:r>
        <w:r>
          <w:rPr>
            <w:noProof/>
            <w:webHidden/>
          </w:rPr>
          <w:instrText xml:space="preserve"> PAGEREF _Toc74671369 \h </w:instrText>
        </w:r>
        <w:r>
          <w:rPr>
            <w:noProof/>
            <w:webHidden/>
          </w:rPr>
        </w:r>
        <w:r>
          <w:rPr>
            <w:noProof/>
            <w:webHidden/>
          </w:rPr>
          <w:fldChar w:fldCharType="separate"/>
        </w:r>
        <w:r>
          <w:rPr>
            <w:noProof/>
            <w:webHidden/>
          </w:rPr>
          <w:t>54</w:t>
        </w:r>
        <w:r>
          <w:rPr>
            <w:noProof/>
            <w:webHidden/>
          </w:rPr>
          <w:fldChar w:fldCharType="end"/>
        </w:r>
      </w:hyperlink>
    </w:p>
    <w:p w14:paraId="4FA50C19" w14:textId="3DAC0293"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70" w:history="1">
        <w:r w:rsidRPr="00DE7DAC">
          <w:rPr>
            <w:rStyle w:val="Enlla"/>
            <w:noProof/>
          </w:rPr>
          <w:t>Figura 6.20: Resultat final de la creació d’una alerta de la pàgina web.</w:t>
        </w:r>
        <w:r>
          <w:rPr>
            <w:noProof/>
            <w:webHidden/>
          </w:rPr>
          <w:tab/>
        </w:r>
        <w:r>
          <w:rPr>
            <w:noProof/>
            <w:webHidden/>
          </w:rPr>
          <w:fldChar w:fldCharType="begin"/>
        </w:r>
        <w:r>
          <w:rPr>
            <w:noProof/>
            <w:webHidden/>
          </w:rPr>
          <w:instrText xml:space="preserve"> PAGEREF _Toc74671370 \h </w:instrText>
        </w:r>
        <w:r>
          <w:rPr>
            <w:noProof/>
            <w:webHidden/>
          </w:rPr>
        </w:r>
        <w:r>
          <w:rPr>
            <w:noProof/>
            <w:webHidden/>
          </w:rPr>
          <w:fldChar w:fldCharType="separate"/>
        </w:r>
        <w:r>
          <w:rPr>
            <w:noProof/>
            <w:webHidden/>
          </w:rPr>
          <w:t>55</w:t>
        </w:r>
        <w:r>
          <w:rPr>
            <w:noProof/>
            <w:webHidden/>
          </w:rPr>
          <w:fldChar w:fldCharType="end"/>
        </w:r>
      </w:hyperlink>
    </w:p>
    <w:p w14:paraId="09CDEEEE" w14:textId="34151CC4"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71" w:history="1">
        <w:r w:rsidRPr="00DE7DAC">
          <w:rPr>
            <w:rStyle w:val="Enlla"/>
            <w:noProof/>
          </w:rPr>
          <w:t>Figura 6.21 Figura 6.22: Resultat final de la llista alertes de la pàgina web.</w:t>
        </w:r>
        <w:r>
          <w:rPr>
            <w:noProof/>
            <w:webHidden/>
          </w:rPr>
          <w:tab/>
        </w:r>
        <w:r>
          <w:rPr>
            <w:noProof/>
            <w:webHidden/>
          </w:rPr>
          <w:fldChar w:fldCharType="begin"/>
        </w:r>
        <w:r>
          <w:rPr>
            <w:noProof/>
            <w:webHidden/>
          </w:rPr>
          <w:instrText xml:space="preserve"> PAGEREF _Toc74671371 \h </w:instrText>
        </w:r>
        <w:r>
          <w:rPr>
            <w:noProof/>
            <w:webHidden/>
          </w:rPr>
        </w:r>
        <w:r>
          <w:rPr>
            <w:noProof/>
            <w:webHidden/>
          </w:rPr>
          <w:fldChar w:fldCharType="separate"/>
        </w:r>
        <w:r>
          <w:rPr>
            <w:noProof/>
            <w:webHidden/>
          </w:rPr>
          <w:t>55</w:t>
        </w:r>
        <w:r>
          <w:rPr>
            <w:noProof/>
            <w:webHidden/>
          </w:rPr>
          <w:fldChar w:fldCharType="end"/>
        </w:r>
      </w:hyperlink>
    </w:p>
    <w:p w14:paraId="3C53DDC1" w14:textId="699C60E7"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72" w:history="1">
        <w:r w:rsidRPr="00DE7DAC">
          <w:rPr>
            <w:rStyle w:val="Enlla"/>
            <w:noProof/>
          </w:rPr>
          <w:t>Figura 6.23 Figura 6.24: Resultat final de la visualització d’una alerta de la pàgina web.</w:t>
        </w:r>
        <w:r>
          <w:rPr>
            <w:noProof/>
            <w:webHidden/>
          </w:rPr>
          <w:tab/>
        </w:r>
        <w:r>
          <w:rPr>
            <w:noProof/>
            <w:webHidden/>
          </w:rPr>
          <w:fldChar w:fldCharType="begin"/>
        </w:r>
        <w:r>
          <w:rPr>
            <w:noProof/>
            <w:webHidden/>
          </w:rPr>
          <w:instrText xml:space="preserve"> PAGEREF _Toc74671372 \h </w:instrText>
        </w:r>
        <w:r>
          <w:rPr>
            <w:noProof/>
            <w:webHidden/>
          </w:rPr>
        </w:r>
        <w:r>
          <w:rPr>
            <w:noProof/>
            <w:webHidden/>
          </w:rPr>
          <w:fldChar w:fldCharType="separate"/>
        </w:r>
        <w:r>
          <w:rPr>
            <w:noProof/>
            <w:webHidden/>
          </w:rPr>
          <w:t>56</w:t>
        </w:r>
        <w:r>
          <w:rPr>
            <w:noProof/>
            <w:webHidden/>
          </w:rPr>
          <w:fldChar w:fldCharType="end"/>
        </w:r>
      </w:hyperlink>
    </w:p>
    <w:p w14:paraId="786EFEEA" w14:textId="6A8EBDC5"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73" w:history="1">
        <w:r w:rsidRPr="00DE7DAC">
          <w:rPr>
            <w:rStyle w:val="Enlla"/>
            <w:noProof/>
          </w:rPr>
          <w:t>Figura 6.25 Figura 6.26: Resultat final de la edició d’una alerta de la pàgina web.</w:t>
        </w:r>
        <w:r>
          <w:rPr>
            <w:noProof/>
            <w:webHidden/>
          </w:rPr>
          <w:tab/>
        </w:r>
        <w:r>
          <w:rPr>
            <w:noProof/>
            <w:webHidden/>
          </w:rPr>
          <w:fldChar w:fldCharType="begin"/>
        </w:r>
        <w:r>
          <w:rPr>
            <w:noProof/>
            <w:webHidden/>
          </w:rPr>
          <w:instrText xml:space="preserve"> PAGEREF _Toc74671373 \h </w:instrText>
        </w:r>
        <w:r>
          <w:rPr>
            <w:noProof/>
            <w:webHidden/>
          </w:rPr>
        </w:r>
        <w:r>
          <w:rPr>
            <w:noProof/>
            <w:webHidden/>
          </w:rPr>
          <w:fldChar w:fldCharType="separate"/>
        </w:r>
        <w:r>
          <w:rPr>
            <w:noProof/>
            <w:webHidden/>
          </w:rPr>
          <w:t>56</w:t>
        </w:r>
        <w:r>
          <w:rPr>
            <w:noProof/>
            <w:webHidden/>
          </w:rPr>
          <w:fldChar w:fldCharType="end"/>
        </w:r>
      </w:hyperlink>
    </w:p>
    <w:p w14:paraId="553653FD" w14:textId="265C8446"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74" w:history="1">
        <w:r w:rsidRPr="00DE7DAC">
          <w:rPr>
            <w:rStyle w:val="Enlla"/>
            <w:noProof/>
          </w:rPr>
          <w:t>Figura 6.27: Resultat final de l’inici de sessió a l’aplicació.</w:t>
        </w:r>
        <w:r>
          <w:rPr>
            <w:noProof/>
            <w:webHidden/>
          </w:rPr>
          <w:tab/>
        </w:r>
        <w:r>
          <w:rPr>
            <w:noProof/>
            <w:webHidden/>
          </w:rPr>
          <w:fldChar w:fldCharType="begin"/>
        </w:r>
        <w:r>
          <w:rPr>
            <w:noProof/>
            <w:webHidden/>
          </w:rPr>
          <w:instrText xml:space="preserve"> PAGEREF _Toc74671374 \h </w:instrText>
        </w:r>
        <w:r>
          <w:rPr>
            <w:noProof/>
            <w:webHidden/>
          </w:rPr>
        </w:r>
        <w:r>
          <w:rPr>
            <w:noProof/>
            <w:webHidden/>
          </w:rPr>
          <w:fldChar w:fldCharType="separate"/>
        </w:r>
        <w:r>
          <w:rPr>
            <w:noProof/>
            <w:webHidden/>
          </w:rPr>
          <w:t>57</w:t>
        </w:r>
        <w:r>
          <w:rPr>
            <w:noProof/>
            <w:webHidden/>
          </w:rPr>
          <w:fldChar w:fldCharType="end"/>
        </w:r>
      </w:hyperlink>
    </w:p>
    <w:p w14:paraId="2040E9DA" w14:textId="4750B0AA"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75" w:history="1">
        <w:r w:rsidRPr="00DE7DAC">
          <w:rPr>
            <w:rStyle w:val="Enlla"/>
            <w:noProof/>
          </w:rPr>
          <w:t>Figura 6.28: Resultat final de la llista d’alertes a l’aplicació.</w:t>
        </w:r>
        <w:r>
          <w:rPr>
            <w:noProof/>
            <w:webHidden/>
          </w:rPr>
          <w:tab/>
        </w:r>
        <w:r>
          <w:rPr>
            <w:noProof/>
            <w:webHidden/>
          </w:rPr>
          <w:fldChar w:fldCharType="begin"/>
        </w:r>
        <w:r>
          <w:rPr>
            <w:noProof/>
            <w:webHidden/>
          </w:rPr>
          <w:instrText xml:space="preserve"> PAGEREF _Toc74671375 \h </w:instrText>
        </w:r>
        <w:r>
          <w:rPr>
            <w:noProof/>
            <w:webHidden/>
          </w:rPr>
        </w:r>
        <w:r>
          <w:rPr>
            <w:noProof/>
            <w:webHidden/>
          </w:rPr>
          <w:fldChar w:fldCharType="separate"/>
        </w:r>
        <w:r>
          <w:rPr>
            <w:noProof/>
            <w:webHidden/>
          </w:rPr>
          <w:t>59</w:t>
        </w:r>
        <w:r>
          <w:rPr>
            <w:noProof/>
            <w:webHidden/>
          </w:rPr>
          <w:fldChar w:fldCharType="end"/>
        </w:r>
      </w:hyperlink>
    </w:p>
    <w:p w14:paraId="75581AF9" w14:textId="170735F3"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76" w:history="1">
        <w:r w:rsidRPr="00DE7DAC">
          <w:rPr>
            <w:rStyle w:val="Enlla"/>
            <w:noProof/>
          </w:rPr>
          <w:t>Figura 6.29: Resultat final de la visualització de l’alerta a l’aplicació.</w:t>
        </w:r>
        <w:r>
          <w:rPr>
            <w:noProof/>
            <w:webHidden/>
          </w:rPr>
          <w:tab/>
        </w:r>
        <w:r>
          <w:rPr>
            <w:noProof/>
            <w:webHidden/>
          </w:rPr>
          <w:fldChar w:fldCharType="begin"/>
        </w:r>
        <w:r>
          <w:rPr>
            <w:noProof/>
            <w:webHidden/>
          </w:rPr>
          <w:instrText xml:space="preserve"> PAGEREF _Toc74671376 \h </w:instrText>
        </w:r>
        <w:r>
          <w:rPr>
            <w:noProof/>
            <w:webHidden/>
          </w:rPr>
        </w:r>
        <w:r>
          <w:rPr>
            <w:noProof/>
            <w:webHidden/>
          </w:rPr>
          <w:fldChar w:fldCharType="separate"/>
        </w:r>
        <w:r>
          <w:rPr>
            <w:noProof/>
            <w:webHidden/>
          </w:rPr>
          <w:t>60</w:t>
        </w:r>
        <w:r>
          <w:rPr>
            <w:noProof/>
            <w:webHidden/>
          </w:rPr>
          <w:fldChar w:fldCharType="end"/>
        </w:r>
      </w:hyperlink>
    </w:p>
    <w:p w14:paraId="500FA6EF" w14:textId="7E626E3F"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77" w:history="1">
        <w:r w:rsidRPr="00DE7DAC">
          <w:rPr>
            <w:rStyle w:val="Enlla"/>
            <w:noProof/>
          </w:rPr>
          <w:t>Figura 6.30: Resultat final del perfil a l’aplicació.</w:t>
        </w:r>
        <w:r>
          <w:rPr>
            <w:noProof/>
            <w:webHidden/>
          </w:rPr>
          <w:tab/>
        </w:r>
        <w:r>
          <w:rPr>
            <w:noProof/>
            <w:webHidden/>
          </w:rPr>
          <w:fldChar w:fldCharType="begin"/>
        </w:r>
        <w:r>
          <w:rPr>
            <w:noProof/>
            <w:webHidden/>
          </w:rPr>
          <w:instrText xml:space="preserve"> PAGEREF _Toc74671377 \h </w:instrText>
        </w:r>
        <w:r>
          <w:rPr>
            <w:noProof/>
            <w:webHidden/>
          </w:rPr>
        </w:r>
        <w:r>
          <w:rPr>
            <w:noProof/>
            <w:webHidden/>
          </w:rPr>
          <w:fldChar w:fldCharType="separate"/>
        </w:r>
        <w:r>
          <w:rPr>
            <w:noProof/>
            <w:webHidden/>
          </w:rPr>
          <w:t>61</w:t>
        </w:r>
        <w:r>
          <w:rPr>
            <w:noProof/>
            <w:webHidden/>
          </w:rPr>
          <w:fldChar w:fldCharType="end"/>
        </w:r>
      </w:hyperlink>
    </w:p>
    <w:p w14:paraId="03840EFF" w14:textId="6B3E20DF" w:rsidR="00453198" w:rsidRDefault="00453198">
      <w:pPr>
        <w:pStyle w:val="ndexdillustracions"/>
        <w:tabs>
          <w:tab w:val="right" w:leader="dot" w:pos="8776"/>
        </w:tabs>
        <w:rPr>
          <w:rFonts w:asciiTheme="minorHAnsi" w:eastAsiaTheme="minorEastAsia" w:hAnsiTheme="minorHAnsi" w:cstheme="minorBidi"/>
          <w:noProof/>
          <w:sz w:val="22"/>
          <w:lang w:eastAsia="ca-ES"/>
        </w:rPr>
      </w:pPr>
      <w:hyperlink w:anchor="_Toc74671378" w:history="1">
        <w:r w:rsidRPr="00DE7DAC">
          <w:rPr>
            <w:rStyle w:val="Enlla"/>
            <w:noProof/>
          </w:rPr>
          <w:t>Figura 6.31: Format de les notificacions de les tres alertes que hi ha en el servidor.</w:t>
        </w:r>
        <w:r>
          <w:rPr>
            <w:noProof/>
            <w:webHidden/>
          </w:rPr>
          <w:tab/>
        </w:r>
        <w:r>
          <w:rPr>
            <w:noProof/>
            <w:webHidden/>
          </w:rPr>
          <w:fldChar w:fldCharType="begin"/>
        </w:r>
        <w:r>
          <w:rPr>
            <w:noProof/>
            <w:webHidden/>
          </w:rPr>
          <w:instrText xml:space="preserve"> PAGEREF _Toc74671378 \h </w:instrText>
        </w:r>
        <w:r>
          <w:rPr>
            <w:noProof/>
            <w:webHidden/>
          </w:rPr>
        </w:r>
        <w:r>
          <w:rPr>
            <w:noProof/>
            <w:webHidden/>
          </w:rPr>
          <w:fldChar w:fldCharType="separate"/>
        </w:r>
        <w:r>
          <w:rPr>
            <w:noProof/>
            <w:webHidden/>
          </w:rPr>
          <w:t>62</w:t>
        </w:r>
        <w:r>
          <w:rPr>
            <w:noProof/>
            <w:webHidden/>
          </w:rPr>
          <w:fldChar w:fldCharType="end"/>
        </w:r>
      </w:hyperlink>
    </w:p>
    <w:p w14:paraId="4ABE5DDA" w14:textId="7C3FFCE3" w:rsidR="00B031B5" w:rsidRPr="0007329F" w:rsidRDefault="00B031B5" w:rsidP="00B031B5">
      <w:pPr>
        <w:sectPr w:rsidR="00B031B5" w:rsidRPr="0007329F" w:rsidSect="00B031B5">
          <w:type w:val="oddPage"/>
          <w:pgSz w:w="11906" w:h="16838" w:code="9"/>
          <w:pgMar w:top="1701" w:right="1418" w:bottom="1418" w:left="1418" w:header="709" w:footer="709" w:gutter="284"/>
          <w:pgNumType w:fmt="upperRoman"/>
          <w:cols w:space="708"/>
          <w:docGrid w:linePitch="360"/>
        </w:sectPr>
      </w:pPr>
      <w:r w:rsidRPr="0007329F">
        <w:fldChar w:fldCharType="end"/>
      </w:r>
    </w:p>
    <w:p w14:paraId="042349B1" w14:textId="77777777" w:rsidR="00B031B5" w:rsidRPr="00C06FAE" w:rsidRDefault="00B031B5" w:rsidP="00B031B5">
      <w:pPr>
        <w:pStyle w:val="Ttol1"/>
        <w:numPr>
          <w:ilvl w:val="0"/>
          <w:numId w:val="0"/>
        </w:numPr>
      </w:pPr>
      <w:bookmarkStart w:id="4" w:name="_Toc74671294"/>
      <w:r w:rsidRPr="00C06FAE">
        <w:lastRenderedPageBreak/>
        <w:t>ÍNDEX DE TAULES</w:t>
      </w:r>
      <w:bookmarkEnd w:id="4"/>
    </w:p>
    <w:p w14:paraId="34B843B2" w14:textId="7C48CE8E" w:rsidR="00492697"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74502560" w:history="1">
        <w:r w:rsidR="00492697" w:rsidRPr="00C34264">
          <w:rPr>
            <w:rStyle w:val="Enlla"/>
            <w:noProof/>
          </w:rPr>
          <w:t>Taula 6.1: Cas d’ús d’inici de sessió en l’aplicació mòbil.</w:t>
        </w:r>
        <w:r w:rsidR="00492697">
          <w:rPr>
            <w:noProof/>
            <w:webHidden/>
          </w:rPr>
          <w:tab/>
        </w:r>
        <w:r w:rsidR="00492697">
          <w:rPr>
            <w:noProof/>
            <w:webHidden/>
          </w:rPr>
          <w:fldChar w:fldCharType="begin"/>
        </w:r>
        <w:r w:rsidR="00492697">
          <w:rPr>
            <w:noProof/>
            <w:webHidden/>
          </w:rPr>
          <w:instrText xml:space="preserve"> PAGEREF _Toc74502560 \h </w:instrText>
        </w:r>
        <w:r w:rsidR="00492697">
          <w:rPr>
            <w:noProof/>
            <w:webHidden/>
          </w:rPr>
        </w:r>
        <w:r w:rsidR="00492697">
          <w:rPr>
            <w:noProof/>
            <w:webHidden/>
          </w:rPr>
          <w:fldChar w:fldCharType="separate"/>
        </w:r>
        <w:r w:rsidR="00492697">
          <w:rPr>
            <w:noProof/>
            <w:webHidden/>
          </w:rPr>
          <w:t>35</w:t>
        </w:r>
        <w:r w:rsidR="00492697">
          <w:rPr>
            <w:noProof/>
            <w:webHidden/>
          </w:rPr>
          <w:fldChar w:fldCharType="end"/>
        </w:r>
      </w:hyperlink>
    </w:p>
    <w:p w14:paraId="1C09E42D" w14:textId="7D0247C1" w:rsidR="00492697" w:rsidRDefault="00EF03B1">
      <w:pPr>
        <w:pStyle w:val="ndexdillustracions"/>
        <w:tabs>
          <w:tab w:val="right" w:leader="dot" w:pos="8776"/>
        </w:tabs>
        <w:rPr>
          <w:rFonts w:asciiTheme="minorHAnsi" w:eastAsiaTheme="minorEastAsia" w:hAnsiTheme="minorHAnsi" w:cstheme="minorBidi"/>
          <w:noProof/>
          <w:sz w:val="22"/>
          <w:lang w:eastAsia="ca-ES"/>
        </w:rPr>
      </w:pPr>
      <w:hyperlink w:anchor="_Toc74502561" w:history="1">
        <w:r w:rsidR="00492697" w:rsidRPr="00C34264">
          <w:rPr>
            <w:rStyle w:val="Enlla"/>
            <w:noProof/>
          </w:rPr>
          <w:t>Taula 6.2: Cas d’ús de la llista d’alertes en l’aplicació mòbil.</w:t>
        </w:r>
        <w:r w:rsidR="00492697">
          <w:rPr>
            <w:noProof/>
            <w:webHidden/>
          </w:rPr>
          <w:tab/>
        </w:r>
        <w:r w:rsidR="00492697">
          <w:rPr>
            <w:noProof/>
            <w:webHidden/>
          </w:rPr>
          <w:fldChar w:fldCharType="begin"/>
        </w:r>
        <w:r w:rsidR="00492697">
          <w:rPr>
            <w:noProof/>
            <w:webHidden/>
          </w:rPr>
          <w:instrText xml:space="preserve"> PAGEREF _Toc74502561 \h </w:instrText>
        </w:r>
        <w:r w:rsidR="00492697">
          <w:rPr>
            <w:noProof/>
            <w:webHidden/>
          </w:rPr>
        </w:r>
        <w:r w:rsidR="00492697">
          <w:rPr>
            <w:noProof/>
            <w:webHidden/>
          </w:rPr>
          <w:fldChar w:fldCharType="separate"/>
        </w:r>
        <w:r w:rsidR="00492697">
          <w:rPr>
            <w:noProof/>
            <w:webHidden/>
          </w:rPr>
          <w:t>35</w:t>
        </w:r>
        <w:r w:rsidR="00492697">
          <w:rPr>
            <w:noProof/>
            <w:webHidden/>
          </w:rPr>
          <w:fldChar w:fldCharType="end"/>
        </w:r>
      </w:hyperlink>
    </w:p>
    <w:p w14:paraId="42834406" w14:textId="57D5A57B" w:rsidR="00492697" w:rsidRDefault="00EF03B1">
      <w:pPr>
        <w:pStyle w:val="ndexdillustracions"/>
        <w:tabs>
          <w:tab w:val="right" w:leader="dot" w:pos="8776"/>
        </w:tabs>
        <w:rPr>
          <w:rFonts w:asciiTheme="minorHAnsi" w:eastAsiaTheme="minorEastAsia" w:hAnsiTheme="minorHAnsi" w:cstheme="minorBidi"/>
          <w:noProof/>
          <w:sz w:val="22"/>
          <w:lang w:eastAsia="ca-ES"/>
        </w:rPr>
      </w:pPr>
      <w:hyperlink w:anchor="_Toc74502562" w:history="1">
        <w:r w:rsidR="00492697" w:rsidRPr="00C34264">
          <w:rPr>
            <w:rStyle w:val="Enlla"/>
            <w:noProof/>
          </w:rPr>
          <w:t>Taula 6.3: Cas d’ús de la visualització d’una alerta en l’aplicació mòbil.</w:t>
        </w:r>
        <w:r w:rsidR="00492697">
          <w:rPr>
            <w:noProof/>
            <w:webHidden/>
          </w:rPr>
          <w:tab/>
        </w:r>
        <w:r w:rsidR="00492697">
          <w:rPr>
            <w:noProof/>
            <w:webHidden/>
          </w:rPr>
          <w:fldChar w:fldCharType="begin"/>
        </w:r>
        <w:r w:rsidR="00492697">
          <w:rPr>
            <w:noProof/>
            <w:webHidden/>
          </w:rPr>
          <w:instrText xml:space="preserve"> PAGEREF _Toc74502562 \h </w:instrText>
        </w:r>
        <w:r w:rsidR="00492697">
          <w:rPr>
            <w:noProof/>
            <w:webHidden/>
          </w:rPr>
        </w:r>
        <w:r w:rsidR="00492697">
          <w:rPr>
            <w:noProof/>
            <w:webHidden/>
          </w:rPr>
          <w:fldChar w:fldCharType="separate"/>
        </w:r>
        <w:r w:rsidR="00492697">
          <w:rPr>
            <w:noProof/>
            <w:webHidden/>
          </w:rPr>
          <w:t>36</w:t>
        </w:r>
        <w:r w:rsidR="00492697">
          <w:rPr>
            <w:noProof/>
            <w:webHidden/>
          </w:rPr>
          <w:fldChar w:fldCharType="end"/>
        </w:r>
      </w:hyperlink>
    </w:p>
    <w:p w14:paraId="40D5846E" w14:textId="3CA87F38" w:rsidR="00492697" w:rsidRDefault="00EF03B1">
      <w:pPr>
        <w:pStyle w:val="ndexdillustracions"/>
        <w:tabs>
          <w:tab w:val="right" w:leader="dot" w:pos="8776"/>
        </w:tabs>
        <w:rPr>
          <w:rFonts w:asciiTheme="minorHAnsi" w:eastAsiaTheme="minorEastAsia" w:hAnsiTheme="minorHAnsi" w:cstheme="minorBidi"/>
          <w:noProof/>
          <w:sz w:val="22"/>
          <w:lang w:eastAsia="ca-ES"/>
        </w:rPr>
      </w:pPr>
      <w:hyperlink w:anchor="_Toc74502563" w:history="1">
        <w:r w:rsidR="00492697" w:rsidRPr="00C34264">
          <w:rPr>
            <w:rStyle w:val="Enlla"/>
            <w:noProof/>
          </w:rPr>
          <w:t>Taula 6.4: Taula de les rutes de l’API</w:t>
        </w:r>
        <w:r w:rsidR="00492697">
          <w:rPr>
            <w:noProof/>
            <w:webHidden/>
          </w:rPr>
          <w:tab/>
        </w:r>
        <w:r w:rsidR="00492697">
          <w:rPr>
            <w:noProof/>
            <w:webHidden/>
          </w:rPr>
          <w:fldChar w:fldCharType="begin"/>
        </w:r>
        <w:r w:rsidR="00492697">
          <w:rPr>
            <w:noProof/>
            <w:webHidden/>
          </w:rPr>
          <w:instrText xml:space="preserve"> PAGEREF _Toc74502563 \h </w:instrText>
        </w:r>
        <w:r w:rsidR="00492697">
          <w:rPr>
            <w:noProof/>
            <w:webHidden/>
          </w:rPr>
        </w:r>
        <w:r w:rsidR="00492697">
          <w:rPr>
            <w:noProof/>
            <w:webHidden/>
          </w:rPr>
          <w:fldChar w:fldCharType="separate"/>
        </w:r>
        <w:r w:rsidR="00492697">
          <w:rPr>
            <w:noProof/>
            <w:webHidden/>
          </w:rPr>
          <w:t>49</w:t>
        </w:r>
        <w:r w:rsidR="00492697">
          <w:rPr>
            <w:noProof/>
            <w:webHidden/>
          </w:rPr>
          <w:fldChar w:fldCharType="end"/>
        </w:r>
      </w:hyperlink>
    </w:p>
    <w:p w14:paraId="0B4CA6D7" w14:textId="5A46392A" w:rsidR="00B031B5" w:rsidRPr="0007329F" w:rsidRDefault="00B031B5" w:rsidP="00B031B5">
      <w:pPr>
        <w:rPr>
          <w:highlight w:val="yellow"/>
        </w:rPr>
        <w:sectPr w:rsidR="00B031B5" w:rsidRPr="0007329F" w:rsidSect="00B031B5">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2AF1C2FC" w14:textId="77777777" w:rsidR="00B031B5" w:rsidRPr="0032269F" w:rsidRDefault="00B031B5" w:rsidP="00B031B5">
      <w:pPr>
        <w:pStyle w:val="Ttol1"/>
      </w:pPr>
      <w:bookmarkStart w:id="5" w:name="_OBJECTE_DEL_PROJECTE"/>
      <w:bookmarkStart w:id="6" w:name="_Toc74671295"/>
      <w:bookmarkEnd w:id="1"/>
      <w:bookmarkEnd w:id="5"/>
      <w:r w:rsidRPr="0032269F">
        <w:lastRenderedPageBreak/>
        <w:t>INTRODUCCIÓ</w:t>
      </w:r>
      <w:bookmarkEnd w:id="6"/>
    </w:p>
    <w:p w14:paraId="17D21909" w14:textId="58D24749" w:rsidR="00B031B5" w:rsidRDefault="00B031B5" w:rsidP="00B031B5">
      <w:r w:rsidRPr="006F1CDD">
        <w:t>En els anys on s’han vist marcats per una pandèmia mundial, s’ha pensat a fer una aplicació per ajudar tot el personal sanitari i millorar la tecnologia que s’usa als hospitals.</w:t>
      </w:r>
    </w:p>
    <w:p w14:paraId="16059822" w14:textId="4542781F" w:rsidR="00322B5C" w:rsidRDefault="0032269F" w:rsidP="00B031B5">
      <w:r>
        <w:t>Perquè</w:t>
      </w:r>
      <w:r w:rsidR="00322B5C">
        <w:t xml:space="preserve"> la introducció del producte a desenvolupar sigui més </w:t>
      </w:r>
      <w:r>
        <w:t>completa</w:t>
      </w:r>
      <w:r w:rsidR="00322B5C">
        <w:t xml:space="preserve"> s’ha afegit un esquema (Fig. 1.1) amb tota l’arquitectura del producte.</w:t>
      </w:r>
    </w:p>
    <w:p w14:paraId="35968492" w14:textId="77777777" w:rsidR="00322B5C" w:rsidRDefault="00322B5C" w:rsidP="00322B5C">
      <w:pPr>
        <w:keepNext/>
        <w:jc w:val="center"/>
      </w:pPr>
      <w:r>
        <w:rPr>
          <w:noProof/>
        </w:rPr>
        <w:drawing>
          <wp:inline distT="0" distB="0" distL="0" distR="0" wp14:anchorId="3E664774" wp14:editId="4954ADE8">
            <wp:extent cx="2700000" cy="3483326"/>
            <wp:effectExtent l="0" t="0" r="5715" b="3175"/>
            <wp:docPr id="34" name="Imat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tge 3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0000" cy="3483326"/>
                    </a:xfrm>
                    <a:prstGeom prst="rect">
                      <a:avLst/>
                    </a:prstGeom>
                  </pic:spPr>
                </pic:pic>
              </a:graphicData>
            </a:graphic>
          </wp:inline>
        </w:drawing>
      </w:r>
    </w:p>
    <w:p w14:paraId="1703B707" w14:textId="341EF09F" w:rsidR="00322B5C" w:rsidRPr="006F1CDD" w:rsidRDefault="00322B5C" w:rsidP="00322B5C">
      <w:pPr>
        <w:pStyle w:val="Llegenda"/>
      </w:pPr>
      <w:bookmarkStart w:id="7" w:name="_Toc74671347"/>
      <w:r>
        <w:t xml:space="preserve">Figura </w:t>
      </w:r>
      <w:fldSimple w:instr=" STYLEREF 1 \s ">
        <w:r w:rsidR="00EF03B1">
          <w:rPr>
            <w:noProof/>
          </w:rPr>
          <w:t>1</w:t>
        </w:r>
      </w:fldSimple>
      <w:r w:rsidR="00EF03B1">
        <w:t>.</w:t>
      </w:r>
      <w:fldSimple w:instr=" SEQ Figura \* ARABIC \s 1 ">
        <w:r w:rsidR="00EF03B1">
          <w:rPr>
            <w:noProof/>
          </w:rPr>
          <w:t>1</w:t>
        </w:r>
      </w:fldSimple>
      <w:r>
        <w:t>: Esquema de l’arquitectura del producte. Font: Elaboració pròpia.</w:t>
      </w:r>
      <w:bookmarkEnd w:id="7"/>
    </w:p>
    <w:p w14:paraId="72173FCA" w14:textId="04C3557C" w:rsidR="00B031B5" w:rsidRPr="006F1CDD" w:rsidRDefault="00B031B5" w:rsidP="00B031B5">
      <w:r w:rsidRPr="006F1CDD">
        <w:t>E</w:t>
      </w:r>
      <w:r w:rsidR="00322B5C">
        <w:t>l que e</w:t>
      </w:r>
      <w:r w:rsidRPr="006F1CDD">
        <w:t xml:space="preserve">s pretén aconseguir </w:t>
      </w:r>
      <w:r w:rsidR="0032269F">
        <w:t>és</w:t>
      </w:r>
      <w:r w:rsidR="00322B5C">
        <w:t xml:space="preserve"> </w:t>
      </w:r>
      <w:r w:rsidRPr="006F1CDD">
        <w:t xml:space="preserve">desenvolupar una aplicació de mòbil que enviï alertes a l’usuari sanitari que l’estigui usant, quan succeeixi qualsevol fet que sigui de la seva responsabilitat. Per exemple, si un gerent d’un hospital necessita que l’avisin quan l’ocupació dels llits per </w:t>
      </w:r>
      <w:r w:rsidR="006F1CDD">
        <w:t xml:space="preserve">a </w:t>
      </w:r>
      <w:r w:rsidRPr="006F1CDD">
        <w:t xml:space="preserve">persones ingressades per </w:t>
      </w:r>
      <w:r w:rsidRPr="0032269F">
        <w:rPr>
          <w:i/>
          <w:iCs/>
        </w:rPr>
        <w:t>COVID-19</w:t>
      </w:r>
      <w:r w:rsidRPr="006F1CDD">
        <w:t xml:space="preserve"> supera un valor, aquesta aplicació enviarà una alerta al mòbil del gerent perquè pugui intervenir de manera ràpida. Aquesta aplicació es comunicarà amb el motor </w:t>
      </w:r>
      <w:r w:rsidR="00322B5C">
        <w:t xml:space="preserve">d’interoperabilitat </w:t>
      </w:r>
      <w:r w:rsidRPr="006F1CDD">
        <w:t xml:space="preserve">que usi l’hospital, en el cas d’aquest TFG, es comunicarà amb una </w:t>
      </w:r>
      <w:r w:rsidRPr="0032269F">
        <w:rPr>
          <w:i/>
          <w:iCs/>
        </w:rPr>
        <w:t>API</w:t>
      </w:r>
      <w:r w:rsidRPr="006F1CDD">
        <w:t xml:space="preserve"> que es generarà del </w:t>
      </w:r>
      <w:r w:rsidR="00322B5C">
        <w:t xml:space="preserve">motor d’interoperabilitat </w:t>
      </w:r>
      <w:proofErr w:type="spellStart"/>
      <w:r w:rsidR="00322B5C">
        <w:rPr>
          <w:i/>
          <w:iCs/>
        </w:rPr>
        <w:t>InterSystems</w:t>
      </w:r>
      <w:proofErr w:type="spellEnd"/>
      <w:r w:rsidR="00322B5C">
        <w:rPr>
          <w:i/>
          <w:iCs/>
        </w:rPr>
        <w:t xml:space="preserve"> IRIS for Health</w:t>
      </w:r>
      <w:r w:rsidRPr="006F1CDD">
        <w:t xml:space="preserve"> </w:t>
      </w:r>
      <w:r w:rsidRPr="006F1CDD">
        <w:fldChar w:fldCharType="begin"/>
      </w:r>
      <w:r w:rsidRPr="006F1CDD">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Pr="006F1CDD">
        <w:fldChar w:fldCharType="separate"/>
      </w:r>
      <w:r w:rsidRPr="006F1CDD">
        <w:t>[1]</w:t>
      </w:r>
      <w:r w:rsidRPr="006F1CDD">
        <w:fldChar w:fldCharType="end"/>
      </w:r>
      <w:r w:rsidRPr="006F1CDD">
        <w:t>.</w:t>
      </w:r>
    </w:p>
    <w:p w14:paraId="00F71A34" w14:textId="678C3C17" w:rsidR="00B031B5" w:rsidRDefault="00B031B5" w:rsidP="00B031B5">
      <w:r w:rsidRPr="006F1CDD">
        <w:lastRenderedPageBreak/>
        <w:t>Aquesta aplicació ve acompanyada d’un servidor que estarà</w:t>
      </w:r>
      <w:r w:rsidR="00322B5C">
        <w:t xml:space="preserve"> sempre</w:t>
      </w:r>
      <w:r w:rsidRPr="006F1CDD">
        <w:t xml:space="preserve"> en línia i serà el que permeti configurar quin tipus d’alertes rep cada usuari de l’aplicació. Posant d’exemple el cas anterior, abans de poder rebre aquestes alertes, s’haurà de configurar que el gerent pugui rebre alertes d’ocupació de pacients de </w:t>
      </w:r>
      <w:r w:rsidRPr="0032269F">
        <w:rPr>
          <w:i/>
          <w:iCs/>
        </w:rPr>
        <w:t>COVID-19</w:t>
      </w:r>
      <w:r w:rsidRPr="006F1CDD">
        <w:t>.</w:t>
      </w:r>
    </w:p>
    <w:p w14:paraId="09EA1FC4" w14:textId="200CDBD3" w:rsidR="00322B5C" w:rsidRPr="0032269F" w:rsidRDefault="00322B5C" w:rsidP="00B031B5">
      <w:r>
        <w:t xml:space="preserve">Per acabar es necessitarà </w:t>
      </w:r>
      <w:r w:rsidR="0032269F">
        <w:t xml:space="preserve">programar una </w:t>
      </w:r>
      <w:r w:rsidR="0032269F" w:rsidRPr="0032269F">
        <w:rPr>
          <w:i/>
          <w:iCs/>
        </w:rPr>
        <w:t>API</w:t>
      </w:r>
      <w:r w:rsidR="0032269F">
        <w:t xml:space="preserve"> en un motor d’interoperabilitat, per a simular com funcionaria l’aplicació i el servidor en un entorn real. Aquest element serà el principal, ja que sense les dades del </w:t>
      </w:r>
      <w:r w:rsidR="0032269F">
        <w:rPr>
          <w:i/>
          <w:iCs/>
        </w:rPr>
        <w:t>HIS</w:t>
      </w:r>
      <w:r w:rsidR="0032269F">
        <w:t>, sistema d’informació de l’hospital, l’aplicació no podrà cap dada i per tant cap alerta funcionaria.</w:t>
      </w:r>
    </w:p>
    <w:p w14:paraId="22B4ED12" w14:textId="77777777" w:rsidR="00B031B5" w:rsidRPr="006F1CDD" w:rsidRDefault="00B031B5" w:rsidP="00B031B5">
      <w:pPr>
        <w:spacing w:before="0" w:after="200" w:line="276" w:lineRule="auto"/>
        <w:jc w:val="left"/>
      </w:pPr>
    </w:p>
    <w:p w14:paraId="11F79D84" w14:textId="77777777" w:rsidR="00B031B5" w:rsidRPr="006F1CDD" w:rsidRDefault="00B031B5" w:rsidP="00B031B5">
      <w:pPr>
        <w:sectPr w:rsidR="00B031B5" w:rsidRPr="006F1CDD" w:rsidSect="000B34D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636284FD" w14:textId="77777777" w:rsidR="00B031B5" w:rsidRPr="0032269F" w:rsidRDefault="00B031B5" w:rsidP="00B031B5">
      <w:pPr>
        <w:pStyle w:val="Ttol1"/>
      </w:pPr>
      <w:bookmarkStart w:id="8" w:name="_ESTUDI_PREVI"/>
      <w:bookmarkStart w:id="9" w:name="_Toc74671296"/>
      <w:bookmarkEnd w:id="8"/>
      <w:r w:rsidRPr="0032269F">
        <w:lastRenderedPageBreak/>
        <w:t>MARC TEÒRIC</w:t>
      </w:r>
      <w:bookmarkEnd w:id="9"/>
    </w:p>
    <w:p w14:paraId="5594D0A9" w14:textId="77777777" w:rsidR="00B031B5" w:rsidRPr="0032269F" w:rsidRDefault="00B031B5" w:rsidP="00B031B5">
      <w:pPr>
        <w:pStyle w:val="Ttol2"/>
      </w:pPr>
      <w:bookmarkStart w:id="10" w:name="_Toc74671297"/>
      <w:r w:rsidRPr="0032269F">
        <w:t>CONTEXT</w:t>
      </w:r>
      <w:bookmarkEnd w:id="10"/>
    </w:p>
    <w:p w14:paraId="4915D762" w14:textId="450A3F3C" w:rsidR="00B031B5" w:rsidRPr="006F1CDD" w:rsidRDefault="00B031B5" w:rsidP="00B031B5">
      <w:r w:rsidRPr="006F1CDD">
        <w:t>Aquest TFG entra en el món de la medicina. Per tant per saber bé el context del producte a elaborar s’ha de veure l’evolució que ha tingut el tractament de dades en els hospitals. P</w:t>
      </w:r>
      <w:r w:rsidR="006F1CDD">
        <w:t>odem diferenciar clarament dues</w:t>
      </w:r>
      <w:r w:rsidRPr="006F1CDD">
        <w:t xml:space="preserve"> eres on la revolució informàtica va permetre el salt d’una a altra</w:t>
      </w:r>
      <w:r w:rsidR="006F1CDD">
        <w:t xml:space="preserve">. </w:t>
      </w:r>
      <w:r w:rsidR="00035C40">
        <w:t>L</w:t>
      </w:r>
      <w:r w:rsidRPr="006F1CDD">
        <w:t>a primera</w:t>
      </w:r>
      <w:r w:rsidR="00035C40">
        <w:t>,</w:t>
      </w:r>
      <w:r w:rsidRPr="006F1CDD">
        <w:t xml:space="preserve"> l’era en què totes les dades dels hospitals eren a paper</w:t>
      </w:r>
      <w:r w:rsidR="00035C40">
        <w:t xml:space="preserve">, on </w:t>
      </w:r>
      <w:r w:rsidRPr="006F1CDD">
        <w:t>es veurà quins problemes hi havia i el motiu pe</w:t>
      </w:r>
      <w:r w:rsidR="00035C40">
        <w:t xml:space="preserve">l qual </w:t>
      </w:r>
      <w:r w:rsidRPr="006F1CDD">
        <w:t xml:space="preserve">es va fer la transició </w:t>
      </w:r>
      <w:r w:rsidR="00035C40">
        <w:t>a l’era digital.</w:t>
      </w:r>
    </w:p>
    <w:p w14:paraId="65F4AB55" w14:textId="77777777" w:rsidR="00B031B5" w:rsidRPr="0032269F" w:rsidRDefault="00B031B5" w:rsidP="00B031B5">
      <w:pPr>
        <w:pStyle w:val="Ttol3"/>
      </w:pPr>
      <w:bookmarkStart w:id="11" w:name="_Toc74671298"/>
      <w:r w:rsidRPr="0032269F">
        <w:t>L’ERA DEL PAPER</w:t>
      </w:r>
      <w:bookmarkEnd w:id="11"/>
    </w:p>
    <w:p w14:paraId="765DC8D2" w14:textId="062CA496" w:rsidR="00B031B5" w:rsidRPr="006F1CDD" w:rsidRDefault="00B031B5" w:rsidP="00B031B5">
      <w:r w:rsidRPr="006F1CDD">
        <w:t xml:space="preserve">La primera vegada que es va escriure un document mèdic, que es té constància, és d’un papir de l’antic Egipte del 1600 </w:t>
      </w:r>
      <w:r w:rsidR="0032269F">
        <w:t>aC</w:t>
      </w:r>
      <w:r w:rsidR="00035C40">
        <w:t>, on es reporten casos de tractaments de</w:t>
      </w:r>
      <w:r w:rsidRPr="006F1CDD">
        <w:t xml:space="preserve"> ferides de guerra.</w:t>
      </w:r>
    </w:p>
    <w:p w14:paraId="06EE248B" w14:textId="78D27397" w:rsidR="00B031B5" w:rsidRPr="006F1CDD" w:rsidRDefault="00035C40" w:rsidP="00B031B5">
      <w:r>
        <w:t>Els documents mèdics</w:t>
      </w:r>
      <w:r w:rsidR="00B031B5" w:rsidRPr="006F1CDD">
        <w:t xml:space="preserve"> van seguir evolucionant amb els grecs</w:t>
      </w:r>
      <w:r>
        <w:t xml:space="preserve">. Hipòcrates, el </w:t>
      </w:r>
      <w:r w:rsidR="00B031B5" w:rsidRPr="006F1CDD">
        <w:t xml:space="preserve">metge </w:t>
      </w:r>
      <w:r>
        <w:t xml:space="preserve">de l’Antiga Grècia </w:t>
      </w:r>
      <w:r w:rsidR="00B031B5" w:rsidRPr="006F1CDD">
        <w:t>més famós i con</w:t>
      </w:r>
      <w:r w:rsidR="00C752BE">
        <w:t xml:space="preserve">siderat el pare de la medicina, </w:t>
      </w:r>
      <w:r w:rsidR="00B031B5" w:rsidRPr="006F1CDD">
        <w:t xml:space="preserve">va fundar la seva </w:t>
      </w:r>
      <w:r w:rsidR="00C752BE">
        <w:t xml:space="preserve">pròpia </w:t>
      </w:r>
      <w:r w:rsidR="00B031B5" w:rsidRPr="006F1CDD">
        <w:t xml:space="preserve">escola per aprendre medicina i </w:t>
      </w:r>
      <w:r w:rsidR="00C752BE">
        <w:t xml:space="preserve">va deixar documents escrits </w:t>
      </w:r>
      <w:r w:rsidR="00B031B5" w:rsidRPr="006F1CDD">
        <w:t>sobre els s</w:t>
      </w:r>
      <w:r w:rsidR="00C752BE">
        <w:t>ímptomes que tenien els pacients</w:t>
      </w:r>
      <w:r w:rsidR="00B031B5" w:rsidRPr="006F1CDD">
        <w:t>.</w:t>
      </w:r>
    </w:p>
    <w:p w14:paraId="78FC8C89" w14:textId="72644960" w:rsidR="00B031B5" w:rsidRPr="006F1CDD" w:rsidRDefault="00B031B5" w:rsidP="00B031B5">
      <w:r w:rsidRPr="006F1CDD">
        <w:t>Tots aquests documents es van anar traduint a l’àrab perquè metges com al-</w:t>
      </w:r>
      <w:proofErr w:type="spellStart"/>
      <w:r w:rsidRPr="006F1CDD">
        <w:t>Razi</w:t>
      </w:r>
      <w:proofErr w:type="spellEnd"/>
      <w:r w:rsidRPr="006F1CDD">
        <w:t xml:space="preserve"> poguessin aprendre medicina en la gran era daurada islàmica entre el segle VIII i XIII. Els àrabs són els que van crear la idea de l’hospital. A més van ser els que van crear els historials mèdics, que </w:t>
      </w:r>
      <w:r w:rsidR="00C752BE">
        <w:t>eren escrits p</w:t>
      </w:r>
      <w:r w:rsidRPr="006F1CDD">
        <w:t>els aprenents de metge sota la supervisió d’un metge titulat.</w:t>
      </w:r>
    </w:p>
    <w:p w14:paraId="0BA84BC6" w14:textId="67F1D74D" w:rsidR="00B031B5" w:rsidRPr="006F1CDD" w:rsidRDefault="00B031B5" w:rsidP="00B031B5">
      <w:r w:rsidRPr="006F1CDD">
        <w:t>Aquests documents van seguint evolucionant en l’època de la llum a Europa. Primer a la França del segle XVII on les anàlisis de l’anatomia humana van canviar la perspectiva de la medicina. Després a inicis del segle XIII a Suècia van començar a refinar un sistema d’h</w:t>
      </w:r>
      <w:r w:rsidR="00C752BE">
        <w:t>istòries mèdiques a paper que</w:t>
      </w:r>
      <w:r w:rsidRPr="006F1CDD">
        <w:t xml:space="preserve"> van anar refinant fins al segle XX. </w:t>
      </w:r>
      <w:r w:rsidRPr="006F1CDD">
        <w:fldChar w:fldCharType="begin"/>
      </w:r>
      <w:r w:rsidRPr="006F1CDD">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Pr="006F1CDD">
        <w:fldChar w:fldCharType="separate"/>
      </w:r>
      <w:r w:rsidRPr="006F1CDD">
        <w:t>[2]</w:t>
      </w:r>
      <w:r w:rsidRPr="006F1CDD">
        <w:fldChar w:fldCharType="end"/>
      </w:r>
    </w:p>
    <w:p w14:paraId="526FA2E6" w14:textId="7C9F1918" w:rsidR="00B031B5" w:rsidRPr="006F1CDD" w:rsidRDefault="00C752BE" w:rsidP="00B031B5">
      <w:r>
        <w:t>A</w:t>
      </w:r>
      <w:r w:rsidR="00B031B5" w:rsidRPr="006F1CDD">
        <w:t xml:space="preserve"> finals d</w:t>
      </w:r>
      <w:r>
        <w:t>el segle XIX i inicis del XX</w:t>
      </w:r>
      <w:r w:rsidR="00B031B5" w:rsidRPr="006F1CDD">
        <w:t xml:space="preserve">, </w:t>
      </w:r>
      <w:r w:rsidRPr="006F1CDD">
        <w:t>va have</w:t>
      </w:r>
      <w:r w:rsidR="00242232">
        <w:t xml:space="preserve">r-hi un canvi important, on als Estats Units </w:t>
      </w:r>
      <w:r w:rsidR="00B031B5" w:rsidRPr="006F1CDD">
        <w:t xml:space="preserve">es va començar a fer un historial mèdic dels pacients com es coneix en l’actualitat. Això inclou, un identificador del pacient, hàbits del pacient, malalties anteriors, historial </w:t>
      </w:r>
      <w:r w:rsidR="00B031B5" w:rsidRPr="006F1CDD">
        <w:lastRenderedPageBreak/>
        <w:t xml:space="preserve">familiar, anàlisis, entre molts altres aspectes més. Aquest historial va ser molt útil, i segueix sent-ho, per a ambulatoris o centres d’atenció primària. </w:t>
      </w:r>
      <w:r w:rsidR="00B031B5" w:rsidRPr="006F1CDD">
        <w:fldChar w:fldCharType="begin"/>
      </w:r>
      <w:r w:rsidR="00B031B5" w:rsidRPr="006F1CDD">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00B031B5" w:rsidRPr="006F1CDD">
        <w:fldChar w:fldCharType="separate"/>
      </w:r>
      <w:r w:rsidR="00B031B5" w:rsidRPr="006F1CDD">
        <w:t>[3]</w:t>
      </w:r>
      <w:r w:rsidR="00B031B5" w:rsidRPr="006F1CDD">
        <w:fldChar w:fldCharType="end"/>
      </w:r>
    </w:p>
    <w:p w14:paraId="1FC945B2" w14:textId="77777777" w:rsidR="00B031B5" w:rsidRPr="0032269F" w:rsidRDefault="00B031B5" w:rsidP="0032269F">
      <w:pPr>
        <w:pStyle w:val="Ttol4"/>
      </w:pPr>
      <w:r w:rsidRPr="0032269F">
        <w:t>PROBLEMES DELS HISTORIALS MÈDICS EN PAPER</w:t>
      </w:r>
    </w:p>
    <w:p w14:paraId="078385F9" w14:textId="77777777" w:rsidR="00B031B5" w:rsidRPr="006F1CDD" w:rsidRDefault="00B031B5" w:rsidP="00B031B5">
      <w:r w:rsidRPr="006F1CDD">
        <w:t>Amb els documents a paper sorgeixen una sèrie d’inconvenients que tenen a veure amb l’espai físic que ocupen, la cerca d’aquells documents i, també, la mobilitat que tenen.</w:t>
      </w:r>
    </w:p>
    <w:p w14:paraId="5BB75FCC" w14:textId="4763E085" w:rsidR="00B031B5" w:rsidRPr="006F1CDD" w:rsidRDefault="00B031B5" w:rsidP="00B031B5">
      <w:r w:rsidRPr="006F1CDD">
        <w:t xml:space="preserve">El primer problema sorgeix amb l’espai que ocupa cada document i el temps que s’han de tenir arxivats. Si agafem dades d’un hospital universitari alemany </w:t>
      </w:r>
      <w:r w:rsidRPr="006F1CDD">
        <w:fldChar w:fldCharType="begin"/>
      </w:r>
      <w:r w:rsidRPr="006F1CDD">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6F1CDD">
        <w:fldChar w:fldCharType="separate"/>
      </w:r>
      <w:r w:rsidRPr="006F1CDD">
        <w:t>[4]</w:t>
      </w:r>
      <w:r w:rsidRPr="006F1CDD">
        <w:fldChar w:fldCharType="end"/>
      </w:r>
      <w:r w:rsidRPr="006F1CDD">
        <w:t xml:space="preserve">, cada any ingressen entre 300.000 i 400.000 pacients. Això significa que es generen vuit milions </w:t>
      </w:r>
      <w:r w:rsidR="008101F4" w:rsidRPr="006F1CDD">
        <w:t>d’</w:t>
      </w:r>
      <w:r w:rsidRPr="006F1CDD">
        <w:t xml:space="preserve">impressions a paper, que equival a un volum </w:t>
      </w:r>
      <w:r w:rsidR="008101F4" w:rsidRPr="006F1CDD">
        <w:t>d’</w:t>
      </w:r>
      <w:r w:rsidRPr="006F1CDD">
        <w:t xml:space="preserve">un quilòmetre i mig en paper. A part del volum generat en un any, a Alemanya </w:t>
      </w:r>
      <w:r w:rsidR="008101F4" w:rsidRPr="006F1CDD">
        <w:t>s’</w:t>
      </w:r>
      <w:r w:rsidRPr="006F1CDD">
        <w:t xml:space="preserve">ha de guardar tot document mèdic un mínim de trenta anys. </w:t>
      </w:r>
      <w:r w:rsidR="0032269F">
        <w:t>S</w:t>
      </w:r>
      <w:r w:rsidRPr="006F1CDD">
        <w:t>i aquests documents fossin digitals, ocuparien entre 10 i 15 terabytes</w:t>
      </w:r>
      <w:r w:rsidR="0032269F">
        <w:t>, el volum seria d</w:t>
      </w:r>
      <w:r w:rsidR="002707BA">
        <w:t>e menys d’un metre cúbic</w:t>
      </w:r>
      <w:r w:rsidRPr="006F1CDD">
        <w:t>.</w:t>
      </w:r>
    </w:p>
    <w:p w14:paraId="6E5309AB" w14:textId="6B7F1ECD" w:rsidR="00B031B5" w:rsidRPr="006F1CDD" w:rsidRDefault="00B031B5" w:rsidP="00B031B5">
      <w:r w:rsidRPr="006F1CDD">
        <w:t>Amb aquestes dades es pot veure que emmagatzemar les dades a paper requereix</w:t>
      </w:r>
      <w:r w:rsidR="00242232">
        <w:t xml:space="preserve"> </w:t>
      </w:r>
      <w:r w:rsidRPr="006F1CDD">
        <w:t>un espai</w:t>
      </w:r>
      <w:r w:rsidR="00242232">
        <w:t xml:space="preserve"> d’emmagatzematge</w:t>
      </w:r>
      <w:r w:rsidRPr="006F1CDD">
        <w:t xml:space="preserve"> molt gran,</w:t>
      </w:r>
      <w:r w:rsidR="00242232">
        <w:t xml:space="preserve"> i a més</w:t>
      </w:r>
      <w:r w:rsidRPr="006F1CDD">
        <w:t xml:space="preserve"> requereix un manteniment humà (empleats encarregats per gestionar aquelle</w:t>
      </w:r>
      <w:r w:rsidR="00242232">
        <w:t xml:space="preserve">s dades) i físic (el magatzem). </w:t>
      </w:r>
      <w:r w:rsidRPr="006F1CDD">
        <w:t>El temps per poder accedir a qualsevol document emmagatzemat també és molt elevat, fent que sigui bastant ineficient haver d’anar a consult</w:t>
      </w:r>
      <w:r w:rsidR="0069174A">
        <w:t xml:space="preserve">ar dades en aquests historials. </w:t>
      </w:r>
      <w:r w:rsidRPr="006F1CDD">
        <w:t>Per acabar</w:t>
      </w:r>
      <w:r w:rsidR="0069174A">
        <w:t>, tenir</w:t>
      </w:r>
      <w:r w:rsidRPr="006F1CDD">
        <w:t xml:space="preserve"> la documentació en paper dificulta la interconnexió amb diferents països. Per exemple si una persona viatja a un país com el Japó i ha de ser atès en un hospital d’aquella nació, tindran molt complicat, per no dir </w:t>
      </w:r>
      <w:r w:rsidR="008101F4" w:rsidRPr="006F1CDD">
        <w:t>gairebé</w:t>
      </w:r>
      <w:r w:rsidRPr="006F1CDD">
        <w:t xml:space="preserve"> impossible, consultar el seu historial si aquesta està emmagatzemada en paper.</w:t>
      </w:r>
    </w:p>
    <w:p w14:paraId="02A6CB54" w14:textId="61B31FF1" w:rsidR="00B031B5" w:rsidRPr="006F1CDD" w:rsidRDefault="00B031B5" w:rsidP="00B031B5">
      <w:r w:rsidRPr="006F1CDD">
        <w:t xml:space="preserve">El motiu principal de </w:t>
      </w:r>
      <w:r w:rsidR="00242232">
        <w:t xml:space="preserve">la transició </w:t>
      </w:r>
      <w:r w:rsidRPr="006F1CDD">
        <w:t>del</w:t>
      </w:r>
      <w:r w:rsidR="0069174A">
        <w:t>s documents mèdics de</w:t>
      </w:r>
      <w:r w:rsidRPr="006F1CDD">
        <w:t xml:space="preserve"> paper al</w:t>
      </w:r>
      <w:r w:rsidR="0069174A">
        <w:t>s</w:t>
      </w:r>
      <w:r w:rsidRPr="006F1CDD">
        <w:t xml:space="preserve"> digital</w:t>
      </w:r>
      <w:r w:rsidR="0069174A">
        <w:t>s</w:t>
      </w:r>
      <w:r w:rsidRPr="006F1CDD">
        <w:t xml:space="preserve"> va ser perquè amb el temps les màquines dels hospitals recol·lec</w:t>
      </w:r>
      <w:r w:rsidR="0069174A">
        <w:t>taven</w:t>
      </w:r>
      <w:r w:rsidRPr="006F1CDD">
        <w:t xml:space="preserve"> més i més dades que han de ser emmagatzemades. Per tant</w:t>
      </w:r>
      <w:r w:rsidR="0069174A">
        <w:t xml:space="preserve">, </w:t>
      </w:r>
      <w:r w:rsidRPr="006F1CDD">
        <w:t>era més còmode emmagatzemar-</w:t>
      </w:r>
      <w:r w:rsidR="0069174A">
        <w:t>les</w:t>
      </w:r>
      <w:r w:rsidRPr="006F1CDD">
        <w:t xml:space="preserve"> en digital que imprimir-</w:t>
      </w:r>
      <w:r w:rsidR="0069174A">
        <w:t>les</w:t>
      </w:r>
      <w:r w:rsidRPr="006F1CDD">
        <w:t xml:space="preserve"> </w:t>
      </w:r>
      <w:r w:rsidRPr="006F1CDD">
        <w:fldChar w:fldCharType="begin"/>
      </w:r>
      <w:r w:rsidRPr="006F1CDD">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6F1CDD">
        <w:fldChar w:fldCharType="separate"/>
      </w:r>
      <w:r w:rsidRPr="006F1CDD">
        <w:t>[5]</w:t>
      </w:r>
      <w:r w:rsidRPr="006F1CDD">
        <w:fldChar w:fldCharType="end"/>
      </w:r>
      <w:r w:rsidRPr="006F1CDD">
        <w:t>.</w:t>
      </w:r>
    </w:p>
    <w:p w14:paraId="53D2FFB3" w14:textId="77777777" w:rsidR="00B031B5" w:rsidRPr="0032269F" w:rsidRDefault="00B031B5" w:rsidP="00B031B5">
      <w:pPr>
        <w:pStyle w:val="Ttol3"/>
      </w:pPr>
      <w:bookmarkStart w:id="12" w:name="_Toc74671299"/>
      <w:r w:rsidRPr="0032269F">
        <w:t>L’ERA DIGITAL</w:t>
      </w:r>
      <w:bookmarkEnd w:id="12"/>
    </w:p>
    <w:p w14:paraId="60A859FB" w14:textId="17C418C1" w:rsidR="00B031B5" w:rsidRPr="006F1CDD" w:rsidRDefault="00B031B5" w:rsidP="00B031B5">
      <w:r w:rsidRPr="006F1CDD">
        <w:t xml:space="preserve">Tot i que no se sap ben bé qui va fer el primer sistema de registres mèdics en digital o </w:t>
      </w:r>
      <w:r w:rsidR="0069174A">
        <w:t>electrònic, s</w:t>
      </w:r>
      <w:r w:rsidRPr="006F1CDD">
        <w:t xml:space="preserve">egons </w:t>
      </w:r>
      <w:proofErr w:type="spellStart"/>
      <w:r w:rsidR="008101F4" w:rsidRPr="006F1CDD">
        <w:t>Dalianis</w:t>
      </w:r>
      <w:proofErr w:type="spellEnd"/>
      <w:r w:rsidR="008101F4" w:rsidRPr="006F1CDD">
        <w:t xml:space="preserve"> [6</w:t>
      </w:r>
      <w:r w:rsidR="0069174A">
        <w:t>]</w:t>
      </w:r>
      <w:r w:rsidRPr="006F1CDD">
        <w:t xml:space="preserve">, durant els anys 60 i 70, els suecs van construir el primer </w:t>
      </w:r>
      <w:r w:rsidRPr="006F1CDD">
        <w:lastRenderedPageBreak/>
        <w:t xml:space="preserve">sistema de registres electrònics per un entorn mèdic. Es va fer a l’Hospital Universitari de </w:t>
      </w:r>
      <w:proofErr w:type="spellStart"/>
      <w:r w:rsidRPr="006F1CDD">
        <w:t>Karolinska</w:t>
      </w:r>
      <w:proofErr w:type="spellEnd"/>
      <w:r w:rsidRPr="006F1CDD">
        <w:t>.</w:t>
      </w:r>
    </w:p>
    <w:p w14:paraId="3590EEDD" w14:textId="5DBBE17B" w:rsidR="00B031B5" w:rsidRPr="006F1CDD" w:rsidRDefault="00B031B5" w:rsidP="00B031B5">
      <w:r w:rsidRPr="006F1CDD">
        <w:t xml:space="preserve">Amb el que no hi ha discrepància és amb el primer sistema utilitzat de manera general. Va ser desenvolupat per la </w:t>
      </w:r>
      <w:r w:rsidR="00453198">
        <w:t xml:space="preserve">Universitat </w:t>
      </w:r>
      <w:proofErr w:type="spellStart"/>
      <w:r w:rsidR="00453198">
        <w:t>Harvard</w:t>
      </w:r>
      <w:proofErr w:type="spellEnd"/>
      <w:r w:rsidRPr="006F1CDD">
        <w:t xml:space="preserve"> i es deia </w:t>
      </w:r>
      <w:r w:rsidRPr="002707BA">
        <w:rPr>
          <w:i/>
          <w:iCs/>
        </w:rPr>
        <w:t>COSTAR</w:t>
      </w:r>
      <w:r w:rsidRPr="006F1CDD">
        <w:t xml:space="preserve"> </w:t>
      </w:r>
      <w:r w:rsidRPr="006F1CDD">
        <w:fldChar w:fldCharType="begin"/>
      </w:r>
      <w:r w:rsidR="00EC285B">
        <w:instrText xml:space="preserve"> ADDIN ZOTERO_ITEM CSL_CITATION {"citationID":"aW0jsXKy","properties":{"formattedCitation":"[6]","plainCitation":"[6]","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6F1CDD">
        <w:fldChar w:fldCharType="separate"/>
      </w:r>
      <w:r w:rsidR="00EC285B" w:rsidRPr="00EC285B">
        <w:t>[6]</w:t>
      </w:r>
      <w:r w:rsidRPr="006F1CDD">
        <w:fldChar w:fldCharType="end"/>
      </w:r>
      <w:r w:rsidRPr="006F1CDD">
        <w:t xml:space="preserve"> (</w:t>
      </w:r>
      <w:r w:rsidRPr="002707BA">
        <w:rPr>
          <w:i/>
          <w:iCs/>
        </w:rPr>
        <w:t>Computer-</w:t>
      </w:r>
      <w:proofErr w:type="spellStart"/>
      <w:r w:rsidRPr="002707BA">
        <w:rPr>
          <w:i/>
          <w:iCs/>
        </w:rPr>
        <w:t>stored</w:t>
      </w:r>
      <w:proofErr w:type="spellEnd"/>
      <w:r w:rsidRPr="002707BA">
        <w:rPr>
          <w:i/>
          <w:iCs/>
        </w:rPr>
        <w:t xml:space="preserve"> </w:t>
      </w:r>
      <w:proofErr w:type="spellStart"/>
      <w:r w:rsidRPr="002707BA">
        <w:rPr>
          <w:i/>
          <w:iCs/>
        </w:rPr>
        <w:t>ambulatory</w:t>
      </w:r>
      <w:proofErr w:type="spellEnd"/>
      <w:r w:rsidRPr="002707BA">
        <w:rPr>
          <w:i/>
          <w:iCs/>
        </w:rPr>
        <w:t xml:space="preserve"> record</w:t>
      </w:r>
      <w:r w:rsidRPr="006F1CDD">
        <w:t xml:space="preserve">).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w:t>
      </w:r>
      <w:r w:rsidRPr="002707BA">
        <w:rPr>
          <w:i/>
          <w:iCs/>
        </w:rPr>
        <w:t>HIS</w:t>
      </w:r>
      <w:r w:rsidR="002707BA">
        <w:t xml:space="preserve">, </w:t>
      </w:r>
      <w:r w:rsidR="002707BA">
        <w:rPr>
          <w:i/>
          <w:iCs/>
        </w:rPr>
        <w:t>Health/</w:t>
      </w:r>
      <w:proofErr w:type="spellStart"/>
      <w:r w:rsidR="002707BA">
        <w:rPr>
          <w:i/>
          <w:iCs/>
        </w:rPr>
        <w:t>Healthcare</w:t>
      </w:r>
      <w:proofErr w:type="spellEnd"/>
      <w:r w:rsidR="002707BA">
        <w:rPr>
          <w:i/>
          <w:iCs/>
        </w:rPr>
        <w:t xml:space="preserve"> </w:t>
      </w:r>
      <w:proofErr w:type="spellStart"/>
      <w:r w:rsidR="002707BA">
        <w:rPr>
          <w:i/>
          <w:iCs/>
        </w:rPr>
        <w:t>Information</w:t>
      </w:r>
      <w:proofErr w:type="spellEnd"/>
      <w:r w:rsidR="002707BA">
        <w:rPr>
          <w:i/>
          <w:iCs/>
        </w:rPr>
        <w:t xml:space="preserve"> System</w:t>
      </w:r>
      <w:r w:rsidRPr="006F1CDD">
        <w:t xml:space="preserve">. </w:t>
      </w:r>
    </w:p>
    <w:p w14:paraId="6FF59600" w14:textId="4CBBFC8F" w:rsidR="00B031B5" w:rsidRPr="006F1CDD" w:rsidRDefault="00B031B5" w:rsidP="00B031B5">
      <w:r w:rsidRPr="006F1CDD">
        <w:t xml:space="preserve">L’any 2005, l’OMS </w:t>
      </w:r>
      <w:r w:rsidRPr="006F1CDD">
        <w:fldChar w:fldCharType="begin"/>
      </w:r>
      <w:r w:rsidR="00EC285B">
        <w:instrText xml:space="preserve"> ADDIN ZOTERO_ITEM CSL_CITATION {"citationID":"LeOst10f","properties":{"formattedCitation":"[7]","plainCitation":"[7]","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Pr="006F1CDD">
        <w:fldChar w:fldCharType="separate"/>
      </w:r>
      <w:r w:rsidR="00EC285B" w:rsidRPr="00EC285B">
        <w:t>[7]</w:t>
      </w:r>
      <w:r w:rsidRPr="006F1CDD">
        <w:fldChar w:fldCharType="end"/>
      </w:r>
      <w:r w:rsidRPr="006F1CDD">
        <w:t xml:space="preserve"> va començar a posar normes </w:t>
      </w:r>
      <w:r w:rsidR="008101F4" w:rsidRPr="006F1CDD">
        <w:t>perquè</w:t>
      </w:r>
      <w:r w:rsidRPr="006F1CDD">
        <w:t xml:space="preserve"> els </w:t>
      </w:r>
      <w:r w:rsidRPr="002707BA">
        <w:rPr>
          <w:i/>
          <w:iCs/>
        </w:rPr>
        <w:t>HIS</w:t>
      </w:r>
      <w:r w:rsidRPr="006F1CDD">
        <w:t xml:space="preserve"> funcionessin de manera correcta, tinguessin la seguretat esperada i a més van </w:t>
      </w:r>
      <w:r w:rsidR="0069174A">
        <w:t>predir</w:t>
      </w:r>
      <w:r w:rsidRPr="006F1CDD">
        <w:t xml:space="preserve"> </w:t>
      </w:r>
      <w:r w:rsidR="008101F4" w:rsidRPr="006F1CDD">
        <w:t>que</w:t>
      </w:r>
      <w:r w:rsidRPr="006F1CDD">
        <w:t xml:space="preserve"> </w:t>
      </w:r>
      <w:r w:rsidR="00453198">
        <w:t>l’</w:t>
      </w:r>
      <w:r w:rsidR="008101F4" w:rsidRPr="006F1CDD">
        <w:t>any 2015</w:t>
      </w:r>
      <w:r w:rsidRPr="006F1CDD">
        <w:t xml:space="preserve"> tots els ho</w:t>
      </w:r>
      <w:r w:rsidR="0069174A">
        <w:t xml:space="preserve">spitals haurien de tenir-ne un. </w:t>
      </w:r>
      <w:r w:rsidRPr="006F1CDD">
        <w:t xml:space="preserve">Segons </w:t>
      </w:r>
      <w:proofErr w:type="spellStart"/>
      <w:r w:rsidRPr="006F1CDD">
        <w:t>Gillum</w:t>
      </w:r>
      <w:proofErr w:type="spellEnd"/>
      <w:r w:rsidRPr="006F1CDD">
        <w:t xml:space="preserve"> </w:t>
      </w:r>
      <w:r w:rsidRPr="006F1CDD">
        <w:fldChar w:fldCharType="begin"/>
      </w:r>
      <w:r w:rsidRPr="006F1CDD">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6F1CDD">
        <w:fldChar w:fldCharType="separate"/>
      </w:r>
      <w:r w:rsidRPr="006F1CDD">
        <w:t>[3]</w:t>
      </w:r>
      <w:r w:rsidRPr="006F1CDD">
        <w:fldChar w:fldCharType="end"/>
      </w:r>
      <w:r w:rsidRPr="006F1CDD">
        <w:t xml:space="preserve">, </w:t>
      </w:r>
      <w:r w:rsidR="00453198">
        <w:t>l’</w:t>
      </w:r>
      <w:r w:rsidR="008101F4" w:rsidRPr="006F1CDD">
        <w:t>any 2011</w:t>
      </w:r>
      <w:r w:rsidRPr="006F1CDD">
        <w:t xml:space="preserve">, més del </w:t>
      </w:r>
      <w:r w:rsidR="00453198">
        <w:t>50 %</w:t>
      </w:r>
      <w:r w:rsidRPr="006F1CDD">
        <w:t xml:space="preserve"> dels metges van r</w:t>
      </w:r>
      <w:r w:rsidR="0069174A">
        <w:t xml:space="preserve">eportar que utilitzaven un </w:t>
      </w:r>
      <w:r w:rsidR="0069174A" w:rsidRPr="002707BA">
        <w:rPr>
          <w:i/>
          <w:iCs/>
        </w:rPr>
        <w:t>HIS</w:t>
      </w:r>
      <w:r w:rsidR="0069174A" w:rsidRPr="00537EDD">
        <w:t xml:space="preserve">. </w:t>
      </w:r>
      <w:r w:rsidR="004C0FEA">
        <w:t>A Amèrica del Nord</w:t>
      </w:r>
      <w:r w:rsidRPr="00537EDD">
        <w:t xml:space="preserve"> el primer hospital completament digital va ser a Toronto l’any 2015.</w:t>
      </w:r>
    </w:p>
    <w:p w14:paraId="3B887C41" w14:textId="77777777" w:rsidR="00B031B5" w:rsidRPr="0032269F" w:rsidRDefault="00B031B5" w:rsidP="00B031B5">
      <w:pPr>
        <w:pStyle w:val="Ttol2"/>
      </w:pPr>
      <w:bookmarkStart w:id="13" w:name="_Toc74671300"/>
      <w:r w:rsidRPr="0032269F">
        <w:t>ANTECEDENTS</w:t>
      </w:r>
      <w:bookmarkEnd w:id="13"/>
    </w:p>
    <w:p w14:paraId="7E13A5FF" w14:textId="77777777" w:rsidR="00B031B5" w:rsidRPr="006F1CDD" w:rsidRDefault="00B031B5" w:rsidP="00B031B5">
      <w:r w:rsidRPr="006F1CDD">
        <w:t>Els antecedents que es busquen en aquest apartat són aplicacions internes dels hospitals i que, preferiblement, es comuniquin amb el motor d’integració.</w:t>
      </w:r>
    </w:p>
    <w:p w14:paraId="52D4266A" w14:textId="18638E5A" w:rsidR="00B031B5" w:rsidRPr="006F1CDD" w:rsidRDefault="00B031B5" w:rsidP="00B031B5">
      <w:r w:rsidRPr="006F1CDD">
        <w:t xml:space="preserve">Durant la recerca d’aquests antecedents només es trobaven aplicacions </w:t>
      </w:r>
      <w:r w:rsidR="008101F4" w:rsidRPr="006F1CDD">
        <w:t>públiques</w:t>
      </w:r>
      <w:r w:rsidRPr="006F1CDD">
        <w:t xml:space="preserve">, i que per tant no són gaire útils </w:t>
      </w:r>
      <w:r w:rsidR="00453198">
        <w:t>pel</w:t>
      </w:r>
      <w:r w:rsidR="002707BA">
        <w:t xml:space="preserve"> producte a desenvolupar</w:t>
      </w:r>
      <w:r w:rsidRPr="006F1CDD">
        <w:t xml:space="preserve">. La majoria d’aquestes són bases de dades de malalties. Un exemple d’aquestes aplicacions són </w:t>
      </w:r>
      <w:proofErr w:type="spellStart"/>
      <w:r w:rsidRPr="002707BA">
        <w:rPr>
          <w:i/>
          <w:iCs/>
        </w:rPr>
        <w:t>UpToDate</w:t>
      </w:r>
      <w:proofErr w:type="spellEnd"/>
      <w:r w:rsidRPr="006F1CDD">
        <w:t xml:space="preserve"> </w:t>
      </w:r>
      <w:r w:rsidRPr="006F1CDD">
        <w:fldChar w:fldCharType="begin"/>
      </w:r>
      <w:r w:rsidR="00EC285B">
        <w:instrText xml:space="preserve"> ADDIN ZOTERO_ITEM CSL_CITATION {"citationID":"CZtJ5n68","properties":{"formattedCitation":"[8]","plainCitation":"[8]","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rsidRPr="006F1CDD">
        <w:fldChar w:fldCharType="separate"/>
      </w:r>
      <w:r w:rsidR="00EC285B" w:rsidRPr="00EC285B">
        <w:t>[8]</w:t>
      </w:r>
      <w:r w:rsidRPr="006F1CDD">
        <w:fldChar w:fldCharType="end"/>
      </w:r>
      <w:r w:rsidRPr="006F1CDD">
        <w:t xml:space="preserve"> o </w:t>
      </w:r>
      <w:proofErr w:type="spellStart"/>
      <w:r w:rsidRPr="002707BA">
        <w:rPr>
          <w:i/>
          <w:iCs/>
        </w:rPr>
        <w:t>Dynamed</w:t>
      </w:r>
      <w:proofErr w:type="spellEnd"/>
      <w:r w:rsidRPr="006F1CDD">
        <w:t xml:space="preserve"> </w:t>
      </w:r>
      <w:r w:rsidRPr="006F1CDD">
        <w:fldChar w:fldCharType="begin"/>
      </w:r>
      <w:r w:rsidR="00EC285B">
        <w:instrText xml:space="preserve"> ADDIN ZOTERO_ITEM CSL_CITATION {"citationID":"jTJLvDJp","properties":{"formattedCitation":"[9]","plainCitation":"[9]","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rsidRPr="006F1CDD">
        <w:fldChar w:fldCharType="separate"/>
      </w:r>
      <w:r w:rsidR="00EC285B" w:rsidRPr="00EC285B">
        <w:t>[9]</w:t>
      </w:r>
      <w:r w:rsidRPr="006F1CDD">
        <w:fldChar w:fldCharType="end"/>
      </w:r>
      <w:r w:rsidRPr="006F1CDD">
        <w:t>.</w:t>
      </w:r>
    </w:p>
    <w:p w14:paraId="2FD2973C" w14:textId="782D01FC" w:rsidR="00B031B5" w:rsidRPr="006F1CDD" w:rsidRDefault="00B031B5" w:rsidP="00B031B5">
      <w:r w:rsidRPr="006F1CDD">
        <w:t>Les aplicacions que són antecedents per l’aplicació que es farà ha</w:t>
      </w:r>
      <w:r w:rsidR="00537EDD">
        <w:t>n sigut impossible de trobar</w:t>
      </w:r>
      <w:r w:rsidRPr="006F1CDD">
        <w:t>, ja que no hi ha aplicacions d’ús intern que siguin públiques.</w:t>
      </w:r>
    </w:p>
    <w:p w14:paraId="3D00B3C3" w14:textId="77777777" w:rsidR="00B031B5" w:rsidRPr="0032269F" w:rsidRDefault="00B031B5" w:rsidP="00B031B5">
      <w:pPr>
        <w:pStyle w:val="Ttol2"/>
      </w:pPr>
      <w:bookmarkStart w:id="14" w:name="_Toc74671301"/>
      <w:r w:rsidRPr="0032269F">
        <w:t>NECESSITATS DE LA INFORMACIÓ</w:t>
      </w:r>
      <w:bookmarkEnd w:id="14"/>
    </w:p>
    <w:p w14:paraId="5EFD06F2" w14:textId="71B9B4FF" w:rsidR="00B031B5" w:rsidRPr="006F1CDD" w:rsidRDefault="00B031B5" w:rsidP="00B031B5">
      <w:r w:rsidRPr="006F1CDD">
        <w:t xml:space="preserve">Per poder entendre i desenvolupar l’aplicació s’han de saber algunes coses bàsiques del funcionament dels hospitals. Primer s’ha de saber que és </w:t>
      </w:r>
      <w:r w:rsidR="002707BA">
        <w:t xml:space="preserve">el </w:t>
      </w:r>
      <w:r w:rsidR="008101F4" w:rsidRPr="002707BA">
        <w:rPr>
          <w:i/>
          <w:iCs/>
        </w:rPr>
        <w:t>HIS</w:t>
      </w:r>
      <w:r w:rsidRPr="006F1CDD">
        <w:t xml:space="preserve">, quins components té i perquè és tan important. Després s’ha de saber que és el motor d’interoperabilitat, ja que és el pilar fonamental de l’aplicació a fer. </w:t>
      </w:r>
      <w:r w:rsidR="008101F4" w:rsidRPr="006F1CDD">
        <w:t>Tot seguit</w:t>
      </w:r>
      <w:r w:rsidRPr="006F1CDD">
        <w:t xml:space="preserve"> s’ha de saber quins protocols usen </w:t>
      </w:r>
      <w:r w:rsidR="002707BA">
        <w:t xml:space="preserve">el </w:t>
      </w:r>
      <w:r w:rsidR="008101F4" w:rsidRPr="002707BA">
        <w:rPr>
          <w:i/>
          <w:iCs/>
        </w:rPr>
        <w:t>HIS</w:t>
      </w:r>
      <w:r w:rsidRPr="006F1CDD">
        <w:t xml:space="preserve"> i el motor d’interoperabilitat per a comunicar-se, ja que pot ser bastant important a l’hora </w:t>
      </w:r>
      <w:r w:rsidRPr="006F1CDD">
        <w:lastRenderedPageBreak/>
        <w:t xml:space="preserve">d’entendre algunes dades que pot rebre el producte. Per acabar es </w:t>
      </w:r>
      <w:r w:rsidR="002707BA">
        <w:t xml:space="preserve">necessita saber quines tecnologies existeix per a desenvolupar servidors web, aplicacions mòbils i per a enviar notificacions als dispositius </w:t>
      </w:r>
      <w:r w:rsidR="00453198">
        <w:t>mòbils</w:t>
      </w:r>
      <w:r w:rsidR="002707BA">
        <w:t xml:space="preserve">. </w:t>
      </w:r>
      <w:r w:rsidRPr="006F1CDD">
        <w:t>La majoria d’aquesta informació</w:t>
      </w:r>
      <w:r w:rsidR="002707BA">
        <w:t>, la que correspon als apartats 2.3.1, 2.3.2 i 2.3.3,</w:t>
      </w:r>
      <w:r w:rsidRPr="006F1CDD">
        <w:t xml:space="preserve"> ha estat extreta del llibre anomenat </w:t>
      </w:r>
      <w:r w:rsidRPr="002707BA">
        <w:rPr>
          <w:i/>
          <w:iCs/>
        </w:rPr>
        <w:t xml:space="preserve">Health </w:t>
      </w:r>
      <w:proofErr w:type="spellStart"/>
      <w:r w:rsidRPr="002707BA">
        <w:rPr>
          <w:i/>
          <w:iCs/>
        </w:rPr>
        <w:t>Information</w:t>
      </w:r>
      <w:proofErr w:type="spellEnd"/>
      <w:r w:rsidRPr="002707BA">
        <w:rPr>
          <w:i/>
          <w:iCs/>
        </w:rPr>
        <w:t xml:space="preserve"> Systems - </w:t>
      </w:r>
      <w:proofErr w:type="spellStart"/>
      <w:r w:rsidRPr="002707BA">
        <w:rPr>
          <w:i/>
          <w:iCs/>
        </w:rPr>
        <w:t>Architectures</w:t>
      </w:r>
      <w:proofErr w:type="spellEnd"/>
      <w:r w:rsidRPr="002707BA">
        <w:rPr>
          <w:i/>
          <w:iCs/>
        </w:rPr>
        <w:t xml:space="preserve"> </w:t>
      </w:r>
      <w:proofErr w:type="spellStart"/>
      <w:r w:rsidRPr="002707BA">
        <w:rPr>
          <w:i/>
          <w:iCs/>
        </w:rPr>
        <w:t>and</w:t>
      </w:r>
      <w:proofErr w:type="spellEnd"/>
      <w:r w:rsidRPr="002707BA">
        <w:rPr>
          <w:i/>
          <w:iCs/>
        </w:rPr>
        <w:t xml:space="preserve"> </w:t>
      </w:r>
      <w:proofErr w:type="spellStart"/>
      <w:r w:rsidRPr="002707BA">
        <w:rPr>
          <w:i/>
          <w:iCs/>
        </w:rPr>
        <w:t>Strategies</w:t>
      </w:r>
      <w:proofErr w:type="spellEnd"/>
      <w:r w:rsidRPr="006F1CDD">
        <w:t xml:space="preserve"> </w:t>
      </w:r>
      <w:r w:rsidRPr="006F1CDD">
        <w:fldChar w:fldCharType="begin"/>
      </w:r>
      <w:r w:rsidR="00EC285B">
        <w:instrText xml:space="preserve"> ADDIN ZOTERO_ITEM CSL_CITATION {"citationID":"mI0SeD1C","properties":{"formattedCitation":"[10]","plainCitation":"[10]","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Pr="006F1CDD">
        <w:fldChar w:fldCharType="separate"/>
      </w:r>
      <w:r w:rsidR="00EC285B" w:rsidRPr="00EC285B">
        <w:t>[10]</w:t>
      </w:r>
      <w:r w:rsidRPr="006F1CDD">
        <w:fldChar w:fldCharType="end"/>
      </w:r>
      <w:r w:rsidRPr="006F1CDD">
        <w:t>.</w:t>
      </w:r>
    </w:p>
    <w:p w14:paraId="2C005A37" w14:textId="77777777" w:rsidR="00B031B5" w:rsidRPr="0032269F" w:rsidRDefault="00B031B5" w:rsidP="00B031B5">
      <w:pPr>
        <w:pStyle w:val="Ttol3"/>
      </w:pPr>
      <w:bookmarkStart w:id="15" w:name="_Toc74671302"/>
      <w:r w:rsidRPr="0032269F">
        <w:t>HEALTHCARE INFORMATION SYSTEM (HIS)</w:t>
      </w:r>
      <w:bookmarkEnd w:id="15"/>
    </w:p>
    <w:p w14:paraId="2491C3D4" w14:textId="6C2D41B1" w:rsidR="00B031B5" w:rsidRPr="006F1CDD" w:rsidRDefault="00B031B5" w:rsidP="00B031B5">
      <w:r w:rsidRPr="006F1CDD">
        <w:t>El gran nucli d’informaci</w:t>
      </w:r>
      <w:r w:rsidR="00537EDD">
        <w:t xml:space="preserve">ó que hi ha en un hospital és el </w:t>
      </w:r>
      <w:proofErr w:type="spellStart"/>
      <w:r w:rsidRPr="002707BA">
        <w:rPr>
          <w:i/>
          <w:iCs/>
        </w:rPr>
        <w:t>Healthcare</w:t>
      </w:r>
      <w:proofErr w:type="spellEnd"/>
      <w:r w:rsidRPr="002707BA">
        <w:rPr>
          <w:i/>
          <w:iCs/>
        </w:rPr>
        <w:t xml:space="preserve"> o Health </w:t>
      </w:r>
      <w:proofErr w:type="spellStart"/>
      <w:r w:rsidRPr="002707BA">
        <w:rPr>
          <w:i/>
          <w:iCs/>
        </w:rPr>
        <w:t>Information</w:t>
      </w:r>
      <w:proofErr w:type="spellEnd"/>
      <w:r w:rsidRPr="002707BA">
        <w:rPr>
          <w:i/>
          <w:iCs/>
        </w:rPr>
        <w:t xml:space="preserve"> System</w:t>
      </w:r>
      <w:r w:rsidRPr="006F1CDD">
        <w:t xml:space="preserve"> (</w:t>
      </w:r>
      <w:r w:rsidRPr="002707BA">
        <w:rPr>
          <w:i/>
          <w:iCs/>
        </w:rPr>
        <w:t>HIS</w:t>
      </w:r>
      <w:r w:rsidRPr="006F1CDD">
        <w:t>). Aquest sistema és l’encarregat de guardar i processar tota la informació que genera un hospital.</w:t>
      </w:r>
    </w:p>
    <w:p w14:paraId="07125950" w14:textId="77777777" w:rsidR="00B031B5" w:rsidRPr="006F1CDD" w:rsidRDefault="00B031B5" w:rsidP="00B031B5">
      <w:pPr>
        <w:keepNext/>
        <w:jc w:val="center"/>
      </w:pPr>
      <w:r w:rsidRPr="006F1CDD">
        <w:rPr>
          <w:noProof/>
          <w:lang w:eastAsia="es-ES"/>
        </w:rPr>
        <w:drawing>
          <wp:inline distT="0" distB="0" distL="0" distR="0" wp14:anchorId="416A298C" wp14:editId="20C8A8B1">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65F8F580" w14:textId="264B72D3" w:rsidR="00B031B5" w:rsidRPr="006F1CDD" w:rsidRDefault="00B031B5" w:rsidP="00B031B5">
      <w:pPr>
        <w:pStyle w:val="Llegenda"/>
      </w:pPr>
      <w:bookmarkStart w:id="16" w:name="_Toc74671348"/>
      <w:r w:rsidRPr="006F1CDD">
        <w:t xml:space="preserve">Figura </w:t>
      </w:r>
      <w:fldSimple w:instr=" STYLEREF 1 \s ">
        <w:r w:rsidR="00EF03B1">
          <w:rPr>
            <w:noProof/>
          </w:rPr>
          <w:t>2</w:t>
        </w:r>
      </w:fldSimple>
      <w:r w:rsidR="00EF03B1">
        <w:t>.</w:t>
      </w:r>
      <w:fldSimple w:instr=" SEQ Figura \* ARABIC \s 1 ">
        <w:r w:rsidR="00EF03B1">
          <w:rPr>
            <w:noProof/>
          </w:rPr>
          <w:t>1</w:t>
        </w:r>
      </w:fldSimple>
      <w:r w:rsidRPr="006F1CDD">
        <w:t xml:space="preserve">: Esquema de les dades que emmagatzema </w:t>
      </w:r>
      <w:r w:rsidR="002707BA">
        <w:t xml:space="preserve">el </w:t>
      </w:r>
      <w:r w:rsidR="008101F4" w:rsidRPr="002707BA">
        <w:rPr>
          <w:i/>
          <w:iCs/>
        </w:rPr>
        <w:t>HIS</w:t>
      </w:r>
      <w:r w:rsidRPr="006F1CDD">
        <w:t xml:space="preserve"> </w:t>
      </w:r>
      <w:r w:rsidRPr="006F1CDD">
        <w:fldChar w:fldCharType="begin"/>
      </w:r>
      <w:r w:rsidR="00EC285B">
        <w:instrText xml:space="preserve"> ADDIN ZOTERO_ITEM CSL_CITATION {"citationID":"9l0b69TH","properties":{"formattedCitation":"[11]","plainCitation":"[11]","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6F1CDD">
        <w:fldChar w:fldCharType="separate"/>
      </w:r>
      <w:r w:rsidR="00EC285B" w:rsidRPr="00EC285B">
        <w:t>[11]</w:t>
      </w:r>
      <w:r w:rsidRPr="006F1CDD">
        <w:fldChar w:fldCharType="end"/>
      </w:r>
      <w:r w:rsidR="002707BA">
        <w:t xml:space="preserve">. Font: </w:t>
      </w:r>
      <w:r w:rsidR="00F841BC" w:rsidRPr="002707BA">
        <w:rPr>
          <w:i/>
          <w:iCs/>
        </w:rPr>
        <w:t xml:space="preserve">Health </w:t>
      </w:r>
      <w:proofErr w:type="spellStart"/>
      <w:r w:rsidR="00F841BC" w:rsidRPr="002707BA">
        <w:rPr>
          <w:i/>
          <w:iCs/>
        </w:rPr>
        <w:t>Information</w:t>
      </w:r>
      <w:proofErr w:type="spellEnd"/>
      <w:r w:rsidR="00F841BC" w:rsidRPr="002707BA">
        <w:rPr>
          <w:i/>
          <w:iCs/>
        </w:rPr>
        <w:t xml:space="preserve"> Systems - </w:t>
      </w:r>
      <w:proofErr w:type="spellStart"/>
      <w:r w:rsidR="00F841BC" w:rsidRPr="002707BA">
        <w:rPr>
          <w:i/>
          <w:iCs/>
        </w:rPr>
        <w:t>Architectures</w:t>
      </w:r>
      <w:proofErr w:type="spellEnd"/>
      <w:r w:rsidR="00F841BC" w:rsidRPr="002707BA">
        <w:rPr>
          <w:i/>
          <w:iCs/>
        </w:rPr>
        <w:t xml:space="preserve"> </w:t>
      </w:r>
      <w:proofErr w:type="spellStart"/>
      <w:r w:rsidR="00F841BC" w:rsidRPr="002707BA">
        <w:rPr>
          <w:i/>
          <w:iCs/>
        </w:rPr>
        <w:t>and</w:t>
      </w:r>
      <w:proofErr w:type="spellEnd"/>
      <w:r w:rsidR="00F841BC" w:rsidRPr="002707BA">
        <w:rPr>
          <w:i/>
          <w:iCs/>
        </w:rPr>
        <w:t xml:space="preserve"> </w:t>
      </w:r>
      <w:proofErr w:type="spellStart"/>
      <w:r w:rsidR="00F841BC" w:rsidRPr="002707BA">
        <w:rPr>
          <w:i/>
          <w:iCs/>
        </w:rPr>
        <w:t>Strategies</w:t>
      </w:r>
      <w:proofErr w:type="spellEnd"/>
      <w:r w:rsidR="00F841BC" w:rsidRPr="006F1CDD">
        <w:t xml:space="preserve"> </w:t>
      </w:r>
      <w:r w:rsidR="00F841BC" w:rsidRPr="006F1CDD">
        <w:fldChar w:fldCharType="begin"/>
      </w:r>
      <w:r w:rsidR="00F841BC">
        <w:instrText xml:space="preserve"> ADDIN ZOTERO_ITEM CSL_CITATION {"citationID":"mI0SeD1C","properties":{"formattedCitation":"[10]","plainCitation":"[10]","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F841BC" w:rsidRPr="006F1CDD">
        <w:fldChar w:fldCharType="separate"/>
      </w:r>
      <w:r w:rsidR="00F841BC" w:rsidRPr="00EC285B">
        <w:t>[10]</w:t>
      </w:r>
      <w:r w:rsidR="00F841BC" w:rsidRPr="006F1CDD">
        <w:fldChar w:fldCharType="end"/>
      </w:r>
      <w:r w:rsidR="00F841BC">
        <w:t>.</w:t>
      </w:r>
      <w:bookmarkEnd w:id="16"/>
    </w:p>
    <w:p w14:paraId="1AEF2C7C" w14:textId="30DD5E93" w:rsidR="00B031B5" w:rsidRPr="006F1CDD" w:rsidRDefault="00B031B5" w:rsidP="00B031B5">
      <w:r w:rsidRPr="006F1CDD">
        <w:t xml:space="preserve">En aquest esquema, es pot veure totes les dades que tractarà </w:t>
      </w:r>
      <w:r w:rsidR="00F841BC">
        <w:t xml:space="preserve">el </w:t>
      </w:r>
      <w:r w:rsidR="008101F4" w:rsidRPr="00F841BC">
        <w:rPr>
          <w:i/>
          <w:iCs/>
        </w:rPr>
        <w:t>HIS</w:t>
      </w:r>
      <w:r w:rsidRPr="006F1CDD">
        <w:t xml:space="preserve">, però pot </w:t>
      </w:r>
      <w:r w:rsidR="00537EDD">
        <w:t>observar-se</w:t>
      </w:r>
      <w:r w:rsidRPr="006F1CDD">
        <w:t xml:space="preserve"> que falten molts serveis que ofereix tant un hospital com el CAP, </w:t>
      </w:r>
      <w:r w:rsidR="00537EDD">
        <w:t xml:space="preserve">per exemple el servei de pediatria i </w:t>
      </w:r>
      <w:r w:rsidRPr="006F1CDD">
        <w:t xml:space="preserve">de cardiologia </w:t>
      </w:r>
      <w:r w:rsidR="00537EDD">
        <w:t>d’</w:t>
      </w:r>
      <w:r w:rsidRPr="006F1CDD">
        <w:t>entre d’altres. Tots aquests serveis que no es veuen a la imatge, formen part de</w:t>
      </w:r>
      <w:r w:rsidR="008101F4" w:rsidRPr="006F1CDD">
        <w:t xml:space="preserve"> </w:t>
      </w:r>
      <w:r w:rsidRPr="00F841BC">
        <w:rPr>
          <w:i/>
          <w:iCs/>
        </w:rPr>
        <w:t>HIS</w:t>
      </w:r>
      <w:r w:rsidRPr="006F1CDD">
        <w:t xml:space="preserve">, però són un subsistema d’aquest. </w:t>
      </w:r>
    </w:p>
    <w:p w14:paraId="648A439F" w14:textId="03A46BA0" w:rsidR="00B031B5" w:rsidRPr="006F1CDD" w:rsidRDefault="00B031B5" w:rsidP="00B031B5">
      <w:r w:rsidRPr="006F1CDD">
        <w:lastRenderedPageBreak/>
        <w:t xml:space="preserve">En definitiva, </w:t>
      </w:r>
      <w:r w:rsidR="00F841BC">
        <w:t xml:space="preserve">el </w:t>
      </w:r>
      <w:r w:rsidR="008101F4" w:rsidRPr="00F841BC">
        <w:rPr>
          <w:i/>
          <w:iCs/>
        </w:rPr>
        <w:t>HIS</w:t>
      </w:r>
      <w:r w:rsidRPr="006F1CDD">
        <w:t xml:space="preserve"> es pot definir com un conjunt de subsistemes d’informació dels diferents serveis que ofereix tota institució mèdica que emmagatzema, processa i pren decisions sobre les dades rebudes.</w:t>
      </w:r>
    </w:p>
    <w:p w14:paraId="27511BE8" w14:textId="77777777" w:rsidR="00B031B5" w:rsidRPr="0032269F" w:rsidRDefault="00B031B5" w:rsidP="00B031B5">
      <w:pPr>
        <w:pStyle w:val="Ttol3"/>
      </w:pPr>
      <w:bookmarkStart w:id="17" w:name="_Toc74671303"/>
      <w:r w:rsidRPr="0032269F">
        <w:t>MOTOR D’INTEROPERABILITAT</w:t>
      </w:r>
      <w:bookmarkEnd w:id="17"/>
    </w:p>
    <w:p w14:paraId="6DA85165" w14:textId="66A188DE" w:rsidR="00B031B5" w:rsidRPr="006F1CDD" w:rsidRDefault="00B031B5" w:rsidP="00B031B5">
      <w:r w:rsidRPr="006F1CDD">
        <w:t xml:space="preserve">Perquè </w:t>
      </w:r>
      <w:r w:rsidR="00F841BC">
        <w:t xml:space="preserve">el </w:t>
      </w:r>
      <w:r w:rsidR="008101F4" w:rsidRPr="00F841BC">
        <w:rPr>
          <w:i/>
          <w:iCs/>
        </w:rPr>
        <w:t>HIS</w:t>
      </w:r>
      <w:r w:rsidRPr="006F1CDD">
        <w:t xml:space="preserve"> pugui funcionar correctament, necessita dades d’altres hospitals per poder tenir tota la informació completa. Aquesta comunicació entre diferents </w:t>
      </w:r>
      <w:r w:rsidRPr="00F841BC">
        <w:rPr>
          <w:i/>
          <w:iCs/>
        </w:rPr>
        <w:t>HIS</w:t>
      </w:r>
      <w:r w:rsidRPr="006F1CDD">
        <w:t xml:space="preserve"> d’hospitals la proporciona el motor d’interoperabilitat que té cada institució mèdica. A més aquest motor d’interoperabilitat pot generar una </w:t>
      </w:r>
      <w:r w:rsidRPr="00F841BC">
        <w:rPr>
          <w:i/>
          <w:iCs/>
        </w:rPr>
        <w:t>API</w:t>
      </w:r>
      <w:r w:rsidRPr="006F1CDD">
        <w:t xml:space="preserve"> perquè aplicacions externes al </w:t>
      </w:r>
      <w:r w:rsidRPr="00F841BC">
        <w:rPr>
          <w:i/>
          <w:iCs/>
        </w:rPr>
        <w:t>HIS</w:t>
      </w:r>
      <w:r w:rsidRPr="006F1CDD">
        <w:t xml:space="preserve">, com aplicacions web puguin comunicar-se.  Per tant el motor d’interoperabilitat és l’encarregat de comunicar-se amb els elements externs al </w:t>
      </w:r>
      <w:r w:rsidRPr="00F841BC">
        <w:rPr>
          <w:i/>
          <w:iCs/>
        </w:rPr>
        <w:t>HIS</w:t>
      </w:r>
      <w:r w:rsidRPr="006F1CDD">
        <w:t xml:space="preserve"> que controla.</w:t>
      </w:r>
    </w:p>
    <w:p w14:paraId="6D477FC8" w14:textId="33AA0608" w:rsidR="00B031B5" w:rsidRPr="006F1CDD" w:rsidRDefault="00B031B5" w:rsidP="00B031B5">
      <w:r w:rsidRPr="006F1CDD">
        <w:t>Aquest motor d’interoperabilitat és la base de l</w:t>
      </w:r>
      <w:r w:rsidR="00453198">
        <w:t xml:space="preserve">a </w:t>
      </w:r>
      <w:r w:rsidRPr="00F841BC">
        <w:rPr>
          <w:i/>
          <w:iCs/>
        </w:rPr>
        <w:t>e-</w:t>
      </w:r>
      <w:proofErr w:type="spellStart"/>
      <w:r w:rsidRPr="00F841BC">
        <w:rPr>
          <w:i/>
          <w:iCs/>
        </w:rPr>
        <w:t>health</w:t>
      </w:r>
      <w:proofErr w:type="spellEnd"/>
      <w:r w:rsidR="00F841BC">
        <w:t>, conjunt de tecnologies de la informació i comunicació que s’utilitza en l’entorn sanitari</w:t>
      </w:r>
      <w:r w:rsidRPr="006F1CDD">
        <w:t xml:space="preserve">, ja que sense ell costaria molt fer una comunicació bona entre diferents </w:t>
      </w:r>
      <w:r w:rsidRPr="00F841BC">
        <w:rPr>
          <w:i/>
          <w:iCs/>
        </w:rPr>
        <w:t>HIS</w:t>
      </w:r>
      <w:r w:rsidRPr="006F1CDD">
        <w:t xml:space="preserve">. A Espanya, segons un estudi fet per la </w:t>
      </w:r>
      <w:proofErr w:type="spellStart"/>
      <w:r w:rsidRPr="00F841BC">
        <w:rPr>
          <w:i/>
          <w:iCs/>
        </w:rPr>
        <w:t>Healthcare</w:t>
      </w:r>
      <w:proofErr w:type="spellEnd"/>
      <w:r w:rsidRPr="00F841BC">
        <w:rPr>
          <w:i/>
          <w:iCs/>
        </w:rPr>
        <w:t xml:space="preserve"> </w:t>
      </w:r>
      <w:proofErr w:type="spellStart"/>
      <w:r w:rsidRPr="00F841BC">
        <w:rPr>
          <w:i/>
          <w:iCs/>
        </w:rPr>
        <w:t>Information</w:t>
      </w:r>
      <w:proofErr w:type="spellEnd"/>
      <w:r w:rsidRPr="00F841BC">
        <w:rPr>
          <w:i/>
          <w:iCs/>
        </w:rPr>
        <w:t xml:space="preserve"> </w:t>
      </w:r>
      <w:proofErr w:type="spellStart"/>
      <w:r w:rsidRPr="00F841BC">
        <w:rPr>
          <w:i/>
          <w:iCs/>
        </w:rPr>
        <w:t>and</w:t>
      </w:r>
      <w:proofErr w:type="spellEnd"/>
      <w:r w:rsidRPr="00F841BC">
        <w:rPr>
          <w:i/>
          <w:iCs/>
        </w:rPr>
        <w:t xml:space="preserve"> Management Systems </w:t>
      </w:r>
      <w:proofErr w:type="spellStart"/>
      <w:r w:rsidRPr="00F841BC">
        <w:rPr>
          <w:i/>
          <w:iCs/>
        </w:rPr>
        <w:t>Society</w:t>
      </w:r>
      <w:proofErr w:type="spellEnd"/>
      <w:r w:rsidRPr="006F1CDD">
        <w:t xml:space="preserve"> (</w:t>
      </w:r>
      <w:r w:rsidRPr="00F841BC">
        <w:rPr>
          <w:i/>
          <w:iCs/>
        </w:rPr>
        <w:t>HIMSS</w:t>
      </w:r>
      <w:r w:rsidRPr="006F1CDD">
        <w:t xml:space="preserve">) l’any 2014 </w:t>
      </w:r>
      <w:r w:rsidRPr="006F1CDD">
        <w:fldChar w:fldCharType="begin"/>
      </w:r>
      <w:r w:rsidR="00EC285B">
        <w:instrText xml:space="preserve"> ADDIN ZOTERO_ITEM CSL_CITATION {"citationID":"5IbOrc1R","properties":{"formattedCitation":"[12]","plainCitation":"[12]","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rsidRPr="006F1CDD">
        <w:fldChar w:fldCharType="separate"/>
      </w:r>
      <w:r w:rsidR="00EC285B" w:rsidRPr="00EC285B">
        <w:t>[12]</w:t>
      </w:r>
      <w:r w:rsidRPr="006F1CDD">
        <w:fldChar w:fldCharType="end"/>
      </w:r>
      <w:r w:rsidRPr="006F1CDD">
        <w:t xml:space="preserve">, el </w:t>
      </w:r>
      <w:r w:rsidR="00453198">
        <w:t>93 %</w:t>
      </w:r>
      <w:r w:rsidRPr="006F1CDD">
        <w:t xml:space="preserve"> dels hospitals tenen un motor d’interoperabilitat integrat.</w:t>
      </w:r>
    </w:p>
    <w:p w14:paraId="6AFE11AB" w14:textId="77777777" w:rsidR="00B031B5" w:rsidRPr="0032269F" w:rsidRDefault="00B031B5" w:rsidP="00B031B5">
      <w:pPr>
        <w:pStyle w:val="Ttol3"/>
      </w:pPr>
      <w:bookmarkStart w:id="18" w:name="_Toc74671304"/>
      <w:r w:rsidRPr="0032269F">
        <w:t>PROTOCOLS ENTRE EL HIS I EL MOTOR D’INTEROPERABILITAT</w:t>
      </w:r>
      <w:bookmarkEnd w:id="18"/>
    </w:p>
    <w:p w14:paraId="2FF8AA42" w14:textId="77777777" w:rsidR="00B031B5" w:rsidRPr="006F1CDD" w:rsidRDefault="00B031B5" w:rsidP="00B031B5">
      <w:r w:rsidRPr="006F1CDD">
        <w:t xml:space="preserve">Aquests protocols o estàndards que es mostraran a continuació també poden ser usats per la interoperabilitat dels </w:t>
      </w:r>
      <w:r w:rsidRPr="00F841BC">
        <w:rPr>
          <w:i/>
          <w:iCs/>
        </w:rPr>
        <w:t>HIS</w:t>
      </w:r>
      <w:r w:rsidRPr="006F1CDD">
        <w:t>.</w:t>
      </w:r>
    </w:p>
    <w:p w14:paraId="71A8776C" w14:textId="77777777" w:rsidR="00B031B5" w:rsidRPr="0032269F" w:rsidRDefault="00B031B5" w:rsidP="00B031B5">
      <w:pPr>
        <w:pStyle w:val="Ttol5"/>
      </w:pPr>
      <w:r w:rsidRPr="0032269F">
        <w:t>HL7</w:t>
      </w:r>
    </w:p>
    <w:p w14:paraId="66FA5515" w14:textId="40F97BB4" w:rsidR="00B031B5" w:rsidRPr="006F1CDD" w:rsidRDefault="00B031B5" w:rsidP="00B031B5">
      <w:r w:rsidRPr="00F841BC">
        <w:rPr>
          <w:i/>
          <w:iCs/>
        </w:rPr>
        <w:t xml:space="preserve">Health </w:t>
      </w:r>
      <w:proofErr w:type="spellStart"/>
      <w:r w:rsidRPr="00F841BC">
        <w:rPr>
          <w:i/>
          <w:iCs/>
        </w:rPr>
        <w:t>Level</w:t>
      </w:r>
      <w:proofErr w:type="spellEnd"/>
      <w:r w:rsidRPr="00F841BC">
        <w:rPr>
          <w:i/>
          <w:iCs/>
        </w:rPr>
        <w:t xml:space="preserve"> 7</w:t>
      </w:r>
      <w:r w:rsidRPr="006F1CDD">
        <w:t xml:space="preserve"> és l’estàndard més usat per a la comunicació entre el </w:t>
      </w:r>
      <w:r w:rsidRPr="00F841BC">
        <w:rPr>
          <w:i/>
          <w:iCs/>
        </w:rPr>
        <w:t>HIS</w:t>
      </w:r>
      <w:r w:rsidRPr="006F1CDD">
        <w:t xml:space="preserve"> i el motor d’interoperabilitat, com entre motors d’interoperabilitat. Aquest estàndard envia missatges a un destinatari, però no inclou imatges </w:t>
      </w:r>
      <w:r w:rsidRPr="006F1CDD">
        <w:fldChar w:fldCharType="begin"/>
      </w:r>
      <w:r w:rsidR="00EC285B">
        <w:instrText xml:space="preserve"> ADDIN ZOTERO_ITEM CSL_CITATION {"citationID":"IKpP7sAD","properties":{"formattedCitation":"[13, p. 2]","plainCitation":"[13,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rsidRPr="006F1CDD">
        <w:fldChar w:fldCharType="separate"/>
      </w:r>
      <w:r w:rsidR="00EC285B" w:rsidRPr="00EC285B">
        <w:t>[13, p. 2]</w:t>
      </w:r>
      <w:r w:rsidRPr="006F1CDD">
        <w:fldChar w:fldCharType="end"/>
      </w:r>
      <w:r w:rsidRPr="006F1CDD">
        <w:t>.</w:t>
      </w:r>
    </w:p>
    <w:p w14:paraId="2C9EE15E" w14:textId="77777777" w:rsidR="00B031B5" w:rsidRPr="006F1CDD" w:rsidRDefault="00B031B5" w:rsidP="00B031B5">
      <w:r w:rsidRPr="006F1CDD">
        <w:t xml:space="preserve">Aquest protocol té dues versions, la versió 2 i la versió 3. La principal diferencia que tenen aquestes versions és que la més nova, la versió 3, genera un missatge més fàcil de llegir, gràcies a la implementació del </w:t>
      </w:r>
      <w:r w:rsidRPr="00F841BC">
        <w:rPr>
          <w:i/>
          <w:iCs/>
        </w:rPr>
        <w:t>HL7</w:t>
      </w:r>
      <w:r w:rsidRPr="006F1CDD">
        <w:t xml:space="preserve"> </w:t>
      </w:r>
      <w:r w:rsidRPr="00F841BC">
        <w:rPr>
          <w:i/>
          <w:iCs/>
        </w:rPr>
        <w:t>RIM</w:t>
      </w:r>
      <w:r w:rsidRPr="006F1CDD">
        <w:t xml:space="preserve"> (</w:t>
      </w:r>
      <w:proofErr w:type="spellStart"/>
      <w:r w:rsidRPr="00F841BC">
        <w:rPr>
          <w:i/>
          <w:iCs/>
        </w:rPr>
        <w:t>Reference</w:t>
      </w:r>
      <w:proofErr w:type="spellEnd"/>
      <w:r w:rsidRPr="00F841BC">
        <w:rPr>
          <w:i/>
          <w:iCs/>
        </w:rPr>
        <w:t xml:space="preserve"> </w:t>
      </w:r>
      <w:proofErr w:type="spellStart"/>
      <w:r w:rsidRPr="00F841BC">
        <w:rPr>
          <w:i/>
          <w:iCs/>
        </w:rPr>
        <w:t>Information</w:t>
      </w:r>
      <w:proofErr w:type="spellEnd"/>
      <w:r w:rsidRPr="00F841BC">
        <w:rPr>
          <w:i/>
          <w:iCs/>
        </w:rPr>
        <w:t xml:space="preserve"> Model</w:t>
      </w:r>
      <w:r w:rsidRPr="006F1CDD">
        <w:t>). Per tant com es pot veure en les següents imatges, es pot veure que és molt més clar llegir un missatge de la versió 3, que de la versió 2.</w:t>
      </w:r>
    </w:p>
    <w:p w14:paraId="6638ABB6" w14:textId="5F3C4909" w:rsidR="00B031B5" w:rsidRPr="006F1CDD" w:rsidRDefault="00B031B5" w:rsidP="00B031B5">
      <w:r w:rsidRPr="006F1CDD">
        <w:lastRenderedPageBreak/>
        <w:t xml:space="preserve">El principal problema que tenen aquestes dues versions és que no són compatibles entre elles. Per tant si s’implementa alguna solució usant una de les dues versions, és difícil canviar-la </w:t>
      </w:r>
      <w:r w:rsidRPr="006F1CDD">
        <w:fldChar w:fldCharType="begin"/>
      </w:r>
      <w:r w:rsidR="00EC285B">
        <w:instrText xml:space="preserve"> ADDIN ZOTERO_ITEM CSL_CITATION {"citationID":"lljbx41B","properties":{"formattedCitation":"[14]","plainCitation":"[14]","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Pr="006F1CDD">
        <w:fldChar w:fldCharType="separate"/>
      </w:r>
      <w:r w:rsidR="00EC285B" w:rsidRPr="00EC285B">
        <w:t>[14]</w:t>
      </w:r>
      <w:r w:rsidRPr="006F1CDD">
        <w:fldChar w:fldCharType="end"/>
      </w:r>
      <w:r w:rsidRPr="006F1CDD">
        <w:t>.</w:t>
      </w:r>
    </w:p>
    <w:p w14:paraId="272059C8" w14:textId="77777777" w:rsidR="00B031B5" w:rsidRPr="006F1CDD" w:rsidRDefault="00B031B5" w:rsidP="00B031B5">
      <w:pPr>
        <w:keepNext/>
        <w:jc w:val="center"/>
      </w:pPr>
      <w:r w:rsidRPr="006F1CDD">
        <w:rPr>
          <w:noProof/>
          <w:lang w:eastAsia="es-ES"/>
        </w:rPr>
        <w:drawing>
          <wp:inline distT="0" distB="0" distL="0" distR="0" wp14:anchorId="4CFC570E" wp14:editId="07A49C3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6">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1F212061" w14:textId="42492144" w:rsidR="00B031B5" w:rsidRPr="006F1CDD" w:rsidRDefault="00B031B5" w:rsidP="00B031B5">
      <w:pPr>
        <w:pStyle w:val="Llegenda"/>
      </w:pPr>
      <w:bookmarkStart w:id="19" w:name="_Toc74671349"/>
      <w:r w:rsidRPr="006F1CDD">
        <w:t xml:space="preserve">Figura </w:t>
      </w:r>
      <w:fldSimple w:instr=" STYLEREF 1 \s ">
        <w:r w:rsidR="00EF03B1">
          <w:rPr>
            <w:noProof/>
          </w:rPr>
          <w:t>2</w:t>
        </w:r>
      </w:fldSimple>
      <w:r w:rsidR="00EF03B1">
        <w:t>.</w:t>
      </w:r>
      <w:fldSimple w:instr=" SEQ Figura \* ARABIC \s 1 ">
        <w:r w:rsidR="00EF03B1">
          <w:rPr>
            <w:noProof/>
          </w:rPr>
          <w:t>2</w:t>
        </w:r>
      </w:fldSimple>
      <w:r w:rsidRPr="006F1CDD">
        <w:t xml:space="preserve">: Exemple de missatge de </w:t>
      </w:r>
      <w:r w:rsidRPr="00F841BC">
        <w:rPr>
          <w:i/>
          <w:iCs/>
        </w:rPr>
        <w:t>HL7</w:t>
      </w:r>
      <w:r w:rsidRPr="006F1CDD">
        <w:t xml:space="preserve"> </w:t>
      </w:r>
      <w:r w:rsidRPr="00F841BC">
        <w:rPr>
          <w:i/>
          <w:iCs/>
        </w:rPr>
        <w:t>v2</w:t>
      </w:r>
      <w:r w:rsidR="00F841BC">
        <w:t xml:space="preserve">. Font: </w:t>
      </w:r>
      <w:r w:rsidR="00F841BC" w:rsidRPr="00F841BC">
        <w:rPr>
          <w:i/>
          <w:iCs/>
        </w:rPr>
        <w:t>HL7 in Personal Health</w:t>
      </w:r>
      <w:r w:rsidRPr="006F1CDD">
        <w:t xml:space="preserve"> </w:t>
      </w:r>
      <w:r w:rsidRPr="006F1CDD">
        <w:fldChar w:fldCharType="begin"/>
      </w:r>
      <w:r w:rsidR="00EC285B">
        <w:instrText xml:space="preserve"> ADDIN ZOTERO_ITEM CSL_CITATION {"citationID":"cDDKBgYS","properties":{"formattedCitation":"[15, p. 7]","plainCitation":"[15,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rsidRPr="006F1CDD">
        <w:fldChar w:fldCharType="separate"/>
      </w:r>
      <w:r w:rsidR="00EC285B" w:rsidRPr="00EC285B">
        <w:t>[15, p. 7]</w:t>
      </w:r>
      <w:r w:rsidRPr="006F1CDD">
        <w:fldChar w:fldCharType="end"/>
      </w:r>
      <w:r w:rsidRPr="006F1CDD">
        <w:t>.</w:t>
      </w:r>
      <w:bookmarkEnd w:id="19"/>
    </w:p>
    <w:p w14:paraId="54E3F118" w14:textId="77777777" w:rsidR="00B031B5" w:rsidRPr="006F1CDD" w:rsidRDefault="00B031B5" w:rsidP="00B031B5">
      <w:pPr>
        <w:keepNext/>
        <w:jc w:val="center"/>
      </w:pPr>
      <w:r w:rsidRPr="006F1CDD">
        <w:rPr>
          <w:noProof/>
          <w:lang w:eastAsia="es-ES"/>
        </w:rPr>
        <w:drawing>
          <wp:inline distT="0" distB="0" distL="0" distR="0" wp14:anchorId="510A9611" wp14:editId="1E2BF613">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7">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47A506FA" w14:textId="57F87B70" w:rsidR="00B031B5" w:rsidRPr="006F1CDD" w:rsidRDefault="00B031B5" w:rsidP="00B031B5">
      <w:pPr>
        <w:pStyle w:val="Llegenda"/>
      </w:pPr>
      <w:bookmarkStart w:id="20" w:name="_Toc74671350"/>
      <w:r w:rsidRPr="006F1CDD">
        <w:t xml:space="preserve">Figura </w:t>
      </w:r>
      <w:fldSimple w:instr=" STYLEREF 1 \s ">
        <w:r w:rsidR="00EF03B1">
          <w:rPr>
            <w:noProof/>
          </w:rPr>
          <w:t>2</w:t>
        </w:r>
      </w:fldSimple>
      <w:r w:rsidR="00EF03B1">
        <w:t>.</w:t>
      </w:r>
      <w:fldSimple w:instr=" SEQ Figura \* ARABIC \s 1 ">
        <w:r w:rsidR="00EF03B1">
          <w:rPr>
            <w:noProof/>
          </w:rPr>
          <w:t>3</w:t>
        </w:r>
      </w:fldSimple>
      <w:r w:rsidRPr="006F1CDD">
        <w:t xml:space="preserve">: Exemple del missatge de </w:t>
      </w:r>
      <w:r w:rsidRPr="00F841BC">
        <w:rPr>
          <w:i/>
          <w:iCs/>
        </w:rPr>
        <w:t>HL7</w:t>
      </w:r>
      <w:r w:rsidRPr="006F1CDD">
        <w:t xml:space="preserve"> </w:t>
      </w:r>
      <w:r w:rsidRPr="00F841BC">
        <w:rPr>
          <w:i/>
          <w:iCs/>
        </w:rPr>
        <w:t>v3</w:t>
      </w:r>
      <w:r w:rsidR="00F841BC">
        <w:t>.</w:t>
      </w:r>
      <w:r w:rsidR="00F841BC" w:rsidRPr="00F841BC">
        <w:t xml:space="preserve"> </w:t>
      </w:r>
      <w:r w:rsidR="00F841BC">
        <w:t xml:space="preserve">Font: </w:t>
      </w:r>
      <w:r w:rsidR="00F841BC" w:rsidRPr="00F841BC">
        <w:rPr>
          <w:i/>
          <w:iCs/>
        </w:rPr>
        <w:t>HL7 in Personal Health</w:t>
      </w:r>
      <w:r w:rsidR="00F841BC" w:rsidRPr="006F1CDD">
        <w:t xml:space="preserve"> </w:t>
      </w:r>
      <w:r w:rsidR="00F841BC" w:rsidRPr="006F1CDD">
        <w:fldChar w:fldCharType="begin"/>
      </w:r>
      <w:r w:rsidR="00F841BC">
        <w:instrText xml:space="preserve"> ADDIN ZOTERO_ITEM CSL_CITATION {"citationID":"cDDKBgYS","properties":{"formattedCitation":"[15, p. 7]","plainCitation":"[15,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rsidR="00F841BC" w:rsidRPr="006F1CDD">
        <w:fldChar w:fldCharType="separate"/>
      </w:r>
      <w:r w:rsidR="00F841BC" w:rsidRPr="00EC285B">
        <w:t>[15, p. 7]</w:t>
      </w:r>
      <w:r w:rsidR="00F841BC" w:rsidRPr="006F1CDD">
        <w:fldChar w:fldCharType="end"/>
      </w:r>
      <w:r w:rsidR="00F841BC" w:rsidRPr="006F1CDD">
        <w:t>.</w:t>
      </w:r>
      <w:bookmarkEnd w:id="20"/>
    </w:p>
    <w:p w14:paraId="210975D2" w14:textId="77777777" w:rsidR="00B031B5" w:rsidRPr="0032269F" w:rsidRDefault="00B031B5" w:rsidP="00B031B5">
      <w:pPr>
        <w:pStyle w:val="Ttol5"/>
      </w:pPr>
      <w:r w:rsidRPr="0032269F">
        <w:t>DICOM</w:t>
      </w:r>
    </w:p>
    <w:p w14:paraId="02F9BA55" w14:textId="77777777" w:rsidR="00B031B5" w:rsidRPr="006F1CDD" w:rsidRDefault="00B031B5" w:rsidP="00B031B5">
      <w:r w:rsidRPr="006F1CDD">
        <w:t xml:space="preserve">L’estàndard </w:t>
      </w:r>
      <w:r w:rsidRPr="00F841BC">
        <w:rPr>
          <w:i/>
          <w:iCs/>
        </w:rPr>
        <w:t xml:space="preserve">Digital </w:t>
      </w:r>
      <w:proofErr w:type="spellStart"/>
      <w:r w:rsidRPr="00F841BC">
        <w:rPr>
          <w:i/>
          <w:iCs/>
        </w:rPr>
        <w:t>Imaging</w:t>
      </w:r>
      <w:proofErr w:type="spellEnd"/>
      <w:r w:rsidRPr="00F841BC">
        <w:rPr>
          <w:i/>
          <w:iCs/>
        </w:rPr>
        <w:t xml:space="preserve"> </w:t>
      </w:r>
      <w:proofErr w:type="spellStart"/>
      <w:r w:rsidRPr="00F841BC">
        <w:rPr>
          <w:i/>
          <w:iCs/>
        </w:rPr>
        <w:t>and</w:t>
      </w:r>
      <w:proofErr w:type="spellEnd"/>
      <w:r w:rsidRPr="00F841BC">
        <w:rPr>
          <w:i/>
          <w:iCs/>
        </w:rPr>
        <w:t xml:space="preserve"> Communications in </w:t>
      </w:r>
      <w:proofErr w:type="spellStart"/>
      <w:r w:rsidRPr="00F841BC">
        <w:rPr>
          <w:i/>
          <w:iCs/>
        </w:rPr>
        <w:t>Medicine</w:t>
      </w:r>
      <w:proofErr w:type="spellEnd"/>
      <w:r w:rsidRPr="006F1CDD">
        <w:t xml:space="preserve"> (</w:t>
      </w:r>
      <w:r w:rsidRPr="00F841BC">
        <w:rPr>
          <w:i/>
          <w:iCs/>
        </w:rPr>
        <w:t>DICOM</w:t>
      </w:r>
      <w:r w:rsidRPr="006F1CDD">
        <w:t xml:space="preserve">) és el que gestiona l’intercanvi d’imatges que genera el </w:t>
      </w:r>
      <w:r w:rsidRPr="00F841BC">
        <w:rPr>
          <w:i/>
          <w:iCs/>
        </w:rPr>
        <w:t>HIS</w:t>
      </w:r>
      <w:r w:rsidRPr="006F1CDD">
        <w:t xml:space="preserve">. Com pot ser una radiografia, una ressonància magnètica, etc. </w:t>
      </w:r>
    </w:p>
    <w:p w14:paraId="416DF578" w14:textId="77777777" w:rsidR="00B031B5" w:rsidRPr="006F1CDD" w:rsidRDefault="00B031B5" w:rsidP="00B031B5">
      <w:r w:rsidRPr="006F1CDD">
        <w:t xml:space="preserve">A diferència del </w:t>
      </w:r>
      <w:r w:rsidRPr="00F841BC">
        <w:rPr>
          <w:i/>
          <w:iCs/>
        </w:rPr>
        <w:t>HL7</w:t>
      </w:r>
      <w:r w:rsidRPr="006F1CDD">
        <w:t xml:space="preserve">, aquest estàndard necessita fer una connexió </w:t>
      </w:r>
      <w:r w:rsidRPr="00F841BC">
        <w:rPr>
          <w:i/>
          <w:iCs/>
        </w:rPr>
        <w:t>TCP-IP</w:t>
      </w:r>
      <w:r w:rsidRPr="006F1CDD">
        <w:t xml:space="preserve"> per a enviar la imatge. Aquest estàndard codifica i comprimeix la imatge per a facilitar el transport i la seguretat.</w:t>
      </w:r>
    </w:p>
    <w:p w14:paraId="326EC4FA" w14:textId="77777777" w:rsidR="00B031B5" w:rsidRPr="006F1CDD" w:rsidRDefault="00B031B5" w:rsidP="00B031B5">
      <w:pPr>
        <w:keepNext/>
        <w:jc w:val="center"/>
      </w:pPr>
      <w:r w:rsidRPr="006F1CDD">
        <w:rPr>
          <w:noProof/>
          <w:lang w:eastAsia="es-ES"/>
        </w:rPr>
        <w:lastRenderedPageBreak/>
        <w:drawing>
          <wp:inline distT="0" distB="0" distL="0" distR="0" wp14:anchorId="178BFFF6" wp14:editId="70E737A9">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E878721" w14:textId="735B57D2" w:rsidR="00B031B5" w:rsidRPr="006F1CDD" w:rsidRDefault="00B031B5" w:rsidP="00B031B5">
      <w:pPr>
        <w:pStyle w:val="Llegenda"/>
      </w:pPr>
      <w:bookmarkStart w:id="21" w:name="_Toc74671351"/>
      <w:r w:rsidRPr="006F1CDD">
        <w:t xml:space="preserve">Figura </w:t>
      </w:r>
      <w:fldSimple w:instr=" STYLEREF 1 \s ">
        <w:r w:rsidR="00EF03B1">
          <w:rPr>
            <w:noProof/>
          </w:rPr>
          <w:t>2</w:t>
        </w:r>
      </w:fldSimple>
      <w:r w:rsidR="00EF03B1">
        <w:t>.</w:t>
      </w:r>
      <w:fldSimple w:instr=" SEQ Figura \* ARABIC \s 1 ">
        <w:r w:rsidR="00EF03B1">
          <w:rPr>
            <w:noProof/>
          </w:rPr>
          <w:t>4</w:t>
        </w:r>
      </w:fldSimple>
      <w:r w:rsidRPr="006F1CDD">
        <w:t xml:space="preserve">: Exemple d’una imatge generada pel protocol </w:t>
      </w:r>
      <w:r w:rsidRPr="00F841BC">
        <w:rPr>
          <w:i/>
          <w:iCs/>
        </w:rPr>
        <w:t>DICOM</w:t>
      </w:r>
      <w:r w:rsidR="00F841BC">
        <w:t xml:space="preserve">. Font: </w:t>
      </w:r>
      <w:r w:rsidR="00F841BC" w:rsidRPr="00F841BC">
        <w:rPr>
          <w:i/>
          <w:iCs/>
        </w:rPr>
        <w:t xml:space="preserve">DICOM Basics </w:t>
      </w:r>
      <w:proofErr w:type="spellStart"/>
      <w:r w:rsidR="00F841BC" w:rsidRPr="00F841BC">
        <w:rPr>
          <w:i/>
          <w:iCs/>
        </w:rPr>
        <w:t>using</w:t>
      </w:r>
      <w:proofErr w:type="spellEnd"/>
      <w:r w:rsidR="00F841BC" w:rsidRPr="00F841BC">
        <w:rPr>
          <w:i/>
          <w:iCs/>
        </w:rPr>
        <w:t xml:space="preserve"> Java - </w:t>
      </w:r>
      <w:proofErr w:type="spellStart"/>
      <w:r w:rsidR="00F841BC" w:rsidRPr="00F841BC">
        <w:rPr>
          <w:i/>
          <w:iCs/>
        </w:rPr>
        <w:t>Extracting</w:t>
      </w:r>
      <w:proofErr w:type="spellEnd"/>
      <w:r w:rsidR="00F841BC" w:rsidRPr="00F841BC">
        <w:rPr>
          <w:i/>
          <w:iCs/>
        </w:rPr>
        <w:t xml:space="preserve"> </w:t>
      </w:r>
      <w:proofErr w:type="spellStart"/>
      <w:r w:rsidR="00F841BC" w:rsidRPr="00F841BC">
        <w:rPr>
          <w:i/>
          <w:iCs/>
        </w:rPr>
        <w:t>Image</w:t>
      </w:r>
      <w:proofErr w:type="spellEnd"/>
      <w:r w:rsidR="00F841BC" w:rsidRPr="00F841BC">
        <w:rPr>
          <w:i/>
          <w:iCs/>
        </w:rPr>
        <w:t xml:space="preserve"> Data</w:t>
      </w:r>
      <w:r w:rsidRPr="006F1CDD">
        <w:t xml:space="preserve"> </w:t>
      </w:r>
      <w:r w:rsidRPr="006F1CDD">
        <w:fldChar w:fldCharType="begin"/>
      </w:r>
      <w:r w:rsidR="00EC285B">
        <w:instrText xml:space="preserve"> ADDIN ZOTERO_ITEM CSL_CITATION {"citationID":"kYTRKTEx","properties":{"formattedCitation":"[16]","plainCitation":"[16]","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rsidRPr="006F1CDD">
        <w:fldChar w:fldCharType="separate"/>
      </w:r>
      <w:r w:rsidR="00EC285B" w:rsidRPr="00EC285B">
        <w:t>[16]</w:t>
      </w:r>
      <w:r w:rsidRPr="006F1CDD">
        <w:fldChar w:fldCharType="end"/>
      </w:r>
      <w:r w:rsidRPr="006F1CDD">
        <w:t>.</w:t>
      </w:r>
      <w:bookmarkEnd w:id="21"/>
    </w:p>
    <w:p w14:paraId="1057F4CD" w14:textId="77777777" w:rsidR="00B031B5" w:rsidRPr="0032269F" w:rsidRDefault="00B031B5" w:rsidP="00B031B5">
      <w:pPr>
        <w:pStyle w:val="Ttol5"/>
      </w:pPr>
      <w:r w:rsidRPr="0032269F">
        <w:t>ISO/IEEE 11073</w:t>
      </w:r>
    </w:p>
    <w:p w14:paraId="31A74005" w14:textId="6C3F0D86" w:rsidR="00CB38D6" w:rsidRDefault="00B031B5" w:rsidP="00CB38D6">
      <w:r w:rsidRPr="006F1CDD">
        <w:t>Aquest 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al monitoratge dels pacients.</w:t>
      </w:r>
    </w:p>
    <w:p w14:paraId="369FD9C8" w14:textId="4B2B5965" w:rsidR="00E60250" w:rsidRPr="00D3654C" w:rsidRDefault="00E60250" w:rsidP="009024F4">
      <w:pPr>
        <w:pStyle w:val="Ttol3"/>
        <w:rPr>
          <w:highlight w:val="yellow"/>
        </w:rPr>
      </w:pPr>
      <w:bookmarkStart w:id="22" w:name="_Toc74671305"/>
      <w:r w:rsidRPr="00D3654C">
        <w:rPr>
          <w:highlight w:val="yellow"/>
        </w:rPr>
        <w:t>TECNOLOGIES PER A DESENVOLUPAR UN SERVIDOR WEB</w:t>
      </w:r>
      <w:bookmarkEnd w:id="22"/>
    </w:p>
    <w:p w14:paraId="093DB6E6" w14:textId="77777777" w:rsidR="00D3654C" w:rsidRPr="008A3651" w:rsidRDefault="00D3654C" w:rsidP="00D3654C">
      <w:r w:rsidRPr="00CD0F14">
        <w:t>En</w:t>
      </w:r>
      <w:r>
        <w:t xml:space="preserve"> aquest subapartat es veuran tres dels frameworks més usats per al desenvolupament de pàgines web, </w:t>
      </w:r>
      <w:proofErr w:type="spellStart"/>
      <w:r w:rsidRPr="00EC285B">
        <w:rPr>
          <w:i/>
          <w:iCs/>
        </w:rPr>
        <w:t>Ruby</w:t>
      </w:r>
      <w:proofErr w:type="spellEnd"/>
      <w:r w:rsidRPr="00EC285B">
        <w:rPr>
          <w:i/>
          <w:iCs/>
        </w:rPr>
        <w:t xml:space="preserve"> on Rails</w:t>
      </w:r>
      <w:r>
        <w:t xml:space="preserve">, </w:t>
      </w:r>
      <w:proofErr w:type="spellStart"/>
      <w:r w:rsidRPr="00EC285B">
        <w:rPr>
          <w:i/>
          <w:iCs/>
        </w:rPr>
        <w:t>Spring</w:t>
      </w:r>
      <w:proofErr w:type="spellEnd"/>
      <w:r>
        <w:t xml:space="preserve"> i </w:t>
      </w:r>
      <w:proofErr w:type="spellStart"/>
      <w:r w:rsidRPr="00EC285B">
        <w:rPr>
          <w:i/>
          <w:iCs/>
        </w:rPr>
        <w:t>Django</w:t>
      </w:r>
      <w:proofErr w:type="spellEnd"/>
      <w:r>
        <w:t>. Es veurà quines característiques tenen cadascun i que els fa diferents.</w:t>
      </w:r>
    </w:p>
    <w:p w14:paraId="187851A8" w14:textId="77777777" w:rsidR="00D3654C" w:rsidRPr="00D7771E" w:rsidRDefault="00D3654C" w:rsidP="00D3654C">
      <w:r>
        <w:t>La web que s’haurà de fer és relativament senzilla, només necessita que es pugui connectar a una base de dades. Ja que només servirà per configurar les alertes que puguin rebre els usuaris per departament.</w:t>
      </w:r>
    </w:p>
    <w:p w14:paraId="5AE151ED" w14:textId="77777777" w:rsidR="00D3654C" w:rsidRPr="00EC285B" w:rsidRDefault="00D3654C" w:rsidP="0032269F">
      <w:pPr>
        <w:pStyle w:val="Ttol4"/>
        <w:rPr>
          <w:highlight w:val="red"/>
        </w:rPr>
      </w:pPr>
      <w:r w:rsidRPr="00EC285B">
        <w:rPr>
          <w:highlight w:val="red"/>
        </w:rPr>
        <w:t>RUBY ON RAILS</w:t>
      </w:r>
    </w:p>
    <w:p w14:paraId="1110DE45" w14:textId="77777777" w:rsidR="00D3654C" w:rsidRDefault="00D3654C" w:rsidP="00D3654C">
      <w:pPr>
        <w:pStyle w:val="Pargrafdellista"/>
        <w:numPr>
          <w:ilvl w:val="0"/>
          <w:numId w:val="38"/>
        </w:numPr>
      </w:pPr>
      <w:r>
        <w:t>Llenguatge de programació</w:t>
      </w:r>
    </w:p>
    <w:p w14:paraId="4F2BC97E" w14:textId="77777777" w:rsidR="00D3654C" w:rsidRDefault="00D3654C" w:rsidP="00D3654C">
      <w:pPr>
        <w:pStyle w:val="Pargrafdellista"/>
        <w:numPr>
          <w:ilvl w:val="0"/>
          <w:numId w:val="38"/>
        </w:numPr>
      </w:pPr>
      <w:r>
        <w:t>Característiques</w:t>
      </w:r>
    </w:p>
    <w:p w14:paraId="20C5869B" w14:textId="77777777" w:rsidR="00D3654C" w:rsidRPr="00C73574" w:rsidRDefault="00D3654C" w:rsidP="00D3654C">
      <w:r>
        <w:t xml:space="preserve">Les webs més famoses que usen </w:t>
      </w:r>
      <w:proofErr w:type="spellStart"/>
      <w:r>
        <w:t>Ruby</w:t>
      </w:r>
      <w:proofErr w:type="spellEnd"/>
      <w:r>
        <w:t xml:space="preserve"> són GitHub, </w:t>
      </w:r>
      <w:proofErr w:type="spellStart"/>
      <w:r>
        <w:t>Airbnb</w:t>
      </w:r>
      <w:proofErr w:type="spellEnd"/>
      <w:r>
        <w:t xml:space="preserve"> i </w:t>
      </w:r>
      <w:proofErr w:type="spellStart"/>
      <w:r>
        <w:t>Twitch</w:t>
      </w:r>
      <w:proofErr w:type="spellEnd"/>
      <w:r>
        <w:t>.</w:t>
      </w:r>
    </w:p>
    <w:p w14:paraId="54C999D6" w14:textId="77777777" w:rsidR="00D3654C" w:rsidRPr="00C73574" w:rsidRDefault="00D3654C" w:rsidP="0032269F">
      <w:pPr>
        <w:pStyle w:val="Ttol4"/>
        <w:rPr>
          <w:highlight w:val="yellow"/>
        </w:rPr>
      </w:pPr>
      <w:r w:rsidRPr="00C73574">
        <w:rPr>
          <w:highlight w:val="yellow"/>
        </w:rPr>
        <w:lastRenderedPageBreak/>
        <w:t>SPRING</w:t>
      </w:r>
    </w:p>
    <w:p w14:paraId="551F830E" w14:textId="77777777" w:rsidR="00D3654C" w:rsidRDefault="00D3654C" w:rsidP="00D3654C">
      <w:pPr>
        <w:pStyle w:val="Pargrafdellista"/>
        <w:numPr>
          <w:ilvl w:val="0"/>
          <w:numId w:val="39"/>
        </w:numPr>
      </w:pPr>
      <w:r>
        <w:t>Llenguatge de programació</w:t>
      </w:r>
    </w:p>
    <w:p w14:paraId="34F38189" w14:textId="77777777" w:rsidR="00D3654C" w:rsidRDefault="00D3654C" w:rsidP="00D3654C">
      <w:pPr>
        <w:pStyle w:val="Pargrafdellista"/>
        <w:numPr>
          <w:ilvl w:val="0"/>
          <w:numId w:val="39"/>
        </w:numPr>
      </w:pPr>
      <w:r>
        <w:t>Característiques</w:t>
      </w:r>
    </w:p>
    <w:p w14:paraId="7FE47D33" w14:textId="77777777" w:rsidR="00D3654C" w:rsidRPr="00C73574" w:rsidRDefault="00D3654C" w:rsidP="00D3654C">
      <w:r>
        <w:t xml:space="preserve">La web més famosa que usa </w:t>
      </w:r>
      <w:proofErr w:type="spellStart"/>
      <w:r>
        <w:t>Spring</w:t>
      </w:r>
      <w:proofErr w:type="spellEnd"/>
      <w:r>
        <w:t xml:space="preserve"> és </w:t>
      </w:r>
      <w:proofErr w:type="spellStart"/>
      <w:r>
        <w:t>Netflix</w:t>
      </w:r>
      <w:proofErr w:type="spellEnd"/>
      <w:r>
        <w:t xml:space="preserve">. </w:t>
      </w:r>
    </w:p>
    <w:p w14:paraId="7BA3FE97" w14:textId="77777777" w:rsidR="00D3654C" w:rsidRPr="00C73574" w:rsidRDefault="00D3654C" w:rsidP="0032269F">
      <w:pPr>
        <w:pStyle w:val="Ttol4"/>
        <w:rPr>
          <w:highlight w:val="yellow"/>
        </w:rPr>
      </w:pPr>
      <w:r w:rsidRPr="00C73574">
        <w:rPr>
          <w:highlight w:val="yellow"/>
        </w:rPr>
        <w:t>DJANGO</w:t>
      </w:r>
    </w:p>
    <w:p w14:paraId="5D6AEACD" w14:textId="77777777" w:rsidR="00D3654C" w:rsidRDefault="00D3654C" w:rsidP="00D3654C">
      <w:pPr>
        <w:pStyle w:val="Pargrafdellista"/>
        <w:numPr>
          <w:ilvl w:val="0"/>
          <w:numId w:val="41"/>
        </w:numPr>
      </w:pPr>
      <w:r>
        <w:t>Llenguatge de programació</w:t>
      </w:r>
    </w:p>
    <w:p w14:paraId="69BEB5BA" w14:textId="77777777" w:rsidR="00D3654C" w:rsidRDefault="00D3654C" w:rsidP="00D3654C">
      <w:pPr>
        <w:pStyle w:val="Pargrafdellista"/>
        <w:numPr>
          <w:ilvl w:val="0"/>
          <w:numId w:val="41"/>
        </w:numPr>
      </w:pPr>
      <w:r>
        <w:t>Característiques</w:t>
      </w:r>
    </w:p>
    <w:p w14:paraId="591156D9" w14:textId="58C13E70" w:rsidR="00D3654C" w:rsidRPr="00D3654C" w:rsidRDefault="00D3654C" w:rsidP="00D3654C">
      <w:r>
        <w:t xml:space="preserve">Les webs més famoses que usen </w:t>
      </w:r>
      <w:proofErr w:type="spellStart"/>
      <w:r>
        <w:t>Django</w:t>
      </w:r>
      <w:proofErr w:type="spellEnd"/>
      <w:r>
        <w:t xml:space="preserve"> són </w:t>
      </w:r>
      <w:proofErr w:type="spellStart"/>
      <w:r>
        <w:t>Spotify</w:t>
      </w:r>
      <w:proofErr w:type="spellEnd"/>
      <w:r>
        <w:t xml:space="preserve">, Instagram i </w:t>
      </w:r>
      <w:proofErr w:type="spellStart"/>
      <w:r>
        <w:t>YouTube</w:t>
      </w:r>
      <w:proofErr w:type="spellEnd"/>
      <w:r>
        <w:t>.</w:t>
      </w:r>
    </w:p>
    <w:p w14:paraId="49F6AB91" w14:textId="5DE41B48" w:rsidR="00E60250" w:rsidRPr="00453198" w:rsidRDefault="00E60250" w:rsidP="00E60250">
      <w:pPr>
        <w:pStyle w:val="Ttol3"/>
        <w:rPr>
          <w:highlight w:val="yellow"/>
        </w:rPr>
      </w:pPr>
      <w:bookmarkStart w:id="23" w:name="_Toc74671306"/>
      <w:r w:rsidRPr="00453198">
        <w:rPr>
          <w:highlight w:val="yellow"/>
        </w:rPr>
        <w:t>TECNOLOGIES PER A DESENVOLUPAR UNA APLICACIÓ MÒBIL</w:t>
      </w:r>
      <w:bookmarkEnd w:id="23"/>
    </w:p>
    <w:p w14:paraId="3AA46B11" w14:textId="77777777" w:rsidR="00D3654C" w:rsidRPr="00CD0F14" w:rsidRDefault="00D3654C" w:rsidP="00D3654C">
      <w:r w:rsidRPr="00CD0F14">
        <w:t>En</w:t>
      </w:r>
      <w:r>
        <w:t xml:space="preserve"> aquest subapartat es veuran tres dels </w:t>
      </w:r>
      <w:r w:rsidRPr="00EC285B">
        <w:rPr>
          <w:i/>
          <w:iCs/>
        </w:rPr>
        <w:t>frameworks</w:t>
      </w:r>
      <w:r>
        <w:t xml:space="preserve"> més usats per al desenvolupament d’aplicacions mòbils, </w:t>
      </w:r>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w:t>
      </w:r>
      <w:proofErr w:type="spellStart"/>
      <w:r w:rsidRPr="00EC285B">
        <w:rPr>
          <w:i/>
          <w:iCs/>
        </w:rPr>
        <w:t>Xamarin</w:t>
      </w:r>
      <w:proofErr w:type="spellEnd"/>
      <w:r>
        <w:t xml:space="preserve"> i </w:t>
      </w:r>
      <w:proofErr w:type="spellStart"/>
      <w:r w:rsidRPr="00EC285B">
        <w:rPr>
          <w:i/>
          <w:iCs/>
        </w:rPr>
        <w:t>Flutter</w:t>
      </w:r>
      <w:proofErr w:type="spellEnd"/>
      <w:r>
        <w:t>. Es veurà quines característiques tenen cadascun i que els fa diferents.</w:t>
      </w:r>
    </w:p>
    <w:p w14:paraId="7BB83DEF" w14:textId="198B55E7" w:rsidR="00D3654C" w:rsidRDefault="00D3654C" w:rsidP="00D3654C">
      <w:r>
        <w:t xml:space="preserve">El requisit principal que </w:t>
      </w:r>
      <w:r w:rsidR="002776CC">
        <w:t xml:space="preserve">es necessita per </w:t>
      </w:r>
      <w:r>
        <w:t xml:space="preserve">l’aplicació de mòbil és que ha de poder enviar notificacions. Ja que sense notificacions no es poden enviar alertes per als usuaris i no compliria el propòsit que es vol amb l’aplicació. Per tant si hi ha algun </w:t>
      </w:r>
      <w:r w:rsidRPr="00EC285B">
        <w:rPr>
          <w:i/>
          <w:iCs/>
        </w:rPr>
        <w:t>software</w:t>
      </w:r>
      <w:r>
        <w:t xml:space="preserve"> que no permeti complir aquest requisit, es descartarà per complet.</w:t>
      </w:r>
    </w:p>
    <w:p w14:paraId="662CE68B" w14:textId="257B68BC" w:rsidR="00D3654C" w:rsidRDefault="00D3654C" w:rsidP="00D3654C">
      <w:r w:rsidRPr="00AD390C">
        <w:t xml:space="preserve">A més hi ha uns requisits menys prioritaris que són que permeti l’ús d’animacions i que sigui multiplataforma, això vol dir que el codi fet a aquella aplicació funcioni tant per </w:t>
      </w:r>
      <w:r w:rsidRPr="00EC285B">
        <w:rPr>
          <w:i/>
          <w:iCs/>
        </w:rPr>
        <w:t>iOS</w:t>
      </w:r>
      <w:r w:rsidRPr="00AD390C">
        <w:t xml:space="preserve"> com per </w:t>
      </w:r>
      <w:r w:rsidRPr="00EC285B">
        <w:rPr>
          <w:i/>
          <w:iCs/>
        </w:rPr>
        <w:t>Android</w:t>
      </w:r>
      <w:r w:rsidRPr="00AD390C">
        <w:t>, que són els dos sistemes operatius dominants en els sistemes mòbils amb el 99% del mercat</w:t>
      </w:r>
      <w:r w:rsidR="00EC285B">
        <w:t xml:space="preserve"> </w:t>
      </w:r>
      <w:r w:rsidR="00EC285B">
        <w:fldChar w:fldCharType="begin"/>
      </w:r>
      <w:r w:rsidR="00EC285B">
        <w:instrText xml:space="preserve"> ADDIN ZOTERO_ITEM CSL_CITATION {"citationID":"ckVm9QyS","properties":{"formattedCitation":"[17]","plainCitation":"[17]","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rsidR="00EC285B">
        <w:fldChar w:fldCharType="separate"/>
      </w:r>
      <w:r w:rsidR="00EC285B" w:rsidRPr="00EC285B">
        <w:t>[17]</w:t>
      </w:r>
      <w:r w:rsidR="00EC285B">
        <w:fldChar w:fldCharType="end"/>
      </w:r>
      <w:r w:rsidRPr="00AD390C">
        <w:t>.</w:t>
      </w:r>
    </w:p>
    <w:p w14:paraId="639551EA" w14:textId="77777777" w:rsidR="00D3654C" w:rsidRPr="00FD0821" w:rsidRDefault="00D3654C" w:rsidP="00D3654C">
      <w:r>
        <w:t xml:space="preserve">A continuació es mostrarà un conjunt dels </w:t>
      </w:r>
      <w:r w:rsidRPr="00EC285B">
        <w:rPr>
          <w:i/>
          <w:iCs/>
        </w:rPr>
        <w:t>frameworks</w:t>
      </w:r>
      <w:r>
        <w:t xml:space="preserve"> més usats per a la creació i desenvolupament d’aplicacions mòbils.</w:t>
      </w:r>
    </w:p>
    <w:p w14:paraId="72745BAA" w14:textId="77777777" w:rsidR="00D3654C" w:rsidRPr="00453198" w:rsidRDefault="00D3654C" w:rsidP="0032269F">
      <w:pPr>
        <w:pStyle w:val="Ttol4"/>
        <w:rPr>
          <w:highlight w:val="yellow"/>
        </w:rPr>
      </w:pPr>
      <w:r w:rsidRPr="00453198">
        <w:rPr>
          <w:highlight w:val="yellow"/>
        </w:rPr>
        <w:lastRenderedPageBreak/>
        <w:t>REACT NATIVE</w:t>
      </w:r>
    </w:p>
    <w:p w14:paraId="74ED8AE8" w14:textId="7F6C119D" w:rsidR="00D3654C" w:rsidRDefault="00D3654C" w:rsidP="00D3654C">
      <w:r>
        <w:t xml:space="preserve">L’any 2015, </w:t>
      </w:r>
      <w:proofErr w:type="spellStart"/>
      <w:r w:rsidRPr="00EC285B">
        <w:rPr>
          <w:i/>
          <w:iCs/>
        </w:rPr>
        <w:t>Facebook</w:t>
      </w:r>
      <w:proofErr w:type="spellEnd"/>
      <w:r>
        <w:t xml:space="preserve"> va desenvolupar </w:t>
      </w:r>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w:t>
      </w:r>
      <w:r>
        <w:fldChar w:fldCharType="begin"/>
      </w:r>
      <w:r w:rsidR="00EC285B">
        <w:instrText xml:space="preserve"> ADDIN ZOTERO_ITEM CSL_CITATION {"citationID":"6BrmQC6V","properties":{"formattedCitation":"[18]","plainCitation":"[18]","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fldChar w:fldCharType="separate"/>
      </w:r>
      <w:r w:rsidR="00EC285B" w:rsidRPr="00EC285B">
        <w:t>[18]</w:t>
      </w:r>
      <w:r>
        <w:fldChar w:fldCharType="end"/>
      </w:r>
      <w:r>
        <w:t xml:space="preserve">, és un </w:t>
      </w:r>
      <w:r w:rsidRPr="00EC285B">
        <w:rPr>
          <w:i/>
          <w:iCs/>
        </w:rPr>
        <w:t>framework</w:t>
      </w:r>
      <w:r w:rsidR="00EC285B">
        <w:t xml:space="preserve"> </w:t>
      </w:r>
      <w:r>
        <w:t xml:space="preserve">multiplataforma, això vol dir que et permet desenvolupar una aplicació per a dispositius mòbils, ordinadors i webs. </w:t>
      </w:r>
    </w:p>
    <w:p w14:paraId="57F6D3C0" w14:textId="3B47A645" w:rsidR="00D3654C" w:rsidRDefault="00D3654C" w:rsidP="00D3654C">
      <w:r>
        <w:t xml:space="preserve">El llenguatge per usar aquest </w:t>
      </w:r>
      <w:r w:rsidRPr="00EC285B">
        <w:rPr>
          <w:i/>
          <w:iCs/>
        </w:rPr>
        <w:t>framework</w:t>
      </w:r>
      <w:r>
        <w:t xml:space="preserve"> és </w:t>
      </w:r>
      <w:proofErr w:type="spellStart"/>
      <w:r w:rsidRPr="00EC285B">
        <w:rPr>
          <w:i/>
          <w:iCs/>
        </w:rPr>
        <w:t>JavaScript</w:t>
      </w:r>
      <w:proofErr w:type="spellEnd"/>
      <w:r>
        <w:t xml:space="preserve"> i utilitza l’</w:t>
      </w:r>
      <w:r w:rsidR="00EC285B" w:rsidRPr="00EC285B">
        <w:rPr>
          <w:i/>
          <w:iCs/>
        </w:rPr>
        <w:t>API</w:t>
      </w:r>
      <w:r>
        <w:t xml:space="preserve"> adequada per a cada dispositiu. Això significa que busca ser natiu en cada plataforma que s’executa. A més gràcies a </w:t>
      </w:r>
      <w:proofErr w:type="spellStart"/>
      <w:r w:rsidRPr="00EC285B">
        <w:rPr>
          <w:i/>
          <w:iCs/>
        </w:rPr>
        <w:t>JavaScript</w:t>
      </w:r>
      <w:proofErr w:type="spellEnd"/>
      <w:r>
        <w:t xml:space="preserve">, es pot veure els canvis fets al dispositiu una vegada deses el codi. A més, </w:t>
      </w:r>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és el segon repositori de </w:t>
      </w:r>
      <w:r w:rsidRPr="00EC285B">
        <w:rPr>
          <w:i/>
          <w:iCs/>
        </w:rPr>
        <w:t>GitHub</w:t>
      </w:r>
      <w:r>
        <w:t xml:space="preserve"> amb més contribuïdors. De tal manera que la seva comunitat està molt viva.</w:t>
      </w:r>
    </w:p>
    <w:p w14:paraId="33265520" w14:textId="77777777" w:rsidR="00D3654C" w:rsidRPr="00536080" w:rsidRDefault="00D3654C" w:rsidP="00D3654C">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és un dels </w:t>
      </w:r>
      <w:r w:rsidRPr="00EC285B">
        <w:rPr>
          <w:i/>
          <w:iCs/>
        </w:rPr>
        <w:t>frameworks</w:t>
      </w:r>
      <w:r>
        <w:t xml:space="preserve"> més populars. Així ho demostra el llistat d’aplicacions que usen aquest </w:t>
      </w:r>
      <w:r w:rsidRPr="00EC285B">
        <w:rPr>
          <w:i/>
          <w:iCs/>
        </w:rPr>
        <w:t>framework</w:t>
      </w:r>
      <w:r>
        <w:t xml:space="preserve">, entre elles hi ha </w:t>
      </w:r>
      <w:proofErr w:type="spellStart"/>
      <w:r w:rsidRPr="00EC285B">
        <w:rPr>
          <w:i/>
          <w:iCs/>
        </w:rPr>
        <w:t>Facebook</w:t>
      </w:r>
      <w:proofErr w:type="spellEnd"/>
      <w:r>
        <w:t xml:space="preserve">, </w:t>
      </w:r>
      <w:r w:rsidRPr="00EC285B">
        <w:rPr>
          <w:i/>
          <w:iCs/>
        </w:rPr>
        <w:t>Instagram</w:t>
      </w:r>
      <w:r>
        <w:t xml:space="preserve">, </w:t>
      </w:r>
      <w:r w:rsidRPr="00EC285B">
        <w:rPr>
          <w:i/>
          <w:iCs/>
        </w:rPr>
        <w:t>Skype</w:t>
      </w:r>
      <w:r>
        <w:t xml:space="preserve">, </w:t>
      </w:r>
      <w:r w:rsidRPr="00EC285B">
        <w:rPr>
          <w:i/>
          <w:iCs/>
        </w:rPr>
        <w:t>Discord</w:t>
      </w:r>
      <w:r>
        <w:t xml:space="preserve">, </w:t>
      </w:r>
      <w:r w:rsidRPr="00EC285B">
        <w:rPr>
          <w:i/>
          <w:iCs/>
        </w:rPr>
        <w:t>Tesla</w:t>
      </w:r>
      <w:r>
        <w:t>.</w:t>
      </w:r>
    </w:p>
    <w:p w14:paraId="609C8770" w14:textId="77777777" w:rsidR="00D3654C" w:rsidRPr="00453198" w:rsidRDefault="00D3654C" w:rsidP="0032269F">
      <w:pPr>
        <w:pStyle w:val="Ttol4"/>
        <w:rPr>
          <w:highlight w:val="yellow"/>
        </w:rPr>
      </w:pPr>
      <w:r w:rsidRPr="00453198">
        <w:rPr>
          <w:highlight w:val="yellow"/>
        </w:rPr>
        <w:t>XAMARIN</w:t>
      </w:r>
    </w:p>
    <w:p w14:paraId="457CDB73" w14:textId="18C13131" w:rsidR="00EC285B" w:rsidRDefault="00D3654C" w:rsidP="00D3654C">
      <w:r>
        <w:t xml:space="preserve">És un </w:t>
      </w:r>
      <w:r w:rsidRPr="00EC285B">
        <w:rPr>
          <w:i/>
          <w:iCs/>
        </w:rPr>
        <w:t>framework</w:t>
      </w:r>
      <w:r>
        <w:t xml:space="preserve"> desenvolupat per </w:t>
      </w:r>
      <w:r w:rsidRPr="00EC285B">
        <w:rPr>
          <w:i/>
          <w:iCs/>
        </w:rPr>
        <w:t>Microsoft</w:t>
      </w:r>
      <w:r>
        <w:t xml:space="preserve">. </w:t>
      </w:r>
      <w:proofErr w:type="spellStart"/>
      <w:r w:rsidRPr="00EC285B">
        <w:rPr>
          <w:i/>
          <w:iCs/>
        </w:rPr>
        <w:t>Xamarin</w:t>
      </w:r>
      <w:proofErr w:type="spellEnd"/>
      <w:r w:rsidR="001C3D73">
        <w:rPr>
          <w:i/>
          <w:iCs/>
        </w:rPr>
        <w:t xml:space="preserve"> </w:t>
      </w:r>
      <w:r w:rsidR="001C3D73">
        <w:rPr>
          <w:i/>
          <w:iCs/>
        </w:rPr>
        <w:fldChar w:fldCharType="begin"/>
      </w:r>
      <w:r w:rsidR="001C3D73">
        <w:rPr>
          <w:i/>
          <w:iCs/>
        </w:rPr>
        <w:instrText xml:space="preserve"> ADDIN ZOTERO_ITEM CSL_CITATION {"citationID":"ldnJolnv","properties":{"formattedCitation":"[19]","plainCitation":"[19]","noteIndex":0},"citationItems":[{"id":73,"uris":["http://zotero.org/users/local/eauejolH/items/IMJJ59PT"],"uri":["http://zotero.org/users/local/eauejolH/items/IMJJ59PT"],"itemData":{"id":73,"type":"book","title":"Xamarin","URL":"https://dotnet.microsoft.com/apps/xamarin","author":[{"literal":"Microsoft"}],"issued":{"date-parts":[["2011"]]}}}],"schema":"https://github.com/citation-style-language/schema/raw/master/csl-citation.json"} </w:instrText>
      </w:r>
      <w:r w:rsidR="001C3D73">
        <w:rPr>
          <w:i/>
          <w:iCs/>
        </w:rPr>
        <w:fldChar w:fldCharType="separate"/>
      </w:r>
      <w:r w:rsidR="001C3D73" w:rsidRPr="001C3D73">
        <w:t>[19]</w:t>
      </w:r>
      <w:r w:rsidR="001C3D73">
        <w:rPr>
          <w:i/>
          <w:iCs/>
        </w:rPr>
        <w:fldChar w:fldCharType="end"/>
      </w:r>
      <w:r>
        <w:t xml:space="preserve"> estén de </w:t>
      </w:r>
      <w:r w:rsidRPr="00EC285B">
        <w:rPr>
          <w:i/>
          <w:iCs/>
        </w:rPr>
        <w:t>.NET</w:t>
      </w:r>
      <w:r>
        <w:t xml:space="preserve"> i utilitza </w:t>
      </w:r>
      <w:r w:rsidRPr="00EC285B">
        <w:rPr>
          <w:i/>
          <w:iCs/>
        </w:rPr>
        <w:t>C#</w:t>
      </w:r>
      <w:r>
        <w:t xml:space="preserve"> com el seu llenguatge principal. </w:t>
      </w:r>
    </w:p>
    <w:p w14:paraId="7004B338" w14:textId="375B529B" w:rsidR="00D3654C" w:rsidRPr="00C13984" w:rsidRDefault="00D3654C" w:rsidP="00D3654C">
      <w:r>
        <w:t xml:space="preserve">Segons la seva pàgina web, </w:t>
      </w:r>
      <w:proofErr w:type="spellStart"/>
      <w:r w:rsidRPr="00EC285B">
        <w:rPr>
          <w:i/>
          <w:iCs/>
        </w:rPr>
        <w:t>Xamarin</w:t>
      </w:r>
      <w:proofErr w:type="spellEnd"/>
      <w:r>
        <w:t xml:space="preserve"> és un </w:t>
      </w:r>
      <w:r w:rsidRPr="00EC285B">
        <w:rPr>
          <w:i/>
          <w:iCs/>
        </w:rPr>
        <w:t>framework</w:t>
      </w:r>
      <w:r>
        <w:t xml:space="preserve"> multiplataforma i natiu. D’igual manera que </w:t>
      </w:r>
      <w:proofErr w:type="spellStart"/>
      <w:r w:rsidRPr="00EC285B">
        <w:rPr>
          <w:i/>
          <w:iCs/>
        </w:rPr>
        <w:t>React</w:t>
      </w:r>
      <w:proofErr w:type="spellEnd"/>
      <w:r w:rsidRPr="00EC285B">
        <w:rPr>
          <w:i/>
          <w:iCs/>
        </w:rPr>
        <w:t xml:space="preserve"> </w:t>
      </w:r>
      <w:proofErr w:type="spellStart"/>
      <w:r w:rsidRPr="00EC285B">
        <w:rPr>
          <w:i/>
          <w:iCs/>
        </w:rPr>
        <w:t>Native</w:t>
      </w:r>
      <w:proofErr w:type="spellEnd"/>
      <w:r>
        <w:t xml:space="preserve">, </w:t>
      </w:r>
      <w:proofErr w:type="spellStart"/>
      <w:r w:rsidRPr="00EC285B">
        <w:rPr>
          <w:i/>
          <w:iCs/>
        </w:rPr>
        <w:t>Xamarin</w:t>
      </w:r>
      <w:proofErr w:type="spellEnd"/>
      <w:r>
        <w:t xml:space="preserve"> </w:t>
      </w:r>
      <w:r w:rsidRPr="00EC285B">
        <w:t>és</w:t>
      </w:r>
      <w:r w:rsidRPr="00EC285B">
        <w:rPr>
          <w:i/>
          <w:iCs/>
        </w:rPr>
        <w:t xml:space="preserve"> Open </w:t>
      </w:r>
      <w:proofErr w:type="spellStart"/>
      <w:r w:rsidRPr="00EC285B">
        <w:rPr>
          <w:i/>
          <w:iCs/>
        </w:rPr>
        <w:t>Source</w:t>
      </w:r>
      <w:proofErr w:type="spellEnd"/>
      <w:r>
        <w:t xml:space="preserve"> i té una gran comunitat darrere.</w:t>
      </w:r>
    </w:p>
    <w:p w14:paraId="7F5C5BE2" w14:textId="77777777" w:rsidR="00D3654C" w:rsidRPr="00C13984" w:rsidRDefault="00D3654C" w:rsidP="00D3654C">
      <w:r>
        <w:t xml:space="preserve">Les aplicacions més destacades que utilitzen </w:t>
      </w:r>
      <w:proofErr w:type="spellStart"/>
      <w:r w:rsidRPr="00EC285B">
        <w:rPr>
          <w:i/>
          <w:iCs/>
        </w:rPr>
        <w:t>Xamarin</w:t>
      </w:r>
      <w:proofErr w:type="spellEnd"/>
      <w:r>
        <w:t xml:space="preserve"> són, l’aplicació dels premis </w:t>
      </w:r>
      <w:r w:rsidRPr="00EC285B">
        <w:rPr>
          <w:i/>
          <w:iCs/>
        </w:rPr>
        <w:t>Oscar</w:t>
      </w:r>
      <w:r>
        <w:t xml:space="preserve">, </w:t>
      </w:r>
      <w:r w:rsidRPr="00EC285B">
        <w:rPr>
          <w:i/>
          <w:iCs/>
        </w:rPr>
        <w:t>UPS</w:t>
      </w:r>
      <w:r>
        <w:t xml:space="preserve"> i </w:t>
      </w:r>
      <w:r w:rsidRPr="00EC285B">
        <w:rPr>
          <w:i/>
          <w:iCs/>
        </w:rPr>
        <w:t>BBVA</w:t>
      </w:r>
      <w:r>
        <w:t>.</w:t>
      </w:r>
    </w:p>
    <w:p w14:paraId="153DE6B7" w14:textId="77777777" w:rsidR="00D3654C" w:rsidRPr="00453198" w:rsidRDefault="00D3654C" w:rsidP="0032269F">
      <w:pPr>
        <w:pStyle w:val="Ttol4"/>
        <w:rPr>
          <w:highlight w:val="yellow"/>
        </w:rPr>
      </w:pPr>
      <w:r w:rsidRPr="00453198">
        <w:rPr>
          <w:highlight w:val="yellow"/>
        </w:rPr>
        <w:t>FLUTTER</w:t>
      </w:r>
    </w:p>
    <w:p w14:paraId="02C8A678" w14:textId="5A81D9BE" w:rsidR="00D3654C" w:rsidRPr="00C13984" w:rsidRDefault="00D3654C" w:rsidP="00D3654C">
      <w:r>
        <w:t xml:space="preserve">És un </w:t>
      </w:r>
      <w:r w:rsidRPr="00EC285B">
        <w:rPr>
          <w:i/>
          <w:iCs/>
        </w:rPr>
        <w:t>framework</w:t>
      </w:r>
      <w:r>
        <w:t xml:space="preserve"> de desenvolupament d’aplicacions mòbils, web i aplicacions d’ordinadors desenvolupat per </w:t>
      </w:r>
      <w:proofErr w:type="spellStart"/>
      <w:r w:rsidRPr="00EC285B">
        <w:rPr>
          <w:i/>
          <w:iCs/>
        </w:rPr>
        <w:t>Google</w:t>
      </w:r>
      <w:proofErr w:type="spellEnd"/>
      <w:r>
        <w:t xml:space="preserve">. </w:t>
      </w:r>
      <w:proofErr w:type="spellStart"/>
      <w:r w:rsidRPr="00EC285B">
        <w:rPr>
          <w:i/>
          <w:iCs/>
        </w:rPr>
        <w:t>Flutter</w:t>
      </w:r>
      <w:proofErr w:type="spellEnd"/>
      <w:r w:rsidR="001C3D73">
        <w:rPr>
          <w:i/>
          <w:iCs/>
        </w:rPr>
        <w:t xml:space="preserve"> </w:t>
      </w:r>
      <w:r w:rsidR="001C3D73" w:rsidRPr="001C3D73">
        <w:rPr>
          <w:i/>
          <w:iCs/>
        </w:rPr>
        <w:t>[19]</w:t>
      </w:r>
      <w:r>
        <w:t xml:space="preserve"> es desenvolupa utilitzat </w:t>
      </w:r>
      <w:proofErr w:type="spellStart"/>
      <w:r w:rsidRPr="00EC285B">
        <w:rPr>
          <w:i/>
          <w:iCs/>
        </w:rPr>
        <w:t>Dart</w:t>
      </w:r>
      <w:proofErr w:type="spellEnd"/>
      <w:r>
        <w:t xml:space="preserve">. És el més nou dels dos </w:t>
      </w:r>
      <w:r w:rsidRPr="00EC285B">
        <w:rPr>
          <w:i/>
          <w:iCs/>
        </w:rPr>
        <w:t>frameworks</w:t>
      </w:r>
      <w:r>
        <w:t xml:space="preserve"> comentats anteriorment.</w:t>
      </w:r>
    </w:p>
    <w:p w14:paraId="2D1CA62D" w14:textId="7D811C28" w:rsidR="00D3654C" w:rsidRPr="00531710" w:rsidRDefault="00EC285B" w:rsidP="00531710">
      <w:r>
        <w:t xml:space="preserve">Segons la seva pàgina web, </w:t>
      </w:r>
      <w:proofErr w:type="spellStart"/>
      <w:r w:rsidRPr="00531710">
        <w:rPr>
          <w:i/>
          <w:iCs/>
        </w:rPr>
        <w:t>Flutter</w:t>
      </w:r>
      <w:proofErr w:type="spellEnd"/>
      <w:r>
        <w:t>,</w:t>
      </w:r>
      <w:r w:rsidR="00531710">
        <w:t xml:space="preserve"> és un </w:t>
      </w:r>
      <w:r w:rsidR="00531710">
        <w:rPr>
          <w:i/>
          <w:iCs/>
        </w:rPr>
        <w:t>framework</w:t>
      </w:r>
      <w:r w:rsidR="00531710">
        <w:t xml:space="preserve"> molt </w:t>
      </w:r>
      <w:r w:rsidR="001C3D73">
        <w:t>semblant</w:t>
      </w:r>
      <w:r w:rsidR="00531710">
        <w:t xml:space="preserve"> als anteriors, et diuen que és fàcil de desenvolupar, fer la UI és flexible i a més </w:t>
      </w:r>
      <w:r w:rsidR="001C3D73">
        <w:t>et prometen un rendiment natiu per a les aplicacions.</w:t>
      </w:r>
    </w:p>
    <w:p w14:paraId="41E63E1D" w14:textId="447CBF58" w:rsidR="00D3654C" w:rsidRPr="00EC285B" w:rsidRDefault="00D3654C" w:rsidP="00D3654C">
      <w:r>
        <w:lastRenderedPageBreak/>
        <w:t xml:space="preserve">Entre les aplicacions més conegudes que utilitzen </w:t>
      </w:r>
      <w:proofErr w:type="spellStart"/>
      <w:r w:rsidRPr="00EC285B">
        <w:rPr>
          <w:i/>
          <w:iCs/>
        </w:rPr>
        <w:t>Flutter</w:t>
      </w:r>
      <w:proofErr w:type="spellEnd"/>
      <w:r>
        <w:t xml:space="preserve"> hi ha </w:t>
      </w:r>
      <w:proofErr w:type="spellStart"/>
      <w:r w:rsidRPr="00EC285B">
        <w:rPr>
          <w:i/>
          <w:iCs/>
        </w:rPr>
        <w:t>Ebay</w:t>
      </w:r>
      <w:proofErr w:type="spellEnd"/>
      <w:r>
        <w:t xml:space="preserve">, </w:t>
      </w:r>
      <w:proofErr w:type="spellStart"/>
      <w:r w:rsidRPr="00EC285B">
        <w:rPr>
          <w:i/>
          <w:iCs/>
        </w:rPr>
        <w:t>Stadia</w:t>
      </w:r>
      <w:proofErr w:type="spellEnd"/>
      <w:r>
        <w:t xml:space="preserve"> i el </w:t>
      </w:r>
      <w:r w:rsidRPr="00EC285B">
        <w:rPr>
          <w:i/>
          <w:iCs/>
        </w:rPr>
        <w:t xml:space="preserve">New York </w:t>
      </w:r>
      <w:proofErr w:type="spellStart"/>
      <w:r w:rsidRPr="00EC285B">
        <w:rPr>
          <w:i/>
          <w:iCs/>
        </w:rPr>
        <w:t>Times</w:t>
      </w:r>
      <w:proofErr w:type="spellEnd"/>
      <w:r w:rsidR="00EC285B">
        <w:rPr>
          <w:i/>
          <w:iCs/>
        </w:rPr>
        <w:t xml:space="preserve"> </w:t>
      </w:r>
      <w:r w:rsidR="00EC285B">
        <w:t>entre d’altres.</w:t>
      </w:r>
    </w:p>
    <w:p w14:paraId="4AD6C8CF" w14:textId="47B08910" w:rsidR="00E60250" w:rsidRPr="00453198" w:rsidRDefault="00E60250" w:rsidP="009024F4">
      <w:pPr>
        <w:pStyle w:val="Ttol3"/>
        <w:rPr>
          <w:highlight w:val="yellow"/>
        </w:rPr>
      </w:pPr>
      <w:bookmarkStart w:id="24" w:name="_Toc74671307"/>
      <w:r w:rsidRPr="00453198">
        <w:rPr>
          <w:highlight w:val="yellow"/>
        </w:rPr>
        <w:t>TECNOLOGIES PER A ENVIAR I REBRE NOTIFICACIONS AL MÓBIL</w:t>
      </w:r>
      <w:bookmarkEnd w:id="24"/>
    </w:p>
    <w:p w14:paraId="7C6F2D80" w14:textId="77777777" w:rsidR="002776CC" w:rsidRDefault="00D3654C" w:rsidP="00E60250">
      <w:r>
        <w:t xml:space="preserve">En aquest subapartat es veuran els  mecanismes que hi ha per a poder enviar i rebre notificacions als dispositius mòbils. </w:t>
      </w:r>
    </w:p>
    <w:p w14:paraId="1A0DD70E" w14:textId="674FD36F" w:rsidR="00E60250" w:rsidRDefault="00D3654C" w:rsidP="00E60250">
      <w:r>
        <w:t xml:space="preserve">S’ha de considerar que per enviar es pugui fer des de el servidor web. </w:t>
      </w:r>
    </w:p>
    <w:p w14:paraId="417EA09A" w14:textId="48716929" w:rsidR="00D3654C" w:rsidRPr="00453198" w:rsidRDefault="00D3654C" w:rsidP="0032269F">
      <w:pPr>
        <w:pStyle w:val="Ttol4"/>
        <w:rPr>
          <w:highlight w:val="yellow"/>
        </w:rPr>
      </w:pPr>
      <w:r w:rsidRPr="00453198">
        <w:rPr>
          <w:highlight w:val="yellow"/>
        </w:rPr>
        <w:t>FIREBASE CLOUD MESSAGING</w:t>
      </w:r>
    </w:p>
    <w:p w14:paraId="41DC2C20" w14:textId="283221AD" w:rsidR="00D3654C" w:rsidRDefault="001C3D73" w:rsidP="00D3654C">
      <w:r>
        <w:t xml:space="preserve">La solució més coneguda és </w:t>
      </w:r>
      <w:proofErr w:type="spellStart"/>
      <w:r>
        <w:rPr>
          <w:i/>
          <w:iCs/>
        </w:rPr>
        <w:t>Firebase</w:t>
      </w:r>
      <w:proofErr w:type="spellEnd"/>
      <w:r w:rsidR="00993791">
        <w:t xml:space="preserve"> </w:t>
      </w:r>
      <w:r w:rsidR="00993791">
        <w:fldChar w:fldCharType="begin"/>
      </w:r>
      <w:r w:rsidR="00993791">
        <w:instrText xml:space="preserve"> ADDIN ZOTERO_ITEM CSL_CITATION {"citationID":"EibpeJJC","properties":{"formattedCitation":"[20]","plainCitation":"[20]","noteIndex":0},"citationItems":[{"id":74,"uris":["http://zotero.org/users/local/eauejolH/items/3Q7JGGDF"],"uri":["http://zotero.org/users/local/eauejolH/items/3Q7JGGDF"],"itemData":{"id":74,"type":"book","title":"Firebase","URL":"https://firebase.google.com/","author":[{"literal":"Google"}],"issued":{"date-parts":[["2011"]]}}}],"schema":"https://github.com/citation-style-language/schema/raw/master/csl-citation.json"} </w:instrText>
      </w:r>
      <w:r w:rsidR="00993791">
        <w:fldChar w:fldCharType="separate"/>
      </w:r>
      <w:r w:rsidR="00993791" w:rsidRPr="00993791">
        <w:t>[20]</w:t>
      </w:r>
      <w:r w:rsidR="00993791">
        <w:fldChar w:fldCharType="end"/>
      </w:r>
      <w:r>
        <w:t>,</w:t>
      </w:r>
      <w:r w:rsidR="00993791">
        <w:t xml:space="preserve"> una plataforma pel desenvolupament d’aplicacions mòbils, de propietat de </w:t>
      </w:r>
      <w:proofErr w:type="spellStart"/>
      <w:r w:rsidR="00993791">
        <w:rPr>
          <w:i/>
          <w:iCs/>
        </w:rPr>
        <w:t>Google</w:t>
      </w:r>
      <w:proofErr w:type="spellEnd"/>
      <w:r w:rsidR="00993791">
        <w:t>.</w:t>
      </w:r>
    </w:p>
    <w:p w14:paraId="2642ABDD" w14:textId="722F8EA5" w:rsidR="00993791" w:rsidRPr="00993791" w:rsidRDefault="00993791" w:rsidP="00D3654C">
      <w:r>
        <w:t xml:space="preserve">Aquesta plataforma té el seu sistema d’enviar notificacions, </w:t>
      </w:r>
      <w:proofErr w:type="spellStart"/>
      <w:r>
        <w:rPr>
          <w:i/>
          <w:iCs/>
        </w:rPr>
        <w:t>Firebase</w:t>
      </w:r>
      <w:proofErr w:type="spellEnd"/>
      <w:r>
        <w:rPr>
          <w:i/>
          <w:iCs/>
        </w:rPr>
        <w:t xml:space="preserve"> </w:t>
      </w:r>
      <w:proofErr w:type="spellStart"/>
      <w:r>
        <w:rPr>
          <w:i/>
          <w:iCs/>
        </w:rPr>
        <w:t>Cloud</w:t>
      </w:r>
      <w:proofErr w:type="spellEnd"/>
      <w:r>
        <w:rPr>
          <w:i/>
          <w:iCs/>
        </w:rPr>
        <w:t xml:space="preserve"> </w:t>
      </w:r>
      <w:proofErr w:type="spellStart"/>
      <w:r>
        <w:rPr>
          <w:i/>
          <w:iCs/>
        </w:rPr>
        <w:t>Messaging</w:t>
      </w:r>
      <w:proofErr w:type="spellEnd"/>
      <w:r>
        <w:t xml:space="preserve">. Aquest sistema, segons la seva pàgina web, ofereix una solució multiplataforma per a diferents sistemes operatius. Addicionalment </w:t>
      </w:r>
      <w:proofErr w:type="spellStart"/>
      <w:r>
        <w:rPr>
          <w:i/>
          <w:iCs/>
        </w:rPr>
        <w:t>Firebase</w:t>
      </w:r>
      <w:proofErr w:type="spellEnd"/>
      <w:r>
        <w:t xml:space="preserve"> ofereix un </w:t>
      </w:r>
      <w:r>
        <w:rPr>
          <w:i/>
          <w:iCs/>
        </w:rPr>
        <w:t>SDK</w:t>
      </w:r>
      <w:r>
        <w:t xml:space="preserve"> per a </w:t>
      </w:r>
      <w:r w:rsidR="00781B06">
        <w:t>poder</w:t>
      </w:r>
      <w:r>
        <w:t xml:space="preserve"> enviar notificacions des de un servidor </w:t>
      </w:r>
      <w:r w:rsidR="00781B06">
        <w:t>web o qualsevol altra aplicació.</w:t>
      </w:r>
    </w:p>
    <w:p w14:paraId="3B37D81D" w14:textId="4BBDD053" w:rsidR="00D3654C" w:rsidRPr="001314ED" w:rsidRDefault="00781B06" w:rsidP="0032269F">
      <w:pPr>
        <w:pStyle w:val="Ttol4"/>
        <w:rPr>
          <w:highlight w:val="yellow"/>
          <w:shd w:val="clear" w:color="auto" w:fill="FFFFFF"/>
        </w:rPr>
      </w:pPr>
      <w:r w:rsidRPr="001314ED">
        <w:rPr>
          <w:highlight w:val="yellow"/>
          <w:shd w:val="clear" w:color="auto" w:fill="FFFFFF"/>
        </w:rPr>
        <w:t>ONESIGNAL</w:t>
      </w:r>
    </w:p>
    <w:p w14:paraId="2620BB3D" w14:textId="77777777" w:rsidR="00D3654C" w:rsidRPr="00D3654C" w:rsidRDefault="00D3654C" w:rsidP="00D3654C"/>
    <w:p w14:paraId="708C5304" w14:textId="50BBE4FB" w:rsidR="00D3654C" w:rsidRPr="00D3654C" w:rsidRDefault="00D3654C" w:rsidP="0032269F">
      <w:pPr>
        <w:pStyle w:val="Ttol4"/>
        <w:rPr>
          <w:highlight w:val="red"/>
        </w:rPr>
      </w:pPr>
      <w:r w:rsidRPr="00D3654C">
        <w:rPr>
          <w:highlight w:val="red"/>
        </w:rPr>
        <w:t>EXPO PUSH NOTIFICATIONS</w:t>
      </w:r>
    </w:p>
    <w:p w14:paraId="534C5882" w14:textId="77777777" w:rsidR="00D3654C" w:rsidRPr="00D3654C" w:rsidRDefault="00D3654C" w:rsidP="00D3654C"/>
    <w:p w14:paraId="4C17BB88" w14:textId="77777777" w:rsidR="00CB38D6" w:rsidRDefault="00CB38D6" w:rsidP="00CB38D6"/>
    <w:p w14:paraId="6FB35ED8" w14:textId="328C514D" w:rsidR="00CB38D6" w:rsidRPr="00CB38D6" w:rsidRDefault="00CB38D6" w:rsidP="00CB38D6">
      <w:pPr>
        <w:sectPr w:rsidR="00CB38D6" w:rsidRPr="00CB38D6" w:rsidSect="00B031B5">
          <w:headerReference w:type="default" r:id="rId19"/>
          <w:type w:val="oddPage"/>
          <w:pgSz w:w="11906" w:h="16838" w:code="9"/>
          <w:pgMar w:top="1701" w:right="1418" w:bottom="1418" w:left="1418" w:header="709" w:footer="709" w:gutter="284"/>
          <w:cols w:space="708"/>
          <w:docGrid w:linePitch="360"/>
        </w:sectPr>
      </w:pPr>
    </w:p>
    <w:p w14:paraId="4F4A8160" w14:textId="77777777" w:rsidR="00B031B5" w:rsidRPr="00453198" w:rsidRDefault="00B031B5" w:rsidP="00B031B5">
      <w:pPr>
        <w:pStyle w:val="Ttol1"/>
      </w:pPr>
      <w:bookmarkStart w:id="25" w:name="_OBJECTIUS_I_ABAST"/>
      <w:bookmarkStart w:id="26" w:name="_Toc55765597"/>
      <w:bookmarkStart w:id="27" w:name="_Toc74671308"/>
      <w:bookmarkEnd w:id="25"/>
      <w:r w:rsidRPr="00453198">
        <w:lastRenderedPageBreak/>
        <w:t>OBJECTIUS I ABAST</w:t>
      </w:r>
      <w:bookmarkStart w:id="28" w:name="_Hlk55577411"/>
      <w:bookmarkEnd w:id="26"/>
      <w:bookmarkEnd w:id="27"/>
    </w:p>
    <w:p w14:paraId="785211EB" w14:textId="77777777" w:rsidR="00B031B5" w:rsidRPr="00453198" w:rsidRDefault="00B031B5" w:rsidP="00B031B5">
      <w:r w:rsidRPr="00453198">
        <w:t>En aquest apartat s’explicaran els objectius que té aquest treball, tant pel client com pel producte. A més s’inclourà quin és el públic objectiu i l’abast d’aquesta aplicació.</w:t>
      </w:r>
    </w:p>
    <w:p w14:paraId="7F866099" w14:textId="77777777" w:rsidR="00B031B5" w:rsidRPr="00453198" w:rsidRDefault="00B031B5" w:rsidP="00B031B5">
      <w:pPr>
        <w:pStyle w:val="Ttol2"/>
      </w:pPr>
      <w:bookmarkStart w:id="29" w:name="_Toc74671309"/>
      <w:r w:rsidRPr="00453198">
        <w:t>OBJECTIUS DEL CLIENT</w:t>
      </w:r>
      <w:bookmarkEnd w:id="29"/>
    </w:p>
    <w:bookmarkEnd w:id="28"/>
    <w:p w14:paraId="6134D414" w14:textId="77777777" w:rsidR="00B031B5" w:rsidRPr="00453198" w:rsidRDefault="00B031B5" w:rsidP="009024F4">
      <w:pPr>
        <w:pStyle w:val="Pargrafdellista"/>
        <w:numPr>
          <w:ilvl w:val="0"/>
          <w:numId w:val="2"/>
        </w:numPr>
      </w:pPr>
      <w:r w:rsidRPr="00453198">
        <w:t>Demostrar que amb l’aplicació millora l’efectivitat de visualitzar un esdeveniment.</w:t>
      </w:r>
    </w:p>
    <w:p w14:paraId="42B8DEE7" w14:textId="77777777" w:rsidR="00B031B5" w:rsidRPr="00453198" w:rsidRDefault="00B031B5" w:rsidP="009024F4">
      <w:pPr>
        <w:pStyle w:val="Pargrafdellista"/>
        <w:numPr>
          <w:ilvl w:val="0"/>
          <w:numId w:val="2"/>
        </w:numPr>
      </w:pPr>
      <w:r w:rsidRPr="00453198">
        <w:t>Fer una aplicació multiplataforma per arribar al màxim nombre d’usuaris.</w:t>
      </w:r>
    </w:p>
    <w:p w14:paraId="494C2360" w14:textId="77777777" w:rsidR="00B031B5" w:rsidRPr="00453198" w:rsidRDefault="00B031B5" w:rsidP="009024F4">
      <w:pPr>
        <w:pStyle w:val="Pargrafdellista"/>
        <w:numPr>
          <w:ilvl w:val="0"/>
          <w:numId w:val="2"/>
        </w:numPr>
      </w:pPr>
      <w:r w:rsidRPr="00453198">
        <w:t>Gestionar les alertes que disposin els usuaris a través d’una pàgina web.</w:t>
      </w:r>
    </w:p>
    <w:p w14:paraId="08F60374" w14:textId="77777777" w:rsidR="00B031B5" w:rsidRPr="00453198" w:rsidRDefault="00B031B5" w:rsidP="009024F4">
      <w:pPr>
        <w:pStyle w:val="Pargrafdellista"/>
        <w:numPr>
          <w:ilvl w:val="0"/>
          <w:numId w:val="2"/>
        </w:numPr>
      </w:pPr>
      <w:r w:rsidRPr="00453198">
        <w:t>Rebre notificacions quan s’ha superat el llindar del valor establert en l’alerta.</w:t>
      </w:r>
    </w:p>
    <w:p w14:paraId="60EF29FE" w14:textId="77777777" w:rsidR="00B031B5" w:rsidRPr="00453198" w:rsidRDefault="00B031B5" w:rsidP="009024F4">
      <w:pPr>
        <w:pStyle w:val="Pargrafdellista"/>
        <w:numPr>
          <w:ilvl w:val="0"/>
          <w:numId w:val="2"/>
        </w:numPr>
      </w:pPr>
      <w:r w:rsidRPr="00453198">
        <w:t>Integrar l’aplicació a l’hospital sense que suposi una dificultat extra pel client.</w:t>
      </w:r>
    </w:p>
    <w:p w14:paraId="522ADF99" w14:textId="77777777" w:rsidR="00B031B5" w:rsidRPr="00453198" w:rsidRDefault="00B031B5" w:rsidP="00B031B5">
      <w:pPr>
        <w:pStyle w:val="Ttol2"/>
      </w:pPr>
      <w:bookmarkStart w:id="30" w:name="_Toc74671310"/>
      <w:r w:rsidRPr="00453198">
        <w:t>OBJECTIUS DEL PRODUCTE</w:t>
      </w:r>
      <w:bookmarkEnd w:id="30"/>
    </w:p>
    <w:p w14:paraId="51D0C0C1" w14:textId="77777777" w:rsidR="00B031B5" w:rsidRPr="00453198" w:rsidRDefault="00B031B5" w:rsidP="009024F4">
      <w:pPr>
        <w:pStyle w:val="Pargrafdellista"/>
        <w:numPr>
          <w:ilvl w:val="0"/>
          <w:numId w:val="5"/>
        </w:numPr>
      </w:pPr>
      <w:r w:rsidRPr="00453198">
        <w:t>Dissenyar un sistema per a poder afegir hospitals i diferents motors d’interoperabilitat.</w:t>
      </w:r>
    </w:p>
    <w:p w14:paraId="507F9397" w14:textId="074F4D08" w:rsidR="00B031B5" w:rsidRPr="00453198" w:rsidRDefault="00B031B5" w:rsidP="009024F4">
      <w:pPr>
        <w:pStyle w:val="Pargrafdellista"/>
        <w:numPr>
          <w:ilvl w:val="0"/>
          <w:numId w:val="5"/>
        </w:numPr>
      </w:pPr>
      <w:r w:rsidRPr="00453198">
        <w:t>Tenir una seg</w:t>
      </w:r>
      <w:r w:rsidR="004C6F7E" w:rsidRPr="00453198">
        <w:t>uretat adient d’una aplicació mèdica</w:t>
      </w:r>
      <w:r w:rsidRPr="00453198">
        <w:t>.</w:t>
      </w:r>
    </w:p>
    <w:p w14:paraId="494DDBC6" w14:textId="77777777" w:rsidR="00B031B5" w:rsidRPr="00453198" w:rsidRDefault="00B031B5" w:rsidP="009024F4">
      <w:pPr>
        <w:pStyle w:val="Pargrafdellista"/>
        <w:numPr>
          <w:ilvl w:val="0"/>
          <w:numId w:val="5"/>
        </w:numPr>
      </w:pPr>
      <w:r w:rsidRPr="00453198">
        <w:t>Evitar que la comunicació entre el servidor i l’aplicació mai es perdi per problemes del producte.</w:t>
      </w:r>
    </w:p>
    <w:p w14:paraId="4AF5258D" w14:textId="77777777" w:rsidR="00B031B5" w:rsidRPr="00453198" w:rsidRDefault="00B031B5" w:rsidP="009024F4">
      <w:pPr>
        <w:pStyle w:val="Pargrafdellista"/>
        <w:numPr>
          <w:ilvl w:val="0"/>
          <w:numId w:val="5"/>
        </w:numPr>
      </w:pPr>
      <w:r w:rsidRPr="00453198">
        <w:t>Seguir les lleis de protecció de dades dels usuaris.</w:t>
      </w:r>
    </w:p>
    <w:p w14:paraId="39AE7E45" w14:textId="77777777" w:rsidR="00B031B5" w:rsidRPr="00453198" w:rsidRDefault="00B031B5" w:rsidP="00B031B5">
      <w:pPr>
        <w:pStyle w:val="Ttol2"/>
      </w:pPr>
      <w:bookmarkStart w:id="31" w:name="_Toc74671311"/>
      <w:r w:rsidRPr="00453198">
        <w:t>PÚBLIC POTENCIAL</w:t>
      </w:r>
      <w:bookmarkEnd w:id="31"/>
    </w:p>
    <w:p w14:paraId="762EF40E" w14:textId="77777777" w:rsidR="00B031B5" w:rsidRPr="00453198" w:rsidRDefault="00B031B5" w:rsidP="00B031B5">
      <w:r w:rsidRPr="00453198">
        <w:t>Aquesta aplicació està pensada per a ser utilitzada per a qualsevol treballador d’un hospital o institució mèdica que demani accés al producte. Això vol dir que si estàs donat d’alta i el mateix hospital t’ha donat un usuari i contrasenya de l’aplicació, es podrà accedir i per tant usar-la.</w:t>
      </w:r>
    </w:p>
    <w:p w14:paraId="0255B8DF" w14:textId="77777777" w:rsidR="00B031B5" w:rsidRPr="00453198" w:rsidRDefault="00B031B5" w:rsidP="00B031B5">
      <w:pPr>
        <w:pStyle w:val="Ttol2"/>
      </w:pPr>
      <w:bookmarkStart w:id="32" w:name="_Toc74671312"/>
      <w:r w:rsidRPr="00453198">
        <w:t>ABAST</w:t>
      </w:r>
      <w:bookmarkEnd w:id="32"/>
    </w:p>
    <w:p w14:paraId="2DA1F930" w14:textId="5094839F" w:rsidR="00B031B5" w:rsidRPr="006F1CDD" w:rsidRDefault="004C6F7E" w:rsidP="00B031B5">
      <w:r>
        <w:t>Aquest</w:t>
      </w:r>
      <w:r w:rsidR="00B031B5" w:rsidRPr="006F1CDD">
        <w:t xml:space="preserve"> producte es</w:t>
      </w:r>
      <w:r>
        <w:t xml:space="preserve">tà pensat </w:t>
      </w:r>
      <w:r w:rsidR="00B031B5" w:rsidRPr="006F1CDD">
        <w:t xml:space="preserve">per </w:t>
      </w:r>
      <w:r>
        <w:t xml:space="preserve">a </w:t>
      </w:r>
      <w:r w:rsidR="00B031B5" w:rsidRPr="006F1CDD">
        <w:t xml:space="preserve">ser utilitzat </w:t>
      </w:r>
      <w:r w:rsidR="008101F4" w:rsidRPr="006F1CDD">
        <w:t xml:space="preserve">per a qualsevol hospital que vulgui usar aquesta aplicació </w:t>
      </w:r>
      <w:r>
        <w:t xml:space="preserve">independentment de la empresa del seu </w:t>
      </w:r>
      <w:r w:rsidR="00B031B5" w:rsidRPr="006F1CDD">
        <w:t>motor d’interoperabilitat</w:t>
      </w:r>
      <w:r>
        <w:t>.</w:t>
      </w:r>
      <w:r w:rsidR="00B031B5" w:rsidRPr="006F1CDD">
        <w:t xml:space="preserve"> </w:t>
      </w:r>
    </w:p>
    <w:p w14:paraId="39E1666E" w14:textId="3BE5090C" w:rsidR="00B031B5" w:rsidRPr="006F1CDD" w:rsidRDefault="00B031B5" w:rsidP="00B031B5">
      <w:pPr>
        <w:sectPr w:rsidR="00B031B5" w:rsidRPr="006F1CDD" w:rsidSect="00B031B5">
          <w:headerReference w:type="default" r:id="rId20"/>
          <w:type w:val="oddPage"/>
          <w:pgSz w:w="11906" w:h="16838" w:code="9"/>
          <w:pgMar w:top="1701" w:right="1418" w:bottom="1418" w:left="1418" w:header="709" w:footer="709" w:gutter="284"/>
          <w:cols w:space="708"/>
          <w:docGrid w:linePitch="360"/>
        </w:sectPr>
      </w:pPr>
      <w:r w:rsidRPr="006F1CDD">
        <w:lastRenderedPageBreak/>
        <w:t>Dit això, no vol dir que el disseny de la base de d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w:t>
      </w:r>
      <w:r w:rsidR="004C6F7E">
        <w:t>, com</w:t>
      </w:r>
      <w:r w:rsidRPr="006F1CDD">
        <w:t xml:space="preserve"> fins a convertir-se </w:t>
      </w:r>
      <w:r w:rsidR="004C6F7E">
        <w:t>en una aplicació que s’utilitza globalment</w:t>
      </w:r>
      <w:r w:rsidRPr="006F1CDD">
        <w:t>.</w:t>
      </w:r>
    </w:p>
    <w:p w14:paraId="17235917" w14:textId="77777777" w:rsidR="00B031B5" w:rsidRPr="00453198" w:rsidRDefault="00B031B5" w:rsidP="00B031B5">
      <w:pPr>
        <w:pStyle w:val="Ttol1"/>
      </w:pPr>
      <w:bookmarkStart w:id="33" w:name="_METODOLOGIA"/>
      <w:bookmarkStart w:id="34" w:name="_Toc55765598"/>
      <w:bookmarkStart w:id="35" w:name="_Toc74671313"/>
      <w:bookmarkEnd w:id="33"/>
      <w:r w:rsidRPr="00453198">
        <w:lastRenderedPageBreak/>
        <w:t>METODOLOGIA</w:t>
      </w:r>
      <w:bookmarkEnd w:id="34"/>
      <w:bookmarkEnd w:id="35"/>
    </w:p>
    <w:p w14:paraId="421D73A3" w14:textId="77777777" w:rsidR="00B031B5" w:rsidRPr="00453198" w:rsidRDefault="00B031B5" w:rsidP="00B031B5">
      <w:r w:rsidRPr="00453198">
        <w:t xml:space="preserve">Aquest TFG tindrà un procés cíclic en la part del producte. Com es pot saber utilitzar una metodologia </w:t>
      </w:r>
      <w:proofErr w:type="spellStart"/>
      <w:r w:rsidRPr="00453198">
        <w:rPr>
          <w:i/>
        </w:rPr>
        <w:t>scrum</w:t>
      </w:r>
      <w:proofErr w:type="spellEnd"/>
      <w:r w:rsidRPr="00453198">
        <w:t xml:space="preserve"> sent només un desenvolupador pot ser difícil, per tant s’usarà una petita variant. El principal objectiu d’aquesta metodologia és que en cada </w:t>
      </w:r>
      <w:proofErr w:type="spellStart"/>
      <w:r w:rsidRPr="00453198">
        <w:rPr>
          <w:i/>
        </w:rPr>
        <w:t>sprint</w:t>
      </w:r>
      <w:proofErr w:type="spellEnd"/>
      <w:r w:rsidRPr="00453198">
        <w:t>, que serà d’una setmana, l’aplicació afegeixi funcionalitats sense trencar les anteriors.</w:t>
      </w:r>
    </w:p>
    <w:p w14:paraId="7EEA1B76" w14:textId="4764DFBB" w:rsidR="00B031B5" w:rsidRPr="00453198" w:rsidRDefault="00B031B5" w:rsidP="00B031B5">
      <w:r w:rsidRPr="00453198">
        <w:t>En el control de versions que s’utilitzarà, hi haurà tres branques</w:t>
      </w:r>
      <w:r w:rsidR="004C6F7E" w:rsidRPr="00453198">
        <w:t xml:space="preserve"> per defecte, </w:t>
      </w:r>
      <w:proofErr w:type="spellStart"/>
      <w:r w:rsidR="004C6F7E" w:rsidRPr="00453198">
        <w:rPr>
          <w:i/>
        </w:rPr>
        <w:t>master</w:t>
      </w:r>
      <w:proofErr w:type="spellEnd"/>
      <w:r w:rsidR="004C6F7E" w:rsidRPr="00453198">
        <w:t xml:space="preserve">, </w:t>
      </w:r>
      <w:proofErr w:type="spellStart"/>
      <w:r w:rsidR="004C6F7E" w:rsidRPr="00453198">
        <w:rPr>
          <w:i/>
        </w:rPr>
        <w:t>develop</w:t>
      </w:r>
      <w:proofErr w:type="spellEnd"/>
      <w:r w:rsidR="004C6F7E" w:rsidRPr="00453198">
        <w:rPr>
          <w:i/>
        </w:rPr>
        <w:t xml:space="preserve"> </w:t>
      </w:r>
      <w:r w:rsidR="004C6F7E" w:rsidRPr="00453198">
        <w:t>i</w:t>
      </w:r>
      <w:r w:rsidRPr="00453198">
        <w:t xml:space="preserve"> </w:t>
      </w:r>
      <w:proofErr w:type="spellStart"/>
      <w:r w:rsidRPr="00453198">
        <w:rPr>
          <w:i/>
        </w:rPr>
        <w:t>documentation</w:t>
      </w:r>
      <w:proofErr w:type="spellEnd"/>
      <w:r w:rsidRPr="00453198">
        <w:t xml:space="preserve">. A part quan s’hagi d’afegir una funció al producte, es crearà una branca amb les sigles de la fita que li correspongui i el seu nom. Per exemple </w:t>
      </w:r>
      <w:proofErr w:type="spellStart"/>
      <w:r w:rsidRPr="000B34DF">
        <w:rPr>
          <w:i/>
          <w:iCs/>
        </w:rPr>
        <w:t>cs_login</w:t>
      </w:r>
      <w:proofErr w:type="spellEnd"/>
      <w:r w:rsidRPr="00453198">
        <w:t xml:space="preserve">, en el cas de fer la funció del servidor web </w:t>
      </w:r>
      <w:r w:rsidR="008101F4" w:rsidRPr="00453198">
        <w:t>d’</w:t>
      </w:r>
      <w:r w:rsidRPr="00453198">
        <w:t>iniciar sessió.</w:t>
      </w:r>
    </w:p>
    <w:p w14:paraId="762C899B" w14:textId="77777777" w:rsidR="00B031B5" w:rsidRPr="00453198" w:rsidRDefault="00B031B5" w:rsidP="00B031B5">
      <w:r w:rsidRPr="00453198">
        <w:t>A més aquest projecte tindrà tres fites relacionades amb les entregues que hi ha de la documentació del projecte.</w:t>
      </w:r>
    </w:p>
    <w:p w14:paraId="25A7F65F" w14:textId="77777777" w:rsidR="00B031B5" w:rsidRPr="00453198" w:rsidRDefault="00B031B5" w:rsidP="00B031B5">
      <w:r w:rsidRPr="00453198">
        <w:t xml:space="preserve">La primera ve relacionada amb l’entrega de l’avantprojecte, en aquesta fita s’haurà de dissenyar tot el producte. Aquest disseny ha de constar els diagrames </w:t>
      </w:r>
      <w:r w:rsidRPr="000B34DF">
        <w:rPr>
          <w:i/>
          <w:iCs/>
        </w:rPr>
        <w:t>UML</w:t>
      </w:r>
      <w:r w:rsidRPr="00453198">
        <w:t xml:space="preserve"> de l’aplicació i del servidor, el diagrama relacional de la base de dades, el flux de l’aplicació i com es veurà visualment. Aquesta fita suposarà la transició de la preproducció del producte i l’inici de la producció.</w:t>
      </w:r>
    </w:p>
    <w:p w14:paraId="37A3661D" w14:textId="457DA63E" w:rsidR="00B031B5" w:rsidRPr="00453198" w:rsidRDefault="00B031B5" w:rsidP="00B031B5">
      <w:r w:rsidRPr="00453198">
        <w:t xml:space="preserve">La segona fita començarà la producció del servidor i està marcada amb l’entrega de la memòria intermèdia. Aquesta fita se separarà en tres </w:t>
      </w:r>
      <w:r w:rsidRPr="00453198">
        <w:rPr>
          <w:i/>
        </w:rPr>
        <w:t>sprints</w:t>
      </w:r>
      <w:r w:rsidRPr="00453198">
        <w:t xml:space="preserve"> i, a arribar la data de la fita, s’haurà de tenir el servidor </w:t>
      </w:r>
      <w:proofErr w:type="spellStart"/>
      <w:r w:rsidR="000B34DF">
        <w:t>d’</w:t>
      </w:r>
      <w:r w:rsidR="000B34DF">
        <w:rPr>
          <w:i/>
          <w:iCs/>
        </w:rPr>
        <w:t>InterSystems</w:t>
      </w:r>
      <w:proofErr w:type="spellEnd"/>
      <w:r w:rsidR="000B34DF">
        <w:rPr>
          <w:i/>
          <w:iCs/>
        </w:rPr>
        <w:t xml:space="preserve"> IRIS for Health</w:t>
      </w:r>
      <w:r w:rsidRPr="00453198">
        <w:t xml:space="preserve"> i el servidor </w:t>
      </w:r>
      <w:r w:rsidR="000B34DF">
        <w:t>w</w:t>
      </w:r>
      <w:r w:rsidRPr="00453198">
        <w:t xml:space="preserve">eb. Aquests tres </w:t>
      </w:r>
      <w:r w:rsidRPr="00453198">
        <w:rPr>
          <w:i/>
        </w:rPr>
        <w:t>sprints</w:t>
      </w:r>
      <w:r w:rsidRPr="00453198">
        <w:t xml:space="preserve"> corresponen al servidor web i es farà a tres setmanes de la data límit de la fita. Abans de fer aquesta web es </w:t>
      </w:r>
      <w:r w:rsidR="00F337F6" w:rsidRPr="00453198">
        <w:t>crearà</w:t>
      </w:r>
      <w:r w:rsidRPr="00453198">
        <w:t xml:space="preserve"> el servidor </w:t>
      </w:r>
      <w:proofErr w:type="spellStart"/>
      <w:r w:rsidR="000B34DF">
        <w:t>d’</w:t>
      </w:r>
      <w:r w:rsidR="000B34DF">
        <w:rPr>
          <w:i/>
          <w:iCs/>
        </w:rPr>
        <w:t>InterSystems</w:t>
      </w:r>
      <w:proofErr w:type="spellEnd"/>
      <w:r w:rsidR="000B34DF">
        <w:rPr>
          <w:i/>
          <w:iCs/>
        </w:rPr>
        <w:t xml:space="preserve"> IRIS for Health</w:t>
      </w:r>
      <w:r w:rsidRPr="00453198">
        <w:t>. El motiu de què</w:t>
      </w:r>
      <w:r w:rsidR="001923E2" w:rsidRPr="00453198">
        <w:t xml:space="preserve">, la producció del servidor </w:t>
      </w:r>
      <w:proofErr w:type="spellStart"/>
      <w:r w:rsidR="000B34DF">
        <w:t>d’</w:t>
      </w:r>
      <w:r w:rsidR="000B34DF">
        <w:rPr>
          <w:i/>
          <w:iCs/>
        </w:rPr>
        <w:t>InterSystems</w:t>
      </w:r>
      <w:proofErr w:type="spellEnd"/>
      <w:r w:rsidR="000B34DF">
        <w:rPr>
          <w:i/>
          <w:iCs/>
        </w:rPr>
        <w:t xml:space="preserve"> IRIS for Health</w:t>
      </w:r>
      <w:r w:rsidR="001923E2" w:rsidRPr="00453198">
        <w:t>,</w:t>
      </w:r>
      <w:r w:rsidRPr="00453198">
        <w:t xml:space="preserve"> no estigui tallant en </w:t>
      </w:r>
      <w:r w:rsidRPr="00453198">
        <w:rPr>
          <w:i/>
        </w:rPr>
        <w:t>sprints</w:t>
      </w:r>
      <w:r w:rsidRPr="00453198">
        <w:t xml:space="preserve"> és perquè en el moment de l’elaboració d’aquest apartat no se sap quan es trigarà a fer-ho. Així que s’ha deixat una longitud de temps equivalent a set </w:t>
      </w:r>
      <w:r w:rsidRPr="00453198">
        <w:rPr>
          <w:i/>
        </w:rPr>
        <w:t>sprints</w:t>
      </w:r>
      <w:r w:rsidRPr="00453198">
        <w:t>, per evitar inconvenients al futur.</w:t>
      </w:r>
    </w:p>
    <w:p w14:paraId="12914AF1" w14:textId="3E763EC7" w:rsidR="00B031B5" w:rsidRPr="00453198" w:rsidRDefault="00B031B5" w:rsidP="00B031B5">
      <w:r w:rsidRPr="00453198">
        <w:t xml:space="preserve">La tercera i última fita coincideix amb la data de l’entrega de la memòria final i servirà per desenvolupar l’aplicació. Aquesta última fita estarà composta de set </w:t>
      </w:r>
      <w:r w:rsidRPr="00453198">
        <w:rPr>
          <w:i/>
        </w:rPr>
        <w:t>sprints</w:t>
      </w:r>
      <w:r w:rsidRPr="00453198">
        <w:t xml:space="preserve"> que </w:t>
      </w:r>
      <w:r w:rsidR="00F337F6" w:rsidRPr="00453198">
        <w:t>aniran</w:t>
      </w:r>
      <w:r w:rsidRPr="00453198">
        <w:t xml:space="preserve"> des de connectar-se amb el servidor web fins a fer la interfície d’usuari. </w:t>
      </w:r>
    </w:p>
    <w:p w14:paraId="6AF4C24F" w14:textId="09F015A6" w:rsidR="000B34DF" w:rsidRDefault="000B34DF">
      <w:pPr>
        <w:spacing w:before="0" w:after="160" w:line="259" w:lineRule="auto"/>
        <w:jc w:val="left"/>
      </w:pPr>
      <w:r>
        <w:br w:type="page"/>
      </w:r>
    </w:p>
    <w:p w14:paraId="5A7B3860" w14:textId="5AF88D3D" w:rsidR="000B34DF" w:rsidRDefault="000B34DF">
      <w:pPr>
        <w:spacing w:before="0" w:after="160" w:line="259" w:lineRule="auto"/>
        <w:jc w:val="left"/>
      </w:pPr>
      <w:r>
        <w:lastRenderedPageBreak/>
        <w:br w:type="page"/>
      </w:r>
    </w:p>
    <w:p w14:paraId="0C4F3FB2" w14:textId="77777777" w:rsidR="00B031B5" w:rsidRPr="00453198" w:rsidRDefault="00B031B5" w:rsidP="00B031B5">
      <w:pPr>
        <w:sectPr w:rsidR="00B031B5" w:rsidRPr="00453198" w:rsidSect="00B031B5">
          <w:headerReference w:type="default" r:id="rId21"/>
          <w:type w:val="oddPage"/>
          <w:pgSz w:w="11906" w:h="16838" w:code="9"/>
          <w:pgMar w:top="1701" w:right="1418" w:bottom="1418" w:left="1418" w:header="709" w:footer="709" w:gutter="284"/>
          <w:cols w:space="708"/>
          <w:docGrid w:linePitch="360"/>
        </w:sectPr>
      </w:pPr>
    </w:p>
    <w:p w14:paraId="4ACF4AD5" w14:textId="77777777" w:rsidR="00B031B5" w:rsidRPr="00453198" w:rsidRDefault="00B031B5" w:rsidP="00B031B5">
      <w:pPr>
        <w:pStyle w:val="Ttol1"/>
      </w:pPr>
      <w:bookmarkStart w:id="36" w:name="_DEFINICIÓ_DE_REQUERIMENTS"/>
      <w:bookmarkStart w:id="37" w:name="_Toc55765599"/>
      <w:bookmarkStart w:id="38" w:name="_Toc74671314"/>
      <w:bookmarkEnd w:id="36"/>
      <w:r w:rsidRPr="00453198">
        <w:lastRenderedPageBreak/>
        <w:t>DEFINICIÓ DE REQUERIMENTS FUNCIONALS I TECNOLÒGICS</w:t>
      </w:r>
      <w:bookmarkEnd w:id="37"/>
      <w:bookmarkEnd w:id="38"/>
    </w:p>
    <w:p w14:paraId="0D76AA38" w14:textId="6F3E94D3" w:rsidR="00B031B5" w:rsidRPr="00453198" w:rsidRDefault="00B031B5" w:rsidP="00B031B5">
      <w:r w:rsidRPr="00453198">
        <w:t>Aquest projecte necessita separar els requeriment funcionals del servidor i de l’aplicació, ja que són bastants diferents.</w:t>
      </w:r>
    </w:p>
    <w:p w14:paraId="4EE04B1A" w14:textId="7A401CE6" w:rsidR="0064317D" w:rsidRPr="00453198" w:rsidRDefault="0064317D" w:rsidP="0064317D">
      <w:pPr>
        <w:pStyle w:val="Ttol2"/>
      </w:pPr>
      <w:bookmarkStart w:id="39" w:name="_Toc74671315"/>
      <w:r w:rsidRPr="00453198">
        <w:t>REQUERIMENTS</w:t>
      </w:r>
      <w:r w:rsidR="001C3D73" w:rsidRPr="00453198">
        <w:t xml:space="preserve"> </w:t>
      </w:r>
      <w:r w:rsidRPr="00453198">
        <w:t xml:space="preserve">FUNCIONALS DEL SERVIDOR </w:t>
      </w:r>
      <w:r w:rsidRPr="000B34DF">
        <w:t>D’INTERSYSTEMS IRIS</w:t>
      </w:r>
      <w:r w:rsidR="00F37EA3" w:rsidRPr="000B34DF">
        <w:t xml:space="preserve"> FOR HEALTH</w:t>
      </w:r>
      <w:bookmarkEnd w:id="39"/>
    </w:p>
    <w:p w14:paraId="2F89FEF9" w14:textId="10FAFFF6" w:rsidR="00F37EA3" w:rsidRPr="00453198" w:rsidRDefault="00F37EA3" w:rsidP="00F37EA3">
      <w:pPr>
        <w:pStyle w:val="Pargrafdellista"/>
        <w:numPr>
          <w:ilvl w:val="0"/>
          <w:numId w:val="45"/>
        </w:numPr>
        <w:rPr>
          <w:b/>
          <w:bCs/>
        </w:rPr>
      </w:pPr>
      <w:r w:rsidRPr="00453198">
        <w:rPr>
          <w:b/>
          <w:bCs/>
        </w:rPr>
        <w:t>Crear una base de dades per a administrar les alertes.</w:t>
      </w:r>
    </w:p>
    <w:p w14:paraId="558DA09A" w14:textId="50D47777" w:rsidR="00F37EA3" w:rsidRPr="00453198" w:rsidRDefault="00F37EA3" w:rsidP="00F37EA3">
      <w:pPr>
        <w:pStyle w:val="Pargrafdellista"/>
        <w:numPr>
          <w:ilvl w:val="0"/>
          <w:numId w:val="45"/>
        </w:numPr>
        <w:rPr>
          <w:b/>
          <w:bCs/>
        </w:rPr>
      </w:pPr>
      <w:r w:rsidRPr="00453198">
        <w:rPr>
          <w:b/>
          <w:bCs/>
        </w:rPr>
        <w:t xml:space="preserve">Crear una </w:t>
      </w:r>
      <w:r w:rsidRPr="000B34DF">
        <w:rPr>
          <w:b/>
          <w:bCs/>
          <w:i/>
          <w:iCs/>
        </w:rPr>
        <w:t>API</w:t>
      </w:r>
      <w:r w:rsidRPr="00453198">
        <w:rPr>
          <w:b/>
          <w:bCs/>
        </w:rPr>
        <w:t xml:space="preserve"> que retorni els valors de la base de dades</w:t>
      </w:r>
    </w:p>
    <w:p w14:paraId="01F7E248" w14:textId="25BEC5CA" w:rsidR="00F37EA3" w:rsidRDefault="00F37EA3" w:rsidP="00F37EA3">
      <w:pPr>
        <w:pStyle w:val="Pargrafdellista"/>
        <w:numPr>
          <w:ilvl w:val="0"/>
          <w:numId w:val="45"/>
        </w:numPr>
        <w:rPr>
          <w:b/>
          <w:bCs/>
        </w:rPr>
      </w:pPr>
      <w:r w:rsidRPr="00453198">
        <w:rPr>
          <w:b/>
          <w:bCs/>
        </w:rPr>
        <w:t xml:space="preserve">Fer que </w:t>
      </w:r>
      <w:r w:rsidR="000B34DF">
        <w:rPr>
          <w:b/>
          <w:bCs/>
        </w:rPr>
        <w:t xml:space="preserve">la </w:t>
      </w:r>
      <w:r w:rsidRPr="000B34DF">
        <w:rPr>
          <w:b/>
          <w:bCs/>
          <w:i/>
          <w:iCs/>
        </w:rPr>
        <w:t>API</w:t>
      </w:r>
      <w:r w:rsidRPr="00453198">
        <w:rPr>
          <w:b/>
          <w:bCs/>
        </w:rPr>
        <w:t xml:space="preserve"> pugui rebre peticions de tot internet.</w:t>
      </w:r>
    </w:p>
    <w:p w14:paraId="22B68CEF" w14:textId="6C9C22ED" w:rsidR="000B34DF" w:rsidRPr="000B34DF" w:rsidRDefault="000B34DF" w:rsidP="000B34DF">
      <w:r w:rsidRPr="00453198">
        <w:t xml:space="preserve">Per provar que tots aquests requeriments funcionin, farà falta un ordinador amb accés a internet i que </w:t>
      </w:r>
      <w:r>
        <w:t xml:space="preserve">tingui instal·lat el motor d’interoperabilitat </w:t>
      </w:r>
      <w:proofErr w:type="spellStart"/>
      <w:r>
        <w:t>d’</w:t>
      </w:r>
      <w:r>
        <w:rPr>
          <w:i/>
          <w:iCs/>
        </w:rPr>
        <w:t>InterSystems</w:t>
      </w:r>
      <w:proofErr w:type="spellEnd"/>
      <w:r>
        <w:rPr>
          <w:i/>
          <w:iCs/>
        </w:rPr>
        <w:t xml:space="preserve"> IRIS for Health</w:t>
      </w:r>
      <w:r>
        <w:t>.</w:t>
      </w:r>
    </w:p>
    <w:p w14:paraId="1C6CDBD8" w14:textId="77777777" w:rsidR="00B031B5" w:rsidRPr="00453198" w:rsidRDefault="00B031B5" w:rsidP="00B031B5">
      <w:pPr>
        <w:pStyle w:val="Ttol2"/>
      </w:pPr>
      <w:bookmarkStart w:id="40" w:name="_Hlk63333031"/>
      <w:bookmarkStart w:id="41" w:name="_Hlk55578241"/>
      <w:bookmarkStart w:id="42" w:name="_Toc74671316"/>
      <w:r w:rsidRPr="00453198">
        <w:t>REQUERIMENTS FUNCIONALS DEL SERVIDOR WEB</w:t>
      </w:r>
      <w:bookmarkEnd w:id="42"/>
    </w:p>
    <w:p w14:paraId="173ABB79" w14:textId="77777777" w:rsidR="00B031B5" w:rsidRPr="00453198" w:rsidRDefault="00B031B5" w:rsidP="009024F4">
      <w:pPr>
        <w:pStyle w:val="Pargrafdellista"/>
        <w:numPr>
          <w:ilvl w:val="0"/>
          <w:numId w:val="3"/>
        </w:numPr>
        <w:rPr>
          <w:b/>
          <w:bCs/>
        </w:rPr>
      </w:pPr>
      <w:r w:rsidRPr="00453198">
        <w:rPr>
          <w:b/>
          <w:bCs/>
        </w:rPr>
        <w:t>Iniciar sessió al servidor web.</w:t>
      </w:r>
    </w:p>
    <w:p w14:paraId="4336C7CE" w14:textId="77777777" w:rsidR="00B031B5" w:rsidRPr="00453198" w:rsidRDefault="00B031B5" w:rsidP="009024F4">
      <w:pPr>
        <w:pStyle w:val="Pargrafdellista"/>
        <w:numPr>
          <w:ilvl w:val="0"/>
          <w:numId w:val="3"/>
        </w:numPr>
        <w:rPr>
          <w:b/>
          <w:bCs/>
        </w:rPr>
      </w:pPr>
      <w:r w:rsidRPr="00453198">
        <w:rPr>
          <w:b/>
          <w:bCs/>
        </w:rPr>
        <w:t>Tancar sessió al servidor web.</w:t>
      </w:r>
    </w:p>
    <w:p w14:paraId="279C022E" w14:textId="77777777" w:rsidR="00B031B5" w:rsidRPr="00453198" w:rsidRDefault="00B031B5" w:rsidP="009024F4">
      <w:pPr>
        <w:pStyle w:val="Pargrafdellista"/>
        <w:numPr>
          <w:ilvl w:val="0"/>
          <w:numId w:val="3"/>
        </w:numPr>
        <w:rPr>
          <w:b/>
          <w:bCs/>
        </w:rPr>
      </w:pPr>
      <w:r w:rsidRPr="00453198">
        <w:rPr>
          <w:b/>
          <w:bCs/>
        </w:rPr>
        <w:t>Crear noves institucions mèdiques.</w:t>
      </w:r>
    </w:p>
    <w:p w14:paraId="270C581C" w14:textId="77777777" w:rsidR="00B031B5" w:rsidRPr="00453198" w:rsidRDefault="00B031B5" w:rsidP="009024F4">
      <w:pPr>
        <w:pStyle w:val="Pargrafdellista"/>
        <w:numPr>
          <w:ilvl w:val="0"/>
          <w:numId w:val="3"/>
        </w:numPr>
        <w:rPr>
          <w:b/>
          <w:bCs/>
        </w:rPr>
      </w:pPr>
      <w:r w:rsidRPr="00453198">
        <w:rPr>
          <w:b/>
          <w:bCs/>
        </w:rPr>
        <w:t>Crear usuaris per l’aplicació i servidor.</w:t>
      </w:r>
    </w:p>
    <w:p w14:paraId="1F9CE2E5" w14:textId="77777777" w:rsidR="00B031B5" w:rsidRPr="00453198" w:rsidRDefault="00B031B5" w:rsidP="009024F4">
      <w:pPr>
        <w:pStyle w:val="Pargrafdellista"/>
        <w:numPr>
          <w:ilvl w:val="0"/>
          <w:numId w:val="3"/>
        </w:numPr>
        <w:rPr>
          <w:b/>
          <w:bCs/>
        </w:rPr>
      </w:pPr>
      <w:r w:rsidRPr="00453198">
        <w:rPr>
          <w:b/>
          <w:bCs/>
        </w:rPr>
        <w:t>Crear alertes per l’aplicació.</w:t>
      </w:r>
    </w:p>
    <w:p w14:paraId="60B931EC" w14:textId="77777777" w:rsidR="00B031B5" w:rsidRPr="00453198" w:rsidRDefault="00B031B5" w:rsidP="009024F4">
      <w:pPr>
        <w:pStyle w:val="Pargrafdellista"/>
        <w:numPr>
          <w:ilvl w:val="0"/>
          <w:numId w:val="3"/>
        </w:numPr>
        <w:rPr>
          <w:b/>
          <w:bCs/>
        </w:rPr>
      </w:pPr>
      <w:r w:rsidRPr="00453198">
        <w:rPr>
          <w:b/>
          <w:bCs/>
        </w:rPr>
        <w:t>Crear rols per l’aplicació.</w:t>
      </w:r>
    </w:p>
    <w:p w14:paraId="3BBD168F" w14:textId="77777777" w:rsidR="00B031B5" w:rsidRPr="00453198" w:rsidRDefault="00B031B5" w:rsidP="009024F4">
      <w:pPr>
        <w:pStyle w:val="Pargrafdellista"/>
        <w:numPr>
          <w:ilvl w:val="0"/>
          <w:numId w:val="3"/>
        </w:numPr>
        <w:rPr>
          <w:b/>
          <w:bCs/>
        </w:rPr>
      </w:pPr>
      <w:r w:rsidRPr="00453198">
        <w:rPr>
          <w:b/>
          <w:bCs/>
        </w:rPr>
        <w:t>Assignar o eliminar alertes als rols.</w:t>
      </w:r>
    </w:p>
    <w:p w14:paraId="60172E09" w14:textId="77777777" w:rsidR="00B031B5" w:rsidRPr="00453198" w:rsidRDefault="00B031B5" w:rsidP="009024F4">
      <w:pPr>
        <w:pStyle w:val="Pargrafdellista"/>
        <w:numPr>
          <w:ilvl w:val="0"/>
          <w:numId w:val="3"/>
        </w:numPr>
        <w:rPr>
          <w:b/>
          <w:bCs/>
        </w:rPr>
      </w:pPr>
      <w:r w:rsidRPr="00453198">
        <w:rPr>
          <w:b/>
          <w:bCs/>
        </w:rPr>
        <w:t>Esborrar rols.</w:t>
      </w:r>
    </w:p>
    <w:p w14:paraId="744DF10C" w14:textId="77777777" w:rsidR="00B031B5" w:rsidRPr="00453198" w:rsidRDefault="00B031B5" w:rsidP="009024F4">
      <w:pPr>
        <w:pStyle w:val="Pargrafdellista"/>
        <w:numPr>
          <w:ilvl w:val="0"/>
          <w:numId w:val="3"/>
        </w:numPr>
        <w:rPr>
          <w:b/>
          <w:bCs/>
        </w:rPr>
      </w:pPr>
      <w:r w:rsidRPr="00453198">
        <w:rPr>
          <w:b/>
          <w:bCs/>
        </w:rPr>
        <w:t>Esborrar institucions mèdiques.</w:t>
      </w:r>
    </w:p>
    <w:p w14:paraId="6D255B22" w14:textId="77777777" w:rsidR="00B031B5" w:rsidRPr="00453198" w:rsidRDefault="00B031B5" w:rsidP="009024F4">
      <w:pPr>
        <w:pStyle w:val="Pargrafdellista"/>
        <w:numPr>
          <w:ilvl w:val="0"/>
          <w:numId w:val="3"/>
        </w:numPr>
        <w:rPr>
          <w:b/>
          <w:bCs/>
        </w:rPr>
      </w:pPr>
      <w:r w:rsidRPr="00453198">
        <w:rPr>
          <w:b/>
          <w:bCs/>
        </w:rPr>
        <w:t>Esborrar usuaris.</w:t>
      </w:r>
    </w:p>
    <w:p w14:paraId="4D261845" w14:textId="77777777" w:rsidR="00B031B5" w:rsidRPr="00453198" w:rsidRDefault="00B031B5" w:rsidP="009024F4">
      <w:pPr>
        <w:pStyle w:val="Pargrafdellista"/>
        <w:numPr>
          <w:ilvl w:val="0"/>
          <w:numId w:val="3"/>
        </w:numPr>
        <w:rPr>
          <w:b/>
          <w:bCs/>
        </w:rPr>
      </w:pPr>
      <w:r w:rsidRPr="00453198">
        <w:rPr>
          <w:b/>
          <w:bCs/>
        </w:rPr>
        <w:t>Poder visualitzar la llista d’usuaris, de rols, d’alertes i d’institucions mèdiques.</w:t>
      </w:r>
    </w:p>
    <w:p w14:paraId="497DDEB7" w14:textId="77777777" w:rsidR="00B031B5" w:rsidRPr="00453198" w:rsidRDefault="00B031B5" w:rsidP="009024F4">
      <w:pPr>
        <w:pStyle w:val="Pargrafdellista"/>
        <w:numPr>
          <w:ilvl w:val="0"/>
          <w:numId w:val="3"/>
        </w:numPr>
        <w:rPr>
          <w:b/>
          <w:bCs/>
        </w:rPr>
      </w:pPr>
      <w:r w:rsidRPr="00453198">
        <w:rPr>
          <w:b/>
          <w:bCs/>
        </w:rPr>
        <w:t>Poder filtrar la llista d’usuaris, de rols, d’alertes i d’institucions mèdiques.</w:t>
      </w:r>
    </w:p>
    <w:p w14:paraId="7CD5EF8A" w14:textId="77777777" w:rsidR="00B031B5" w:rsidRPr="00453198" w:rsidRDefault="00B031B5" w:rsidP="009024F4">
      <w:pPr>
        <w:pStyle w:val="Pargrafdellista"/>
        <w:numPr>
          <w:ilvl w:val="0"/>
          <w:numId w:val="3"/>
        </w:numPr>
        <w:rPr>
          <w:b/>
          <w:bCs/>
        </w:rPr>
      </w:pPr>
      <w:r w:rsidRPr="00453198">
        <w:rPr>
          <w:b/>
          <w:bCs/>
        </w:rPr>
        <w:t>Poder buscar en la llista d’usuaris, de rols, d’alertes i d’institucions mèdiques.</w:t>
      </w:r>
    </w:p>
    <w:p w14:paraId="365371E7" w14:textId="77777777" w:rsidR="00B031B5" w:rsidRPr="00453198" w:rsidRDefault="00B031B5" w:rsidP="00B031B5">
      <w:r w:rsidRPr="00453198">
        <w:t>Per provar que tots aquests requeriments funcionin, farà falta un ordinador amb accés a internet i que pugui obrir un navegador web.</w:t>
      </w:r>
    </w:p>
    <w:p w14:paraId="3A456CA1" w14:textId="77777777" w:rsidR="00B031B5" w:rsidRPr="00453198" w:rsidRDefault="00B031B5" w:rsidP="00B031B5">
      <w:pPr>
        <w:pStyle w:val="Ttol2"/>
      </w:pPr>
      <w:bookmarkStart w:id="43" w:name="_Toc74671317"/>
      <w:r w:rsidRPr="00453198">
        <w:lastRenderedPageBreak/>
        <w:t>REQUERIMENTS FUNCIONALS DE L’APLICACIÓ</w:t>
      </w:r>
      <w:bookmarkEnd w:id="43"/>
    </w:p>
    <w:p w14:paraId="146541CB" w14:textId="77777777" w:rsidR="00B031B5" w:rsidRPr="00453198" w:rsidRDefault="00B031B5" w:rsidP="009024F4">
      <w:pPr>
        <w:pStyle w:val="Pargrafdellista"/>
        <w:numPr>
          <w:ilvl w:val="0"/>
          <w:numId w:val="4"/>
        </w:numPr>
        <w:rPr>
          <w:b/>
          <w:bCs/>
        </w:rPr>
      </w:pPr>
      <w:r w:rsidRPr="00453198">
        <w:rPr>
          <w:b/>
          <w:bCs/>
        </w:rPr>
        <w:t>Iniciar sessió a l’aplicació.</w:t>
      </w:r>
    </w:p>
    <w:p w14:paraId="0B99D267" w14:textId="77777777" w:rsidR="00B031B5" w:rsidRPr="00453198" w:rsidRDefault="00B031B5" w:rsidP="009024F4">
      <w:pPr>
        <w:pStyle w:val="Pargrafdellista"/>
        <w:numPr>
          <w:ilvl w:val="0"/>
          <w:numId w:val="4"/>
        </w:numPr>
        <w:rPr>
          <w:b/>
          <w:bCs/>
        </w:rPr>
      </w:pPr>
      <w:r w:rsidRPr="00453198">
        <w:rPr>
          <w:b/>
          <w:bCs/>
        </w:rPr>
        <w:t>Tancar sessió a l’aplicació.</w:t>
      </w:r>
    </w:p>
    <w:p w14:paraId="2729821A" w14:textId="77777777" w:rsidR="00B031B5" w:rsidRPr="00453198" w:rsidRDefault="00B031B5" w:rsidP="009024F4">
      <w:pPr>
        <w:pStyle w:val="Pargrafdellista"/>
        <w:numPr>
          <w:ilvl w:val="0"/>
          <w:numId w:val="4"/>
        </w:numPr>
        <w:rPr>
          <w:b/>
          <w:bCs/>
        </w:rPr>
      </w:pPr>
      <w:r w:rsidRPr="00453198">
        <w:rPr>
          <w:b/>
          <w:bCs/>
        </w:rPr>
        <w:t>Poder visualitzar la llista d’alertes per usuari.</w:t>
      </w:r>
    </w:p>
    <w:p w14:paraId="7E70DA43" w14:textId="77777777" w:rsidR="00B031B5" w:rsidRPr="00453198" w:rsidRDefault="00B031B5" w:rsidP="009024F4">
      <w:pPr>
        <w:pStyle w:val="Pargrafdellista"/>
        <w:numPr>
          <w:ilvl w:val="0"/>
          <w:numId w:val="4"/>
        </w:numPr>
        <w:rPr>
          <w:b/>
          <w:bCs/>
        </w:rPr>
      </w:pPr>
      <w:r w:rsidRPr="00453198">
        <w:rPr>
          <w:b/>
          <w:bCs/>
        </w:rPr>
        <w:t>Buscar l’alerta desitjada.</w:t>
      </w:r>
    </w:p>
    <w:p w14:paraId="4A722CBB" w14:textId="77777777" w:rsidR="00B031B5" w:rsidRPr="00453198" w:rsidRDefault="00B031B5" w:rsidP="009024F4">
      <w:pPr>
        <w:pStyle w:val="Pargrafdellista"/>
        <w:numPr>
          <w:ilvl w:val="0"/>
          <w:numId w:val="4"/>
        </w:numPr>
        <w:rPr>
          <w:b/>
          <w:bCs/>
        </w:rPr>
      </w:pPr>
      <w:r w:rsidRPr="00453198">
        <w:rPr>
          <w:b/>
          <w:bCs/>
        </w:rPr>
        <w:t>Poder canviar la contrasenya del seu compte.</w:t>
      </w:r>
    </w:p>
    <w:p w14:paraId="192AED75" w14:textId="77777777" w:rsidR="00B031B5" w:rsidRPr="00453198" w:rsidRDefault="00B031B5" w:rsidP="009024F4">
      <w:pPr>
        <w:pStyle w:val="Pargrafdellista"/>
        <w:numPr>
          <w:ilvl w:val="0"/>
          <w:numId w:val="4"/>
        </w:numPr>
        <w:rPr>
          <w:b/>
          <w:bCs/>
        </w:rPr>
      </w:pPr>
      <w:r w:rsidRPr="00453198">
        <w:rPr>
          <w:b/>
          <w:bCs/>
        </w:rPr>
        <w:t>Poder demanar l’eliminació de l’usuari.</w:t>
      </w:r>
    </w:p>
    <w:p w14:paraId="1EE46E15" w14:textId="77777777" w:rsidR="00B031B5" w:rsidRPr="00453198" w:rsidRDefault="00B031B5" w:rsidP="009024F4">
      <w:pPr>
        <w:pStyle w:val="Pargrafdellista"/>
        <w:numPr>
          <w:ilvl w:val="0"/>
          <w:numId w:val="4"/>
        </w:numPr>
        <w:rPr>
          <w:b/>
          <w:bCs/>
        </w:rPr>
      </w:pPr>
      <w:r w:rsidRPr="00453198">
        <w:rPr>
          <w:b/>
          <w:bCs/>
        </w:rPr>
        <w:t>Rebre notificacions quan canvi de gravetat l’alerta.</w:t>
      </w:r>
    </w:p>
    <w:p w14:paraId="3C5FE788" w14:textId="77777777" w:rsidR="00B031B5" w:rsidRPr="00453198" w:rsidRDefault="00B031B5" w:rsidP="00B031B5">
      <w:r w:rsidRPr="00453198">
        <w:t xml:space="preserve">Per provar que tots aquests requeriments funcionin, farà falta un dispositiu mòbil amb accés a internet. El sistema operatiu ha de ser </w:t>
      </w:r>
      <w:r w:rsidRPr="000B34DF">
        <w:rPr>
          <w:i/>
          <w:iCs/>
        </w:rPr>
        <w:t>Android</w:t>
      </w:r>
      <w:r w:rsidRPr="00453198">
        <w:t xml:space="preserve"> o </w:t>
      </w:r>
      <w:r w:rsidRPr="000B34DF">
        <w:rPr>
          <w:i/>
          <w:iCs/>
        </w:rPr>
        <w:t>iOS</w:t>
      </w:r>
      <w:r w:rsidRPr="00453198">
        <w:t>.</w:t>
      </w:r>
    </w:p>
    <w:p w14:paraId="46422652" w14:textId="77777777" w:rsidR="00B031B5" w:rsidRPr="00453198" w:rsidRDefault="00B031B5" w:rsidP="00B031B5">
      <w:pPr>
        <w:pStyle w:val="Ttol2"/>
      </w:pPr>
      <w:bookmarkStart w:id="44" w:name="_Toc74671318"/>
      <w:r w:rsidRPr="00453198">
        <w:t>REQUERIMENTS TECNOLÒGICS</w:t>
      </w:r>
      <w:bookmarkEnd w:id="44"/>
    </w:p>
    <w:p w14:paraId="72C4F06D" w14:textId="71356846" w:rsidR="00B031B5" w:rsidRDefault="00B031B5" w:rsidP="00B031B5">
      <w:r w:rsidRPr="00453198">
        <w:t>Els requeriments tecnològics per poder executar, tant l’aplicació com el</w:t>
      </w:r>
      <w:r w:rsidR="000B5234">
        <w:t>s</w:t>
      </w:r>
      <w:r w:rsidRPr="00453198">
        <w:t xml:space="preserve"> servidor</w:t>
      </w:r>
      <w:r w:rsidR="000B5234">
        <w:t xml:space="preserve">s </w:t>
      </w:r>
      <w:proofErr w:type="spellStart"/>
      <w:r w:rsidR="000B5234">
        <w:t>d’</w:t>
      </w:r>
      <w:r w:rsidR="000B5234">
        <w:rPr>
          <w:i/>
          <w:iCs/>
        </w:rPr>
        <w:t>InterSystems</w:t>
      </w:r>
      <w:proofErr w:type="spellEnd"/>
      <w:r w:rsidR="000B5234">
        <w:rPr>
          <w:i/>
          <w:iCs/>
        </w:rPr>
        <w:t xml:space="preserve"> IRIS for Health</w:t>
      </w:r>
      <w:r w:rsidR="000B5234">
        <w:t xml:space="preserve">  i</w:t>
      </w:r>
      <w:r w:rsidRPr="00453198">
        <w:t xml:space="preserve"> web són bastant simples, en àmbit d’usuari. </w:t>
      </w:r>
    </w:p>
    <w:p w14:paraId="28EE43D6" w14:textId="77458720" w:rsidR="000B5234" w:rsidRPr="00453198" w:rsidRDefault="000B5234" w:rsidP="00B031B5">
      <w:r w:rsidRPr="00453198">
        <w:t xml:space="preserve">Per començar el servidor </w:t>
      </w:r>
      <w:proofErr w:type="spellStart"/>
      <w:r>
        <w:t>d’</w:t>
      </w:r>
      <w:r>
        <w:rPr>
          <w:i/>
          <w:iCs/>
        </w:rPr>
        <w:t>InterSystems</w:t>
      </w:r>
      <w:proofErr w:type="spellEnd"/>
      <w:r>
        <w:rPr>
          <w:i/>
          <w:iCs/>
        </w:rPr>
        <w:t xml:space="preserve"> IRIS for Health</w:t>
      </w:r>
      <w:r>
        <w:t xml:space="preserve"> </w:t>
      </w:r>
      <w:r w:rsidRPr="00453198">
        <w:t xml:space="preserve">només té un requeriment tecnològic. Tenir un ordinador o dispositiu </w:t>
      </w:r>
      <w:r>
        <w:t xml:space="preserve">que pugui instal·lar el motor d’interoperabilitat. Aquest requeriment només l’usarà el </w:t>
      </w:r>
      <w:r w:rsidRPr="00453198">
        <w:t xml:space="preserve">client, </w:t>
      </w:r>
      <w:r>
        <w:t xml:space="preserve">ja que </w:t>
      </w:r>
      <w:r w:rsidRPr="00453198">
        <w:t>aquest necessita</w:t>
      </w:r>
      <w:r>
        <w:t xml:space="preserve"> poder extreure les seves dades. Així que el client disposarà d’un </w:t>
      </w:r>
      <w:r w:rsidRPr="00453198">
        <w:t xml:space="preserve">requeriment tecnològic més que és disposar d’un servidor físic que tingui el </w:t>
      </w:r>
      <w:r w:rsidRPr="000B5234">
        <w:rPr>
          <w:i/>
          <w:iCs/>
        </w:rPr>
        <w:t>HIS</w:t>
      </w:r>
      <w:r w:rsidRPr="00453198">
        <w:t xml:space="preserve"> i el motor d’interoperabilitat per poder accedir a les dades d’aquell </w:t>
      </w:r>
      <w:r>
        <w:t>hospital.</w:t>
      </w:r>
    </w:p>
    <w:p w14:paraId="0848813C" w14:textId="2F556D86" w:rsidR="00B031B5" w:rsidRPr="00453198" w:rsidRDefault="000B5234" w:rsidP="00B031B5">
      <w:r>
        <w:t>E</w:t>
      </w:r>
      <w:r w:rsidR="00B031B5" w:rsidRPr="00453198">
        <w:t>l servidor web només té un requeriment tecnològic. Tenir un ordinador o dispositiu capaç de connectar-se a una pàgina web. Preferiblement que sigui un ordinador o que tingui una pantalla en mode horitzontal per a poder visualitzar bé les dades. Encara que s’intentarà que el servidor web es pugui visualitzar en els dispositius amb pantalles més petites.</w:t>
      </w:r>
    </w:p>
    <w:p w14:paraId="6092832E" w14:textId="77777777" w:rsidR="00B031B5" w:rsidRPr="00453198" w:rsidRDefault="00B031B5" w:rsidP="00B031B5">
      <w:r w:rsidRPr="00453198">
        <w:t xml:space="preserve">Els requeriments tecnològics de l’aplicació és tenir un dispositiu mòbil, amb el sistema operatiu </w:t>
      </w:r>
      <w:r w:rsidRPr="000B5234">
        <w:rPr>
          <w:i/>
          <w:iCs/>
        </w:rPr>
        <w:t>Android</w:t>
      </w:r>
      <w:r w:rsidRPr="00453198">
        <w:t xml:space="preserve"> o </w:t>
      </w:r>
      <w:r w:rsidRPr="000B5234">
        <w:rPr>
          <w:i/>
          <w:iCs/>
        </w:rPr>
        <w:t>iOS</w:t>
      </w:r>
      <w:r w:rsidRPr="00453198">
        <w:t xml:space="preserve">. </w:t>
      </w:r>
      <w:bookmarkEnd w:id="40"/>
      <w:r w:rsidRPr="00453198">
        <w:t>Aquest dispositiu hauria de disposar de bona autonomia i connexió a internet.</w:t>
      </w:r>
    </w:p>
    <w:p w14:paraId="6FBF783D" w14:textId="563F796E" w:rsidR="00B031B5" w:rsidRPr="00453198" w:rsidRDefault="00B031B5" w:rsidP="00B031B5">
      <w:pPr>
        <w:sectPr w:rsidR="00B031B5" w:rsidRPr="00453198" w:rsidSect="00B031B5">
          <w:headerReference w:type="default" r:id="rId22"/>
          <w:type w:val="oddPage"/>
          <w:pgSz w:w="11906" w:h="16838" w:code="9"/>
          <w:pgMar w:top="1701" w:right="1418" w:bottom="1418" w:left="1418" w:header="709" w:footer="709" w:gutter="284"/>
          <w:cols w:space="708"/>
          <w:docGrid w:linePitch="360"/>
        </w:sectPr>
      </w:pPr>
    </w:p>
    <w:p w14:paraId="604D217D" w14:textId="77777777" w:rsidR="00B031B5" w:rsidRPr="00453198" w:rsidRDefault="00B031B5" w:rsidP="00B031B5">
      <w:pPr>
        <w:pStyle w:val="Ttol1"/>
      </w:pPr>
      <w:bookmarkStart w:id="45" w:name="_ESTUDI_DE_LA"/>
      <w:bookmarkStart w:id="46" w:name="_Toc74671319"/>
      <w:bookmarkEnd w:id="41"/>
      <w:bookmarkEnd w:id="45"/>
      <w:r w:rsidRPr="00453198">
        <w:lastRenderedPageBreak/>
        <w:t>DESENVOLUPAMENT</w:t>
      </w:r>
      <w:bookmarkEnd w:id="46"/>
    </w:p>
    <w:p w14:paraId="0A0A96AC" w14:textId="2D00A4DD" w:rsidR="00B031B5" w:rsidRPr="00453198" w:rsidRDefault="00B031B5" w:rsidP="00B031B5">
      <w:r w:rsidRPr="00453198">
        <w:t xml:space="preserve">En aquesta secció </w:t>
      </w:r>
      <w:r w:rsidR="008101F4" w:rsidRPr="00453198">
        <w:t>s’</w:t>
      </w:r>
      <w:r w:rsidRPr="00453198">
        <w:t xml:space="preserve">explicarà tota la producció del producte a produir en aquest TFG. </w:t>
      </w:r>
      <w:r w:rsidR="000B5234">
        <w:t>La</w:t>
      </w:r>
      <w:r w:rsidRPr="00453198">
        <w:t xml:space="preserve"> secció </w:t>
      </w:r>
      <w:r w:rsidR="008101F4" w:rsidRPr="00453198">
        <w:t>s’</w:t>
      </w:r>
      <w:r w:rsidRPr="00453198">
        <w:t>ha separat en quatre subapartats</w:t>
      </w:r>
      <w:r w:rsidR="00F337F6" w:rsidRPr="00453198">
        <w:t>, que</w:t>
      </w:r>
      <w:r w:rsidRPr="00453198">
        <w:t xml:space="preserve"> corresponen a les quatre tasques pri</w:t>
      </w:r>
      <w:r w:rsidR="00F337F6" w:rsidRPr="00453198">
        <w:t>ncipals per fer aquest producte:</w:t>
      </w:r>
      <w:r w:rsidRPr="00453198">
        <w:t xml:space="preserve"> disseny, servidor </w:t>
      </w:r>
      <w:proofErr w:type="spellStart"/>
      <w:r w:rsidR="000B5234">
        <w:t>d’</w:t>
      </w:r>
      <w:r w:rsidR="000B5234">
        <w:rPr>
          <w:i/>
          <w:iCs/>
        </w:rPr>
        <w:t>InterSystems</w:t>
      </w:r>
      <w:proofErr w:type="spellEnd"/>
      <w:r w:rsidR="000B5234">
        <w:rPr>
          <w:i/>
          <w:iCs/>
        </w:rPr>
        <w:t xml:space="preserve"> IRIS for Health</w:t>
      </w:r>
      <w:r w:rsidRPr="00453198">
        <w:t>, servidor web i aplicació.</w:t>
      </w:r>
    </w:p>
    <w:p w14:paraId="53430B4A" w14:textId="77777777" w:rsidR="00B031B5" w:rsidRPr="00453198" w:rsidRDefault="00B031B5" w:rsidP="00B031B5">
      <w:pPr>
        <w:pStyle w:val="Ttol2"/>
      </w:pPr>
      <w:bookmarkStart w:id="47" w:name="_Toc74671320"/>
      <w:r w:rsidRPr="00453198">
        <w:t>DISSENY</w:t>
      </w:r>
      <w:bookmarkEnd w:id="47"/>
    </w:p>
    <w:p w14:paraId="4E1508AC" w14:textId="77777777" w:rsidR="00B031B5" w:rsidRPr="00453198" w:rsidRDefault="00B031B5" w:rsidP="00B031B5">
      <w:r w:rsidRPr="00453198">
        <w:t xml:space="preserve">Abans de començar a la producció del producte s’ha de dissenyar alguns aspectes. L’element principal a dissenyar és la base de dades, ja que serà la que unifiqui l’aplicació i els dos servidors. A més s’ha de dissenyar bé el servidor web i l’aplicació, per això s’han elaborat uns diagrames de classe </w:t>
      </w:r>
      <w:r w:rsidRPr="000B5234">
        <w:rPr>
          <w:i/>
          <w:iCs/>
        </w:rPr>
        <w:t>UML</w:t>
      </w:r>
      <w:r w:rsidRPr="00453198">
        <w:t xml:space="preserve"> i diagrames de flux </w:t>
      </w:r>
      <w:r w:rsidRPr="000B5234">
        <w:rPr>
          <w:i/>
          <w:iCs/>
        </w:rPr>
        <w:t>BPMN</w:t>
      </w:r>
      <w:r w:rsidRPr="00453198">
        <w:t xml:space="preserve">. A més en el producte s’ha dissenyat una </w:t>
      </w:r>
      <w:r w:rsidRPr="000B5234">
        <w:rPr>
          <w:i/>
          <w:iCs/>
        </w:rPr>
        <w:t>UI</w:t>
      </w:r>
      <w:r w:rsidRPr="00453198">
        <w:t>, tant pel servidor web com per l’aplicació mòbil.</w:t>
      </w:r>
    </w:p>
    <w:p w14:paraId="17FA92D1" w14:textId="77777777" w:rsidR="00B031B5" w:rsidRPr="00453198" w:rsidRDefault="00B031B5" w:rsidP="00B031B5">
      <w:pPr>
        <w:pStyle w:val="Ttol3"/>
      </w:pPr>
      <w:bookmarkStart w:id="48" w:name="_Toc74671321"/>
      <w:r w:rsidRPr="00453198">
        <w:t>BASES DE DADES</w:t>
      </w:r>
      <w:bookmarkEnd w:id="48"/>
    </w:p>
    <w:p w14:paraId="5535ED0A" w14:textId="4C11D63D" w:rsidR="00EF03B1" w:rsidRDefault="00B031B5" w:rsidP="00EF03B1">
      <w:pPr>
        <w:keepNext/>
        <w:rPr>
          <w:noProof/>
          <w:lang w:eastAsia="es-ES"/>
        </w:rPr>
      </w:pPr>
      <w:r w:rsidRPr="00453198">
        <w:t xml:space="preserve">Per poder fer la base de dades s’ha pensat en el futur i </w:t>
      </w:r>
      <w:r w:rsidR="003C79B5" w:rsidRPr="00453198">
        <w:t xml:space="preserve">per </w:t>
      </w:r>
      <w:r w:rsidRPr="00453198">
        <w:t xml:space="preserve">si l’aplicació creix </w:t>
      </w:r>
      <w:r w:rsidR="003C79B5" w:rsidRPr="00453198">
        <w:t>significativament.</w:t>
      </w:r>
      <w:r w:rsidR="00EF03B1" w:rsidRPr="00EF03B1">
        <w:rPr>
          <w:noProof/>
          <w:lang w:eastAsia="es-ES"/>
        </w:rPr>
        <w:t xml:space="preserve"> </w:t>
      </w:r>
    </w:p>
    <w:p w14:paraId="439DC5BC" w14:textId="1BC8DE3C" w:rsidR="00B031B5" w:rsidRPr="00453198" w:rsidRDefault="00B031B5" w:rsidP="00B031B5">
      <w:r w:rsidRPr="00453198">
        <w:t>Així que aquest diagrama relacional</w:t>
      </w:r>
      <w:r w:rsidR="000B5234">
        <w:t xml:space="preserve"> (Fig. 6.1)</w:t>
      </w:r>
      <w:r w:rsidRPr="00453198">
        <w:t>, té constància de les diferents institucions mèdiques que puguin usar l’aplicació. Per a fer això</w:t>
      </w:r>
      <w:r w:rsidR="003C79B5" w:rsidRPr="00453198">
        <w:t>,</w:t>
      </w:r>
      <w:r w:rsidRPr="00453198">
        <w:t xml:space="preserve"> per </w:t>
      </w:r>
      <w:r w:rsidR="003C79B5" w:rsidRPr="00453198">
        <w:t xml:space="preserve">a </w:t>
      </w:r>
      <w:r w:rsidRPr="00453198">
        <w:t>cada instituci</w:t>
      </w:r>
      <w:r w:rsidR="003C79B5" w:rsidRPr="00453198">
        <w:t>ó mèdica es guarda la seva ubicació: el país on està situada i</w:t>
      </w:r>
      <w:r w:rsidRPr="00453198">
        <w:t xml:space="preserve"> el seu nom, per exemple “Hospital de Mataró”</w:t>
      </w:r>
      <w:r w:rsidR="008101F4" w:rsidRPr="00453198">
        <w:t>. P</w:t>
      </w:r>
      <w:r w:rsidRPr="00453198">
        <w:t xml:space="preserve">er acabar </w:t>
      </w:r>
      <w:r w:rsidR="001923E2" w:rsidRPr="00453198">
        <w:t xml:space="preserve">es necessiten </w:t>
      </w:r>
      <w:r w:rsidRPr="00453198">
        <w:t xml:space="preserve">les dades perquè l’aplicació mòbil pugui accedir a </w:t>
      </w:r>
      <w:r w:rsidR="000B5234">
        <w:t xml:space="preserve">la </w:t>
      </w:r>
      <w:r w:rsidRPr="000B5234">
        <w:rPr>
          <w:i/>
          <w:iCs/>
        </w:rPr>
        <w:t>API</w:t>
      </w:r>
      <w:r w:rsidRPr="00453198">
        <w:t xml:space="preserve"> que es generarà al seu motor d’interoperabilitat. </w:t>
      </w:r>
      <w:r w:rsidR="003C79B5" w:rsidRPr="00453198">
        <w:t>D’a</w:t>
      </w:r>
      <w:r w:rsidRPr="00453198">
        <w:t xml:space="preserve">questes dades de </w:t>
      </w:r>
      <w:r w:rsidR="000B5234">
        <w:t xml:space="preserve">la </w:t>
      </w:r>
      <w:r w:rsidRPr="000B5234">
        <w:rPr>
          <w:i/>
          <w:iCs/>
        </w:rPr>
        <w:t>API</w:t>
      </w:r>
      <w:r w:rsidRPr="00453198">
        <w:t>, només es guardarà l</w:t>
      </w:r>
      <w:r w:rsidR="000B5234">
        <w:t xml:space="preserve">a </w:t>
      </w:r>
      <w:r w:rsidRPr="000B5234">
        <w:rPr>
          <w:i/>
          <w:iCs/>
        </w:rPr>
        <w:t>URL</w:t>
      </w:r>
      <w:r w:rsidRPr="00453198">
        <w:t xml:space="preserve">, és a dir, la part comuna de totes les </w:t>
      </w:r>
      <w:r w:rsidRPr="000B5234">
        <w:rPr>
          <w:i/>
          <w:iCs/>
        </w:rPr>
        <w:t>API</w:t>
      </w:r>
      <w:r w:rsidRPr="00453198">
        <w:t xml:space="preserve"> que tingui aquella institució. Per exemple, com es veurà més endavant, </w:t>
      </w:r>
      <w:r w:rsidR="008101F4" w:rsidRPr="00453198">
        <w:t>aquest</w:t>
      </w:r>
      <w:r w:rsidR="000B5234">
        <w:t>a</w:t>
      </w:r>
      <w:r w:rsidR="008101F4" w:rsidRPr="00453198">
        <w:t xml:space="preserve"> </w:t>
      </w:r>
      <w:r w:rsidR="008101F4" w:rsidRPr="000B5234">
        <w:rPr>
          <w:i/>
          <w:iCs/>
        </w:rPr>
        <w:t>URL</w:t>
      </w:r>
      <w:r w:rsidRPr="00453198">
        <w:t xml:space="preserve"> pot ser “https://www.tfginformatica.dev/rest/”. A més s’haurà de tenir desat per a cada institució les credencials per a poder accedir a aquella </w:t>
      </w:r>
      <w:r w:rsidRPr="000B5234">
        <w:rPr>
          <w:i/>
          <w:iCs/>
        </w:rPr>
        <w:t>API</w:t>
      </w:r>
      <w:r w:rsidRPr="00453198">
        <w:t>.</w:t>
      </w:r>
    </w:p>
    <w:p w14:paraId="16B7999D" w14:textId="4A2C28CE" w:rsidR="00B031B5" w:rsidRPr="00453198" w:rsidRDefault="00B031B5" w:rsidP="00B031B5">
      <w:r w:rsidRPr="00453198">
        <w:t>A continuació hi ha la taula de rols, aquests rols poden ser els diferents serveis o grups de treballadors de cada institució mèdica que facin ús de les mateixes alertes. Per exemple, pot haver-hi</w:t>
      </w:r>
      <w:r w:rsidR="003C79B5" w:rsidRPr="00453198">
        <w:t xml:space="preserve"> un rol que sigui “Infermeria”. A</w:t>
      </w:r>
      <w:r w:rsidRPr="00453198">
        <w:t>quest rol tindrà un conjunt d’alertes exclusives per aquest rol i uns empleats.</w:t>
      </w:r>
    </w:p>
    <w:p w14:paraId="1C8CDE20" w14:textId="41B6C8C5" w:rsidR="00B031B5" w:rsidRPr="00453198" w:rsidRDefault="00B031B5" w:rsidP="00B031B5">
      <w:r w:rsidRPr="00453198">
        <w:lastRenderedPageBreak/>
        <w:t>En la taula d’empleats, només es tindrà constància de</w:t>
      </w:r>
      <w:r w:rsidR="003C79B5" w:rsidRPr="00453198">
        <w:t xml:space="preserve">l seu rol, </w:t>
      </w:r>
      <w:r w:rsidRPr="00453198">
        <w:t>les seves credencials d’accés al producte i, per acabar, algunes dades personals, com pot ser el nom i cognoms.</w:t>
      </w:r>
    </w:p>
    <w:p w14:paraId="63322D0B" w14:textId="24D6DED7" w:rsidR="00B031B5" w:rsidRPr="00453198" w:rsidRDefault="00B031B5" w:rsidP="00B031B5">
      <w:r w:rsidRPr="00453198">
        <w:t xml:space="preserve">En la taula d’alertes es necessita saber a quin rol pertany, i a continuació com poder accedir a </w:t>
      </w:r>
      <w:r w:rsidR="00EF03B1">
        <w:t xml:space="preserve">la </w:t>
      </w:r>
      <w:r w:rsidRPr="00EF03B1">
        <w:rPr>
          <w:i/>
          <w:iCs/>
        </w:rPr>
        <w:t>URL</w:t>
      </w:r>
      <w:r w:rsidRPr="00453198">
        <w:t xml:space="preserve"> de l</w:t>
      </w:r>
      <w:r w:rsidR="00EF03B1">
        <w:t xml:space="preserve">a </w:t>
      </w:r>
      <w:r w:rsidRPr="00EF03B1">
        <w:rPr>
          <w:i/>
          <w:iCs/>
        </w:rPr>
        <w:t>API</w:t>
      </w:r>
      <w:r w:rsidRPr="00453198">
        <w:t xml:space="preserve"> especifica per aquell rol</w:t>
      </w:r>
      <w:r w:rsidR="008101F4" w:rsidRPr="00453198">
        <w:t>. E</w:t>
      </w:r>
      <w:r w:rsidRPr="00453198">
        <w:t>n aquest cas ha de ser una continuació de l</w:t>
      </w:r>
      <w:r w:rsidR="00EF03B1">
        <w:t xml:space="preserve">a </w:t>
      </w:r>
      <w:r w:rsidRPr="00EF03B1">
        <w:rPr>
          <w:i/>
          <w:iCs/>
        </w:rPr>
        <w:t>URL</w:t>
      </w:r>
      <w:r w:rsidR="008101F4" w:rsidRPr="00453198">
        <w:t xml:space="preserve"> </w:t>
      </w:r>
      <w:r w:rsidRPr="00453198">
        <w:t>proporciona</w:t>
      </w:r>
      <w:r w:rsidR="00EF03B1">
        <w:t>da</w:t>
      </w:r>
      <w:r w:rsidRPr="00453198">
        <w:t xml:space="preserve"> per la institució mèdica. Per acabar l’alerta també ha de saber quan un valor és correcte o incorrecte i també ha de tenir dades per a l’aplicació mòbil.</w:t>
      </w:r>
    </w:p>
    <w:p w14:paraId="313ABE6D" w14:textId="77777777" w:rsidR="00EF03B1" w:rsidRDefault="00B031B5" w:rsidP="00EF03B1">
      <w:pPr>
        <w:keepNext/>
      </w:pPr>
      <w:r w:rsidRPr="00453198">
        <w:t>Aquesta alerta tindrà guardat un historial dels valors que ha proporcionat en el passat.</w:t>
      </w:r>
      <w:r w:rsidR="00EF03B1" w:rsidRPr="00EF03B1">
        <w:rPr>
          <w:noProof/>
          <w:lang w:eastAsia="es-ES"/>
        </w:rPr>
        <w:t xml:space="preserve"> </w:t>
      </w:r>
      <w:r w:rsidR="00EF03B1" w:rsidRPr="00453198">
        <w:rPr>
          <w:noProof/>
          <w:lang w:eastAsia="es-ES"/>
        </w:rPr>
        <w:drawing>
          <wp:inline distT="0" distB="0" distL="0" distR="0" wp14:anchorId="47D9CA14" wp14:editId="092A3A5C">
            <wp:extent cx="5578235" cy="4459605"/>
            <wp:effectExtent l="0" t="0" r="381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tge 7"/>
                    <pic:cNvPicPr/>
                  </pic:nvPicPr>
                  <pic:blipFill>
                    <a:blip r:embed="rId23">
                      <a:extLst>
                        <a:ext uri="{28A0092B-C50C-407E-A947-70E740481C1C}">
                          <a14:useLocalDpi xmlns:a14="http://schemas.microsoft.com/office/drawing/2010/main" val="0"/>
                        </a:ext>
                      </a:extLst>
                    </a:blip>
                    <a:stretch>
                      <a:fillRect/>
                    </a:stretch>
                  </pic:blipFill>
                  <pic:spPr>
                    <a:xfrm>
                      <a:off x="0" y="0"/>
                      <a:ext cx="5578235" cy="4459605"/>
                    </a:xfrm>
                    <a:prstGeom prst="rect">
                      <a:avLst/>
                    </a:prstGeom>
                  </pic:spPr>
                </pic:pic>
              </a:graphicData>
            </a:graphic>
          </wp:inline>
        </w:drawing>
      </w:r>
    </w:p>
    <w:p w14:paraId="16F6DA69" w14:textId="7B8B47D2" w:rsidR="00B031B5" w:rsidRPr="00453198" w:rsidRDefault="00EF03B1" w:rsidP="00EF03B1">
      <w:pPr>
        <w:pStyle w:val="Llegenda"/>
      </w:pPr>
      <w:r>
        <w:t xml:space="preserve">Figura </w:t>
      </w:r>
      <w:fldSimple w:instr=" STYLEREF 1 \s ">
        <w:r>
          <w:rPr>
            <w:noProof/>
          </w:rPr>
          <w:t>6</w:t>
        </w:r>
      </w:fldSimple>
      <w:r>
        <w:t>.</w:t>
      </w:r>
      <w:fldSimple w:instr=" SEQ Figura \* ARABIC \s 1 ">
        <w:r>
          <w:rPr>
            <w:noProof/>
          </w:rPr>
          <w:t>1</w:t>
        </w:r>
      </w:fldSimple>
      <w:r w:rsidRPr="00453198">
        <w:t>: Diagrama ERD de la base de dades.</w:t>
      </w:r>
      <w:r>
        <w:t xml:space="preserve"> Font: Elaboració pròpia.</w:t>
      </w:r>
    </w:p>
    <w:p w14:paraId="280B3C0A" w14:textId="77777777" w:rsidR="00B031B5" w:rsidRPr="00453198" w:rsidRDefault="00B031B5" w:rsidP="00B031B5">
      <w:pPr>
        <w:pStyle w:val="Ttol3"/>
      </w:pPr>
      <w:bookmarkStart w:id="49" w:name="_Toc74671322"/>
      <w:r w:rsidRPr="00453198">
        <w:t>SERVIDOR WEB</w:t>
      </w:r>
      <w:bookmarkEnd w:id="49"/>
    </w:p>
    <w:p w14:paraId="520B1A28" w14:textId="77777777" w:rsidR="00B031B5" w:rsidRPr="00453198" w:rsidRDefault="00B031B5" w:rsidP="00B031B5">
      <w:r w:rsidRPr="00453198">
        <w:t xml:space="preserve">El servidor estarà fet usant el </w:t>
      </w:r>
      <w:r w:rsidRPr="00453198">
        <w:rPr>
          <w:i/>
        </w:rPr>
        <w:t xml:space="preserve">framework </w:t>
      </w:r>
      <w:proofErr w:type="spellStart"/>
      <w:r w:rsidRPr="00453198">
        <w:rPr>
          <w:i/>
        </w:rPr>
        <w:t>Spring</w:t>
      </w:r>
      <w:proofErr w:type="spellEnd"/>
      <w:r w:rsidRPr="00453198">
        <w:t xml:space="preserve">. El motiu d’utilitzar aquest </w:t>
      </w:r>
      <w:r w:rsidRPr="00EF03B1">
        <w:rPr>
          <w:i/>
          <w:iCs/>
        </w:rPr>
        <w:t>framework</w:t>
      </w:r>
      <w:r w:rsidRPr="00453198">
        <w:t xml:space="preserve"> és perquè és bastant utilitzat en el món de les pàgines web, és fàcil de trobar recursos que </w:t>
      </w:r>
      <w:r w:rsidRPr="00453198">
        <w:lastRenderedPageBreak/>
        <w:t xml:space="preserve">ajudin el desenvolupament d’un servidor web i, per acabar, utilitza el llenguatge de programació </w:t>
      </w:r>
      <w:r w:rsidRPr="00EF03B1">
        <w:rPr>
          <w:i/>
          <w:iCs/>
        </w:rPr>
        <w:t>Java</w:t>
      </w:r>
      <w:r w:rsidRPr="00453198">
        <w:t xml:space="preserve">. </w:t>
      </w:r>
    </w:p>
    <w:p w14:paraId="0EF75829" w14:textId="647D502D" w:rsidR="00B031B5" w:rsidRPr="00453198" w:rsidRDefault="00B031B5" w:rsidP="00B031B5">
      <w:r w:rsidRPr="00453198">
        <w:t xml:space="preserve">Per a poder programar aquest servidor, s’utilitzarà </w:t>
      </w:r>
      <w:r w:rsidR="00EF03B1">
        <w:t xml:space="preserve">el </w:t>
      </w:r>
      <w:r w:rsidRPr="00EF03B1">
        <w:rPr>
          <w:i/>
          <w:iCs/>
        </w:rPr>
        <w:t>IDE</w:t>
      </w:r>
      <w:r w:rsidRPr="00453198">
        <w:t xml:space="preserve"> </w:t>
      </w:r>
      <w:proofErr w:type="spellStart"/>
      <w:r w:rsidR="008101F4" w:rsidRPr="00EF03B1">
        <w:rPr>
          <w:i/>
          <w:iCs/>
        </w:rPr>
        <w:t>IntelliJ</w:t>
      </w:r>
      <w:proofErr w:type="spellEnd"/>
      <w:r w:rsidRPr="00453198">
        <w:t xml:space="preserve"> de </w:t>
      </w:r>
      <w:proofErr w:type="spellStart"/>
      <w:r w:rsidRPr="00EF03B1">
        <w:rPr>
          <w:i/>
          <w:iCs/>
        </w:rPr>
        <w:t>JetBrains</w:t>
      </w:r>
      <w:proofErr w:type="spellEnd"/>
      <w:r w:rsidRPr="00453198">
        <w:t xml:space="preserve">. Aquest </w:t>
      </w:r>
      <w:r w:rsidRPr="00EF03B1">
        <w:rPr>
          <w:i/>
          <w:iCs/>
        </w:rPr>
        <w:t>IDE</w:t>
      </w:r>
      <w:r w:rsidRPr="00453198">
        <w:t xml:space="preserve"> és l’escollit, ja que és un dels </w:t>
      </w:r>
      <w:r w:rsidRPr="00EF03B1">
        <w:rPr>
          <w:i/>
          <w:iCs/>
        </w:rPr>
        <w:t>IDE</w:t>
      </w:r>
      <w:r w:rsidRPr="00453198">
        <w:t xml:space="preserve"> més utilitzats per a programar en </w:t>
      </w:r>
      <w:r w:rsidRPr="00EF03B1">
        <w:rPr>
          <w:i/>
          <w:iCs/>
        </w:rPr>
        <w:t>Java</w:t>
      </w:r>
      <w:r w:rsidRPr="00453198">
        <w:t xml:space="preserve"> i a més</w:t>
      </w:r>
      <w:r w:rsidR="00EF03B1">
        <w:t xml:space="preserve"> l’empresa desenvolupadora</w:t>
      </w:r>
      <w:r w:rsidRPr="00453198">
        <w:t xml:space="preserve"> té una gran oferta d</w:t>
      </w:r>
      <w:r w:rsidR="00EF03B1">
        <w:t xml:space="preserve">e </w:t>
      </w:r>
      <w:r w:rsidRPr="00EF03B1">
        <w:rPr>
          <w:i/>
          <w:iCs/>
        </w:rPr>
        <w:t>IDE</w:t>
      </w:r>
      <w:r w:rsidRPr="00453198">
        <w:t xml:space="preserve"> de diferents llenguatges que fa que canviar d’un llenguatge a un altre no suposi un canvi molt gran.</w:t>
      </w:r>
    </w:p>
    <w:p w14:paraId="41FDD863" w14:textId="77777777" w:rsidR="00B031B5" w:rsidRPr="00453198" w:rsidRDefault="00B031B5" w:rsidP="00B031B5">
      <w:r w:rsidRPr="00453198">
        <w:t>El servidor web serà l’encarregat de gestionar la configuració de l’aplicació. Això significa que serà l’únic que tindrà accés a la base de dades. Així que qualsevol canvi, o inserció d’alguna fila a la base de dades ho haurà de fer el servidor.</w:t>
      </w:r>
    </w:p>
    <w:p w14:paraId="42633059" w14:textId="77777777" w:rsidR="00B031B5" w:rsidRPr="00453198" w:rsidRDefault="00B031B5" w:rsidP="00B031B5">
      <w:r w:rsidRPr="00453198">
        <w:t xml:space="preserve">A més el servidor serà l’encarregat d’enviar les notificacions al mòbil dels usuaris. Per a poder fer això el servidor tindrà un </w:t>
      </w:r>
      <w:proofErr w:type="spellStart"/>
      <w:r w:rsidRPr="00453198">
        <w:rPr>
          <w:i/>
        </w:rPr>
        <w:t>thread</w:t>
      </w:r>
      <w:proofErr w:type="spellEnd"/>
      <w:r w:rsidRPr="00453198">
        <w:t xml:space="preserve"> per a cada alerta que hi hagi i aquest </w:t>
      </w:r>
      <w:proofErr w:type="spellStart"/>
      <w:r w:rsidRPr="00453198">
        <w:rPr>
          <w:i/>
        </w:rPr>
        <w:t>thread</w:t>
      </w:r>
      <w:proofErr w:type="spellEnd"/>
      <w:r w:rsidRPr="00453198">
        <w:t xml:space="preserve"> anirà informant els usuaris que estiguin assignats a aquesta alerta de si hi ha hagut un canvi de color. En el cas que hi hagi, s’enviarà una notificació a l’usuari.</w:t>
      </w:r>
    </w:p>
    <w:p w14:paraId="72428CC3" w14:textId="77777777" w:rsidR="00B031B5" w:rsidRPr="00453198" w:rsidRDefault="00B031B5" w:rsidP="0032269F">
      <w:pPr>
        <w:pStyle w:val="Ttol4"/>
      </w:pPr>
      <w:r w:rsidRPr="00453198">
        <w:t>DIAGRAMES</w:t>
      </w:r>
    </w:p>
    <w:p w14:paraId="7E1F0B26" w14:textId="4FF79450" w:rsidR="00B031B5" w:rsidRPr="00453198" w:rsidRDefault="003E00FB" w:rsidP="00B031B5">
      <w:r w:rsidRPr="00453198">
        <w:t xml:space="preserve">La part principal per a poder començar a programar és saber quin disseny i com es comportarà el servidor. </w:t>
      </w:r>
      <w:r w:rsidR="00BD141D" w:rsidRPr="00453198">
        <w:t>Així</w:t>
      </w:r>
      <w:r w:rsidRPr="00453198">
        <w:t xml:space="preserve"> que s’ha elaborat un diagrama de classes i un parell de diagrames </w:t>
      </w:r>
      <w:r w:rsidRPr="00EF03B1">
        <w:rPr>
          <w:i/>
          <w:iCs/>
        </w:rPr>
        <w:t>BPMN</w:t>
      </w:r>
      <w:r w:rsidRPr="00453198">
        <w:t xml:space="preserve">. </w:t>
      </w:r>
    </w:p>
    <w:p w14:paraId="07FBA9D1" w14:textId="77777777" w:rsidR="00B031B5" w:rsidRPr="00927898" w:rsidRDefault="00B031B5" w:rsidP="00B031B5">
      <w:pPr>
        <w:pStyle w:val="Ttol5"/>
        <w:rPr>
          <w:highlight w:val="yellow"/>
        </w:rPr>
      </w:pPr>
      <w:r w:rsidRPr="00927898">
        <w:rPr>
          <w:highlight w:val="yellow"/>
        </w:rPr>
        <w:t>DIAGRAMA UML DE CLASSES</w:t>
      </w:r>
    </w:p>
    <w:p w14:paraId="5CAE77E3" w14:textId="2E966CCA" w:rsidR="00B031B5" w:rsidRPr="00453198" w:rsidRDefault="003E00FB" w:rsidP="00B031B5">
      <w:r w:rsidRPr="00453198">
        <w:t>Aquest diagrama mostr</w:t>
      </w:r>
      <w:r w:rsidR="002D144F" w:rsidRPr="00453198">
        <w:t>à</w:t>
      </w:r>
      <w:r w:rsidRPr="00453198">
        <w:t xml:space="preserve"> com estaran comunicades les classes i a més quins mètodes i atributs tindrà.</w:t>
      </w:r>
    </w:p>
    <w:p w14:paraId="2B0ADD12" w14:textId="6C4EA11C" w:rsidR="009D13FF" w:rsidRPr="00453198" w:rsidRDefault="009D13FF" w:rsidP="00B031B5">
      <w:r w:rsidRPr="00453198">
        <w:t xml:space="preserve">És un diagrama de classe senzill, ja que el </w:t>
      </w:r>
      <w:r w:rsidRPr="00453198">
        <w:rPr>
          <w:i/>
        </w:rPr>
        <w:t xml:space="preserve">framework </w:t>
      </w:r>
      <w:proofErr w:type="spellStart"/>
      <w:r w:rsidRPr="00453198">
        <w:rPr>
          <w:i/>
        </w:rPr>
        <w:t>Spring</w:t>
      </w:r>
      <w:proofErr w:type="spellEnd"/>
      <w:r w:rsidRPr="00453198">
        <w:rPr>
          <w:i/>
        </w:rPr>
        <w:t xml:space="preserve"> </w:t>
      </w:r>
      <w:r w:rsidRPr="00453198">
        <w:t>proporciona tota la part de connectar-se a la pàgina web. D’aquesta manera només s’ha de gestionar del funcionament de la web.</w:t>
      </w:r>
    </w:p>
    <w:p w14:paraId="2E9F0FFB" w14:textId="20B480B0" w:rsidR="009D13FF" w:rsidRPr="00453198" w:rsidRDefault="009D13FF" w:rsidP="00B031B5">
      <w:r w:rsidRPr="00453198">
        <w:t xml:space="preserve">Les classes que estan més amunt </w:t>
      </w:r>
      <w:r w:rsidR="00BD141D" w:rsidRPr="00453198">
        <w:t>són</w:t>
      </w:r>
      <w:r w:rsidRPr="00453198">
        <w:t xml:space="preserve"> les encarregades de la base de dades. La primera, </w:t>
      </w:r>
      <w:proofErr w:type="spellStart"/>
      <w:r w:rsidRPr="00EF03B1">
        <w:rPr>
          <w:i/>
          <w:iCs/>
        </w:rPr>
        <w:t>DatabaseDAO</w:t>
      </w:r>
      <w:proofErr w:type="spellEnd"/>
      <w:r w:rsidRPr="00453198">
        <w:t xml:space="preserve">, és la que farà les crides i la segona, </w:t>
      </w:r>
      <w:proofErr w:type="spellStart"/>
      <w:r w:rsidRPr="00EF03B1">
        <w:rPr>
          <w:i/>
          <w:iCs/>
        </w:rPr>
        <w:t>DatabaseController</w:t>
      </w:r>
      <w:proofErr w:type="spellEnd"/>
      <w:r w:rsidRPr="00453198">
        <w:t>, farà de façana.</w:t>
      </w:r>
    </w:p>
    <w:p w14:paraId="1F87AA35" w14:textId="3A1A161B" w:rsidR="009D13FF" w:rsidRPr="00453198" w:rsidRDefault="00BD141D" w:rsidP="00B031B5">
      <w:r w:rsidRPr="00453198">
        <w:t>Després</w:t>
      </w:r>
      <w:r w:rsidR="009D13FF" w:rsidRPr="00453198">
        <w:t xml:space="preserve"> hi ha els controladors web, </w:t>
      </w:r>
      <w:r w:rsidRPr="00453198">
        <w:t>el primer</w:t>
      </w:r>
      <w:r w:rsidR="009D13FF" w:rsidRPr="00453198">
        <w:t xml:space="preserve">, </w:t>
      </w:r>
      <w:proofErr w:type="spellStart"/>
      <w:r w:rsidR="009D13FF" w:rsidRPr="00EF03B1">
        <w:rPr>
          <w:i/>
          <w:iCs/>
        </w:rPr>
        <w:t>APIController</w:t>
      </w:r>
      <w:proofErr w:type="spellEnd"/>
      <w:r w:rsidR="009D13FF" w:rsidRPr="00453198">
        <w:t>, serà el que gestioni l</w:t>
      </w:r>
      <w:r w:rsidR="00EF03B1">
        <w:t xml:space="preserve">a </w:t>
      </w:r>
      <w:r w:rsidR="009D13FF" w:rsidRPr="00EF03B1">
        <w:rPr>
          <w:i/>
          <w:iCs/>
        </w:rPr>
        <w:t>API</w:t>
      </w:r>
      <w:r w:rsidR="009D13FF" w:rsidRPr="00453198">
        <w:t>, que serà en la que es comunicarà l’aplicació. Les dues següents</w:t>
      </w:r>
      <w:r w:rsidRPr="00453198">
        <w:t xml:space="preserve"> seran</w:t>
      </w:r>
      <w:r w:rsidR="00D75147" w:rsidRPr="00453198">
        <w:t xml:space="preserve"> les que gestionin la </w:t>
      </w:r>
      <w:r w:rsidR="00D75147" w:rsidRPr="00453198">
        <w:lastRenderedPageBreak/>
        <w:t>web</w:t>
      </w:r>
      <w:r w:rsidR="009D13FF" w:rsidRPr="00453198">
        <w:t xml:space="preserve"> </w:t>
      </w:r>
      <w:r w:rsidR="00D75147" w:rsidRPr="00453198">
        <w:t>i</w:t>
      </w:r>
      <w:r w:rsidR="009D13FF" w:rsidRPr="00453198">
        <w:t xml:space="preserve"> estan separades en les que només ensenyen una pàgina HTML, </w:t>
      </w:r>
      <w:proofErr w:type="spellStart"/>
      <w:r w:rsidR="009D13FF" w:rsidRPr="00453198">
        <w:t>WebGetController</w:t>
      </w:r>
      <w:proofErr w:type="spellEnd"/>
      <w:r w:rsidR="009D13FF" w:rsidRPr="00453198">
        <w:t xml:space="preserve">, i les que afegeixen dades a la base de dades, </w:t>
      </w:r>
      <w:proofErr w:type="spellStart"/>
      <w:r w:rsidR="009D13FF" w:rsidRPr="00453198">
        <w:t>WebPostController</w:t>
      </w:r>
      <w:proofErr w:type="spellEnd"/>
      <w:r w:rsidR="009D13FF" w:rsidRPr="00453198">
        <w:t xml:space="preserve">. </w:t>
      </w:r>
    </w:p>
    <w:p w14:paraId="704EAC3B" w14:textId="5B5A5DB7" w:rsidR="009D13FF" w:rsidRPr="00453198" w:rsidRDefault="00BD141D" w:rsidP="00B031B5">
      <w:r w:rsidRPr="00453198">
        <w:t>Després</w:t>
      </w:r>
      <w:r w:rsidR="009D13FF" w:rsidRPr="00453198">
        <w:t xml:space="preserve"> hi haurà la classe </w:t>
      </w:r>
      <w:proofErr w:type="spellStart"/>
      <w:r w:rsidR="009D13FF" w:rsidRPr="00453198">
        <w:t>TFGApplication</w:t>
      </w:r>
      <w:proofErr w:type="spellEnd"/>
      <w:r w:rsidR="009D13FF" w:rsidRPr="00453198">
        <w:t xml:space="preserve">, que és on està el </w:t>
      </w:r>
      <w:proofErr w:type="spellStart"/>
      <w:r w:rsidR="009D13FF" w:rsidRPr="00453198">
        <w:t>main</w:t>
      </w:r>
      <w:proofErr w:type="spellEnd"/>
      <w:r w:rsidR="009D13FF" w:rsidRPr="00453198">
        <w:t xml:space="preserve"> i és qui fa executar el servidor web. Tot seguit apareix la classe </w:t>
      </w:r>
      <w:proofErr w:type="spellStart"/>
      <w:r w:rsidR="009D13FF" w:rsidRPr="00453198">
        <w:t>NotificationController</w:t>
      </w:r>
      <w:proofErr w:type="spellEnd"/>
      <w:r w:rsidR="009D13FF" w:rsidRPr="00453198">
        <w:t>, que serà qui cre</w:t>
      </w:r>
      <w:r w:rsidRPr="00453198">
        <w:t>í</w:t>
      </w:r>
      <w:r w:rsidR="009D13FF" w:rsidRPr="00453198">
        <w:t xml:space="preserve"> les alertes i </w:t>
      </w:r>
      <w:r w:rsidRPr="00453198">
        <w:t>enviï</w:t>
      </w:r>
      <w:r w:rsidR="009D13FF" w:rsidRPr="00453198">
        <w:t xml:space="preserve"> les notificacions als usuaris de l’aplicació mòbil</w:t>
      </w:r>
      <w:r w:rsidRPr="00453198">
        <w:t>.</w:t>
      </w:r>
    </w:p>
    <w:p w14:paraId="6496EBAB" w14:textId="696BCC71" w:rsidR="009D13FF" w:rsidRPr="00453198" w:rsidRDefault="009D13FF" w:rsidP="00B031B5">
      <w:r w:rsidRPr="00453198">
        <w:t>Per acabar hi ha les classes del domini, on es crearan els objectes, institució mèdica (</w:t>
      </w:r>
      <w:proofErr w:type="spellStart"/>
      <w:r w:rsidRPr="00453198">
        <w:t>HealthcareInstitution</w:t>
      </w:r>
      <w:proofErr w:type="spellEnd"/>
      <w:r w:rsidRPr="00453198">
        <w:t>), rol (</w:t>
      </w:r>
      <w:proofErr w:type="spellStart"/>
      <w:r w:rsidRPr="00453198">
        <w:t>Role</w:t>
      </w:r>
      <w:proofErr w:type="spellEnd"/>
      <w:r w:rsidRPr="00453198">
        <w:t>), empleat (</w:t>
      </w:r>
      <w:proofErr w:type="spellStart"/>
      <w:r w:rsidRPr="00453198">
        <w:t>Employee</w:t>
      </w:r>
      <w:proofErr w:type="spellEnd"/>
      <w:r w:rsidRPr="00453198">
        <w:t>) i alerta (</w:t>
      </w:r>
      <w:proofErr w:type="spellStart"/>
      <w:r w:rsidRPr="00453198">
        <w:t>Warning</w:t>
      </w:r>
      <w:proofErr w:type="spellEnd"/>
      <w:r w:rsidRPr="00453198">
        <w:t>).</w:t>
      </w:r>
    </w:p>
    <w:p w14:paraId="2C3A2BD0" w14:textId="77777777" w:rsidR="00B031B5" w:rsidRPr="00453198" w:rsidRDefault="00B031B5" w:rsidP="00011E6C">
      <w:pPr>
        <w:keepNext/>
        <w:spacing w:before="0" w:line="240" w:lineRule="auto"/>
        <w:jc w:val="center"/>
      </w:pPr>
      <w:r w:rsidRPr="00453198">
        <w:rPr>
          <w:noProof/>
          <w:lang w:eastAsia="es-ES"/>
        </w:rPr>
        <w:lastRenderedPageBreak/>
        <w:drawing>
          <wp:inline distT="0" distB="0" distL="0" distR="0" wp14:anchorId="2E70D91B" wp14:editId="327307D4">
            <wp:extent cx="6120000" cy="6923137"/>
            <wp:effectExtent l="0" t="0" r="0" b="0"/>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tg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20000" cy="6923137"/>
                    </a:xfrm>
                    <a:prstGeom prst="rect">
                      <a:avLst/>
                    </a:prstGeom>
                  </pic:spPr>
                </pic:pic>
              </a:graphicData>
            </a:graphic>
          </wp:inline>
        </w:drawing>
      </w:r>
    </w:p>
    <w:p w14:paraId="4EAF9710" w14:textId="06901B2B" w:rsidR="00B031B5" w:rsidRPr="00453198" w:rsidRDefault="00B031B5" w:rsidP="00B031B5">
      <w:pPr>
        <w:pStyle w:val="Llegenda"/>
      </w:pPr>
      <w:bookmarkStart w:id="50" w:name="_Toc74671353"/>
      <w:r w:rsidRPr="00453198">
        <w:t xml:space="preserve">Figura </w:t>
      </w:r>
      <w:fldSimple w:instr=" STYLEREF 1 \s ">
        <w:r w:rsidR="00EF03B1">
          <w:rPr>
            <w:noProof/>
          </w:rPr>
          <w:t>6</w:t>
        </w:r>
      </w:fldSimple>
      <w:r w:rsidR="00EF03B1">
        <w:t>.</w:t>
      </w:r>
      <w:fldSimple w:instr=" SEQ Figura \* ARABIC \s 1 ">
        <w:r w:rsidR="00EF03B1">
          <w:rPr>
            <w:noProof/>
          </w:rPr>
          <w:t>2</w:t>
        </w:r>
      </w:fldSimple>
      <w:r w:rsidRPr="00453198">
        <w:t xml:space="preserve">: Diagrama </w:t>
      </w:r>
      <w:r w:rsidRPr="00927898">
        <w:rPr>
          <w:i/>
          <w:iCs/>
        </w:rPr>
        <w:t>UML</w:t>
      </w:r>
      <w:r w:rsidRPr="00453198">
        <w:t xml:space="preserve"> de classes del servidor web.</w:t>
      </w:r>
      <w:bookmarkEnd w:id="50"/>
      <w:r w:rsidR="00927898">
        <w:t xml:space="preserve"> Font: Elaboració pròpia.</w:t>
      </w:r>
    </w:p>
    <w:p w14:paraId="41432C1C" w14:textId="77777777" w:rsidR="00B031B5" w:rsidRPr="00453198" w:rsidRDefault="00B031B5" w:rsidP="00B031B5">
      <w:pPr>
        <w:pStyle w:val="Ttol5"/>
      </w:pPr>
      <w:r w:rsidRPr="00453198">
        <w:t>DIAGRAMES BPMN</w:t>
      </w:r>
    </w:p>
    <w:p w14:paraId="49000C35" w14:textId="3CFE15EC" w:rsidR="00B031B5" w:rsidRDefault="00B031B5" w:rsidP="00B031B5">
      <w:r w:rsidRPr="00453198">
        <w:t>A continuació es mostraran dos diagrames</w:t>
      </w:r>
      <w:r w:rsidR="00927898">
        <w:t xml:space="preserve"> de flux</w:t>
      </w:r>
      <w:r w:rsidRPr="00453198">
        <w:t xml:space="preserve"> </w:t>
      </w:r>
      <w:r w:rsidRPr="00927898">
        <w:rPr>
          <w:i/>
          <w:iCs/>
        </w:rPr>
        <w:t>BPMN</w:t>
      </w:r>
      <w:r w:rsidRPr="00453198">
        <w:t>. El primer és per mostrar com funciona una creació d’una institució mèdica. S’ensenyarà només la creació, ja que per a tots els elements que utilitzen la base de dades des del servidor té el mateix funcionament.</w:t>
      </w:r>
    </w:p>
    <w:p w14:paraId="7A9BD19A" w14:textId="70E0093A" w:rsidR="00927898" w:rsidRPr="00453198" w:rsidRDefault="00927898" w:rsidP="00B031B5">
      <w:r>
        <w:lastRenderedPageBreak/>
        <w:t>El procés serà simple, l’usuari s’autentificarà al servidor web, a continuació, l’usuari anirà a la pàgina per a crear la institució mèdica. Introduirà les dades per a que es pugui crear aquella institució i si aquelles dades son correctes la institució mèdica es crearà.</w:t>
      </w:r>
    </w:p>
    <w:p w14:paraId="21E12586" w14:textId="77777777" w:rsidR="00B031B5" w:rsidRPr="00453198" w:rsidRDefault="00B031B5" w:rsidP="00B031B5">
      <w:pPr>
        <w:keepNext/>
        <w:jc w:val="center"/>
      </w:pPr>
      <w:r w:rsidRPr="00453198">
        <w:rPr>
          <w:noProof/>
          <w:lang w:eastAsia="es-ES"/>
        </w:rPr>
        <w:drawing>
          <wp:inline distT="0" distB="0" distL="0" distR="0" wp14:anchorId="203BA24C" wp14:editId="683C28B6">
            <wp:extent cx="2513700" cy="6840000"/>
            <wp:effectExtent l="0" t="0" r="1270" b="0"/>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tge 6"/>
                    <pic:cNvPicPr/>
                  </pic:nvPicPr>
                  <pic:blipFill>
                    <a:blip r:embed="rId25">
                      <a:extLst>
                        <a:ext uri="{28A0092B-C50C-407E-A947-70E740481C1C}">
                          <a14:useLocalDpi xmlns:a14="http://schemas.microsoft.com/office/drawing/2010/main" val="0"/>
                        </a:ext>
                      </a:extLst>
                    </a:blip>
                    <a:stretch>
                      <a:fillRect/>
                    </a:stretch>
                  </pic:blipFill>
                  <pic:spPr>
                    <a:xfrm>
                      <a:off x="0" y="0"/>
                      <a:ext cx="2513700" cy="6840000"/>
                    </a:xfrm>
                    <a:prstGeom prst="rect">
                      <a:avLst/>
                    </a:prstGeom>
                  </pic:spPr>
                </pic:pic>
              </a:graphicData>
            </a:graphic>
          </wp:inline>
        </w:drawing>
      </w:r>
    </w:p>
    <w:p w14:paraId="5569381B" w14:textId="5BC15FF3" w:rsidR="00B031B5" w:rsidRPr="00453198" w:rsidRDefault="00B031B5" w:rsidP="00B031B5">
      <w:pPr>
        <w:pStyle w:val="Llegenda"/>
      </w:pPr>
      <w:bookmarkStart w:id="51" w:name="_Toc74671354"/>
      <w:r w:rsidRPr="00453198">
        <w:t xml:space="preserve">Figura </w:t>
      </w:r>
      <w:fldSimple w:instr=" STYLEREF 1 \s ">
        <w:r w:rsidR="00EF03B1">
          <w:rPr>
            <w:noProof/>
          </w:rPr>
          <w:t>6</w:t>
        </w:r>
      </w:fldSimple>
      <w:r w:rsidR="00EF03B1">
        <w:t>.</w:t>
      </w:r>
      <w:fldSimple w:instr=" SEQ Figura \* ARABIC \s 1 ">
        <w:r w:rsidR="00EF03B1">
          <w:rPr>
            <w:noProof/>
          </w:rPr>
          <w:t>3</w:t>
        </w:r>
      </w:fldSimple>
      <w:r w:rsidRPr="00453198">
        <w:t xml:space="preserve">: Diagrama </w:t>
      </w:r>
      <w:r w:rsidRPr="002F29A7">
        <w:rPr>
          <w:i/>
          <w:iCs/>
        </w:rPr>
        <w:t>BPMN</w:t>
      </w:r>
      <w:r w:rsidRPr="00453198">
        <w:t xml:space="preserve"> de la creació d’una institució mèdica.</w:t>
      </w:r>
      <w:bookmarkEnd w:id="51"/>
      <w:r w:rsidR="002F29A7">
        <w:t xml:space="preserve"> </w:t>
      </w:r>
      <w:r w:rsidR="002F29A7">
        <w:t>Font: Elaboració pròpia.</w:t>
      </w:r>
    </w:p>
    <w:p w14:paraId="52B3063D" w14:textId="77777777" w:rsidR="00927898" w:rsidRDefault="00B031B5" w:rsidP="00B031B5">
      <w:r w:rsidRPr="00453198">
        <w:lastRenderedPageBreak/>
        <w:t>El segon diagrama és referent a com es gestionen les notificacions.</w:t>
      </w:r>
      <w:r w:rsidR="009D13FF" w:rsidRPr="00453198">
        <w:t xml:space="preserve"> </w:t>
      </w:r>
      <w:r w:rsidR="00927898">
        <w:t xml:space="preserve">La </w:t>
      </w:r>
      <w:r w:rsidR="009D13FF" w:rsidRPr="00453198">
        <w:t>columna que es diu alerta n’hi haurà tantes alertes com alertes hi hagi a la base de dades</w:t>
      </w:r>
      <w:r w:rsidR="00927898">
        <w:t xml:space="preserve">, ja que cada una serà un </w:t>
      </w:r>
      <w:proofErr w:type="spellStart"/>
      <w:r w:rsidR="00927898">
        <w:rPr>
          <w:i/>
          <w:iCs/>
        </w:rPr>
        <w:t>thread</w:t>
      </w:r>
      <w:proofErr w:type="spellEnd"/>
      <w:r w:rsidR="009D13FF" w:rsidRPr="00453198">
        <w:t>.</w:t>
      </w:r>
      <w:r w:rsidR="00927898">
        <w:t xml:space="preserve"> </w:t>
      </w:r>
    </w:p>
    <w:p w14:paraId="409A4704" w14:textId="20ADEDF7" w:rsidR="00B031B5" w:rsidRPr="002F29A7" w:rsidRDefault="00927898" w:rsidP="00B031B5">
      <w:r>
        <w:t xml:space="preserve">El funcionament </w:t>
      </w:r>
      <w:r w:rsidR="002F29A7">
        <w:t xml:space="preserve">del </w:t>
      </w:r>
      <w:proofErr w:type="spellStart"/>
      <w:r w:rsidR="002F29A7">
        <w:rPr>
          <w:i/>
          <w:iCs/>
        </w:rPr>
        <w:t>thread</w:t>
      </w:r>
      <w:proofErr w:type="spellEnd"/>
      <w:r w:rsidR="002F29A7">
        <w:t xml:space="preserve">, serà que individualment es demanaran les dades a la </w:t>
      </w:r>
      <w:r w:rsidR="002F29A7">
        <w:rPr>
          <w:i/>
          <w:iCs/>
        </w:rPr>
        <w:t>API</w:t>
      </w:r>
      <w:r w:rsidR="002F29A7">
        <w:t xml:space="preserve"> que tingui assignada aquella alerta. Una vegada ja tingui el valor </w:t>
      </w:r>
      <w:proofErr w:type="spellStart"/>
      <w:r w:rsidR="002F29A7">
        <w:t>fara</w:t>
      </w:r>
      <w:proofErr w:type="spellEnd"/>
      <w:r w:rsidR="002F29A7">
        <w:t xml:space="preserve"> una comprovació per saber si ha d’enviar una notificació o no. Una vegada hagi acabat, el </w:t>
      </w:r>
      <w:proofErr w:type="spellStart"/>
      <w:r w:rsidR="002F29A7">
        <w:rPr>
          <w:i/>
          <w:iCs/>
        </w:rPr>
        <w:t>thread</w:t>
      </w:r>
      <w:proofErr w:type="spellEnd"/>
      <w:r w:rsidR="002F29A7">
        <w:t xml:space="preserve"> es dormirà el temps necessari i, quan hagi passat aquell temps, tornarà a fer la funcionalitat un altre cop.</w:t>
      </w:r>
    </w:p>
    <w:p w14:paraId="79A32ACF" w14:textId="77777777" w:rsidR="00B031B5" w:rsidRPr="00453198" w:rsidRDefault="00B031B5" w:rsidP="00B031B5">
      <w:pPr>
        <w:keepNext/>
        <w:jc w:val="center"/>
      </w:pPr>
      <w:r w:rsidRPr="00453198">
        <w:rPr>
          <w:noProof/>
          <w:lang w:eastAsia="es-ES"/>
        </w:rPr>
        <w:drawing>
          <wp:inline distT="0" distB="0" distL="0" distR="0" wp14:anchorId="3D0DA37B" wp14:editId="5B43A587">
            <wp:extent cx="4140000" cy="6101698"/>
            <wp:effectExtent l="0" t="0" r="0" b="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pic:nvPicPr>
                  <pic:blipFill>
                    <a:blip r:embed="rId26">
                      <a:extLst>
                        <a:ext uri="{28A0092B-C50C-407E-A947-70E740481C1C}">
                          <a14:useLocalDpi xmlns:a14="http://schemas.microsoft.com/office/drawing/2010/main" val="0"/>
                        </a:ext>
                      </a:extLst>
                    </a:blip>
                    <a:stretch>
                      <a:fillRect/>
                    </a:stretch>
                  </pic:blipFill>
                  <pic:spPr>
                    <a:xfrm>
                      <a:off x="0" y="0"/>
                      <a:ext cx="4140000" cy="6101698"/>
                    </a:xfrm>
                    <a:prstGeom prst="rect">
                      <a:avLst/>
                    </a:prstGeom>
                  </pic:spPr>
                </pic:pic>
              </a:graphicData>
            </a:graphic>
          </wp:inline>
        </w:drawing>
      </w:r>
    </w:p>
    <w:p w14:paraId="03AE368C" w14:textId="17236868" w:rsidR="00B031B5" w:rsidRPr="00453198" w:rsidRDefault="00B031B5" w:rsidP="00B031B5">
      <w:pPr>
        <w:pStyle w:val="Llegenda"/>
      </w:pPr>
      <w:bookmarkStart w:id="52" w:name="_Toc74671355"/>
      <w:r w:rsidRPr="00453198">
        <w:t xml:space="preserve">Figura </w:t>
      </w:r>
      <w:fldSimple w:instr=" STYLEREF 1 \s ">
        <w:r w:rsidR="00EF03B1">
          <w:rPr>
            <w:noProof/>
          </w:rPr>
          <w:t>6</w:t>
        </w:r>
      </w:fldSimple>
      <w:r w:rsidR="00EF03B1">
        <w:t>.</w:t>
      </w:r>
      <w:fldSimple w:instr=" SEQ Figura \* ARABIC \s 1 ">
        <w:r w:rsidR="00EF03B1">
          <w:rPr>
            <w:noProof/>
          </w:rPr>
          <w:t>4</w:t>
        </w:r>
      </w:fldSimple>
      <w:r w:rsidRPr="00453198">
        <w:t xml:space="preserve">: Diagrama </w:t>
      </w:r>
      <w:r w:rsidRPr="002F29A7">
        <w:rPr>
          <w:i/>
          <w:iCs/>
        </w:rPr>
        <w:t>BPMN</w:t>
      </w:r>
      <w:r w:rsidRPr="00453198">
        <w:t xml:space="preserve"> de la gestió de les notificacions.</w:t>
      </w:r>
      <w:bookmarkEnd w:id="52"/>
      <w:r w:rsidR="002F29A7" w:rsidRPr="002F29A7">
        <w:t xml:space="preserve"> </w:t>
      </w:r>
      <w:r w:rsidR="002F29A7">
        <w:t>Font: Elaboració pròpia.</w:t>
      </w:r>
    </w:p>
    <w:p w14:paraId="4D6F4956" w14:textId="77777777" w:rsidR="00B031B5" w:rsidRPr="00453198" w:rsidRDefault="00B031B5" w:rsidP="0032269F">
      <w:pPr>
        <w:pStyle w:val="Ttol4"/>
      </w:pPr>
      <w:r w:rsidRPr="00453198">
        <w:lastRenderedPageBreak/>
        <w:t>UI</w:t>
      </w:r>
    </w:p>
    <w:p w14:paraId="415D5616" w14:textId="6E2A7285" w:rsidR="00B031B5" w:rsidRPr="00453198" w:rsidRDefault="00B031B5" w:rsidP="00B031B5">
      <w:r w:rsidRPr="00453198">
        <w:t xml:space="preserve">Per la </w:t>
      </w:r>
      <w:r w:rsidR="002F29A7">
        <w:t xml:space="preserve">interfície d’usuari, </w:t>
      </w:r>
      <w:r w:rsidR="002F29A7" w:rsidRPr="002F29A7">
        <w:rPr>
          <w:i/>
          <w:iCs/>
        </w:rPr>
        <w:t>UI</w:t>
      </w:r>
      <w:r w:rsidR="002F29A7">
        <w:t>,</w:t>
      </w:r>
      <w:r w:rsidRPr="00453198">
        <w:t xml:space="preserve"> s’han pensat en colors que fossin semblants als mèdics, aquests colors, després de buscar algunes referències, s’ha optat per un blau cel i blanc. En l’aplicació també seran els mateixos colors.</w:t>
      </w:r>
    </w:p>
    <w:p w14:paraId="34BC6EC6" w14:textId="77777777" w:rsidR="00B031B5" w:rsidRPr="00453198" w:rsidRDefault="00B031B5" w:rsidP="00B031B5">
      <w:r w:rsidRPr="00453198">
        <w:t>Per poder donar contrast en la creació o eliminació de dades, s’ha optat pel color verd i vermell respectivament.</w:t>
      </w:r>
    </w:p>
    <w:p w14:paraId="3BF2612B" w14:textId="77777777" w:rsidR="00B031B5" w:rsidRPr="00453198" w:rsidRDefault="00B031B5" w:rsidP="00B031B5">
      <w:r w:rsidRPr="00453198">
        <w:t>Per a diferenciar els camps de textos amb els textos no editables, hi haurà un rectangle blanc i el text serà en negre. Com es pot veure a la imatge següent.</w:t>
      </w:r>
    </w:p>
    <w:p w14:paraId="5C869426" w14:textId="77777777" w:rsidR="00B031B5" w:rsidRPr="00453198" w:rsidRDefault="00B031B5" w:rsidP="00B031B5">
      <w:pPr>
        <w:keepNext/>
        <w:jc w:val="center"/>
      </w:pPr>
      <w:r w:rsidRPr="00453198">
        <w:rPr>
          <w:noProof/>
          <w:lang w:eastAsia="es-ES"/>
        </w:rPr>
        <w:drawing>
          <wp:inline distT="0" distB="0" distL="0" distR="0" wp14:anchorId="35010E78" wp14:editId="326B0C90">
            <wp:extent cx="4765069"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7">
                      <a:extLst>
                        <a:ext uri="{28A0092B-C50C-407E-A947-70E740481C1C}">
                          <a14:useLocalDpi xmlns:a14="http://schemas.microsoft.com/office/drawing/2010/main" val="0"/>
                        </a:ext>
                      </a:extLst>
                    </a:blip>
                    <a:stretch>
                      <a:fillRect/>
                    </a:stretch>
                  </pic:blipFill>
                  <pic:spPr>
                    <a:xfrm>
                      <a:off x="0" y="0"/>
                      <a:ext cx="4765069" cy="2700000"/>
                    </a:xfrm>
                    <a:prstGeom prst="rect">
                      <a:avLst/>
                    </a:prstGeom>
                  </pic:spPr>
                </pic:pic>
              </a:graphicData>
            </a:graphic>
          </wp:inline>
        </w:drawing>
      </w:r>
    </w:p>
    <w:p w14:paraId="31EE545E" w14:textId="3D3374B4" w:rsidR="00B031B5" w:rsidRPr="00453198" w:rsidRDefault="00B031B5" w:rsidP="00B031B5">
      <w:pPr>
        <w:pStyle w:val="Llegenda"/>
      </w:pPr>
      <w:bookmarkStart w:id="53" w:name="_Toc74671356"/>
      <w:r w:rsidRPr="00453198">
        <w:t xml:space="preserve">Figura </w:t>
      </w:r>
      <w:fldSimple w:instr=" STYLEREF 1 \s ">
        <w:r w:rsidR="00EF03B1">
          <w:rPr>
            <w:noProof/>
          </w:rPr>
          <w:t>6</w:t>
        </w:r>
      </w:fldSimple>
      <w:r w:rsidR="00EF03B1">
        <w:t>.</w:t>
      </w:r>
      <w:fldSimple w:instr=" SEQ Figura \* ARABIC \s 1 ">
        <w:r w:rsidR="00EF03B1">
          <w:rPr>
            <w:noProof/>
          </w:rPr>
          <w:t>5</w:t>
        </w:r>
      </w:fldSimple>
      <w:r w:rsidRPr="00453198">
        <w:t xml:space="preserve">: Disseny de la </w:t>
      </w:r>
      <w:r w:rsidRPr="002F29A7">
        <w:rPr>
          <w:i/>
          <w:iCs/>
        </w:rPr>
        <w:t>UI</w:t>
      </w:r>
      <w:r w:rsidRPr="00453198">
        <w:t xml:space="preserve"> de l’inici de sessió</w:t>
      </w:r>
      <w:r w:rsidR="00C6554C" w:rsidRPr="00453198">
        <w:t xml:space="preserve"> en el servidor web</w:t>
      </w:r>
      <w:r w:rsidRPr="00453198">
        <w:t>.</w:t>
      </w:r>
      <w:bookmarkEnd w:id="53"/>
      <w:r w:rsidR="002F29A7" w:rsidRPr="002F29A7">
        <w:t xml:space="preserve"> </w:t>
      </w:r>
      <w:r w:rsidR="002F29A7">
        <w:t>Font: Elaboració pròpia.</w:t>
      </w:r>
    </w:p>
    <w:p w14:paraId="1F275678" w14:textId="77777777" w:rsidR="00B031B5" w:rsidRPr="00453198" w:rsidRDefault="00B031B5" w:rsidP="00B031B5">
      <w:r w:rsidRPr="00453198">
        <w:t>Una vegada iniciada la sessió es mostrarà la capçalera de la pàgina web, que constarà de quatre botons de navegació per a facilitar l’ús de l’aplicació. A més hi haurà un peu de pàgina amb algunes dades referent al TFG.</w:t>
      </w:r>
    </w:p>
    <w:p w14:paraId="432CF589" w14:textId="7C88B15B" w:rsidR="00B031B5" w:rsidRPr="00453198" w:rsidRDefault="00B031B5" w:rsidP="00B031B5">
      <w:r w:rsidRPr="00453198">
        <w:t>El següent disseny</w:t>
      </w:r>
      <w:r w:rsidR="000A558A">
        <w:t xml:space="preserve"> (Fig. 6.6)</w:t>
      </w:r>
      <w:r w:rsidRPr="00453198">
        <w:t xml:space="preserve"> és de la pàgina d’inici, una vegada s’hagi iniciat sessió. S’ha pensat </w:t>
      </w:r>
      <w:r w:rsidR="008101F4" w:rsidRPr="00453198">
        <w:t>a</w:t>
      </w:r>
      <w:r w:rsidRPr="00453198">
        <w:t xml:space="preserve"> posar botons per les llistes i creació.</w:t>
      </w:r>
    </w:p>
    <w:p w14:paraId="2ED46E99" w14:textId="77777777" w:rsidR="00B031B5" w:rsidRPr="00453198" w:rsidRDefault="00B031B5" w:rsidP="00B031B5">
      <w:pPr>
        <w:keepNext/>
        <w:jc w:val="center"/>
      </w:pPr>
      <w:r w:rsidRPr="00453198">
        <w:rPr>
          <w:noProof/>
          <w:lang w:eastAsia="es-ES"/>
        </w:rPr>
        <w:lastRenderedPageBreak/>
        <w:drawing>
          <wp:inline distT="0" distB="0" distL="0" distR="0" wp14:anchorId="5F0D7F06" wp14:editId="706A0E11">
            <wp:extent cx="4758715" cy="2700000"/>
            <wp:effectExtent l="0" t="0" r="3810" b="5715"/>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tge 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58715" cy="2700000"/>
                    </a:xfrm>
                    <a:prstGeom prst="rect">
                      <a:avLst/>
                    </a:prstGeom>
                  </pic:spPr>
                </pic:pic>
              </a:graphicData>
            </a:graphic>
          </wp:inline>
        </w:drawing>
      </w:r>
    </w:p>
    <w:p w14:paraId="26A3B7A7" w14:textId="484D5E41" w:rsidR="00B031B5" w:rsidRPr="00453198" w:rsidRDefault="00B031B5" w:rsidP="00B031B5">
      <w:pPr>
        <w:pStyle w:val="Llegenda"/>
      </w:pPr>
      <w:bookmarkStart w:id="54" w:name="_Toc74671357"/>
      <w:r w:rsidRPr="00453198">
        <w:t xml:space="preserve">Figura </w:t>
      </w:r>
      <w:fldSimple w:instr=" STYLEREF 1 \s ">
        <w:r w:rsidR="00EF03B1">
          <w:rPr>
            <w:noProof/>
          </w:rPr>
          <w:t>6</w:t>
        </w:r>
      </w:fldSimple>
      <w:r w:rsidR="00EF03B1">
        <w:t>.</w:t>
      </w:r>
      <w:fldSimple w:instr=" SEQ Figura \* ARABIC \s 1 ">
        <w:r w:rsidR="00EF03B1">
          <w:rPr>
            <w:noProof/>
          </w:rPr>
          <w:t>6</w:t>
        </w:r>
      </w:fldSimple>
      <w:r w:rsidRPr="00453198">
        <w:t xml:space="preserve">: Disseny de la </w:t>
      </w:r>
      <w:r w:rsidRPr="002F29A7">
        <w:rPr>
          <w:i/>
          <w:iCs/>
        </w:rPr>
        <w:t>UI</w:t>
      </w:r>
      <w:r w:rsidRPr="00453198">
        <w:t xml:space="preserve"> de la </w:t>
      </w:r>
      <w:r w:rsidR="008101F4" w:rsidRPr="00453198">
        <w:t>pàgina</w:t>
      </w:r>
      <w:r w:rsidRPr="00453198">
        <w:t xml:space="preserve"> </w:t>
      </w:r>
      <w:r w:rsidR="002F29A7">
        <w:t>del taulell en el servidor</w:t>
      </w:r>
      <w:r w:rsidR="00C6554C" w:rsidRPr="00453198">
        <w:t xml:space="preserve"> web</w:t>
      </w:r>
      <w:bookmarkEnd w:id="54"/>
      <w:r w:rsidR="002F29A7">
        <w:t>.</w:t>
      </w:r>
      <w:r w:rsidR="002F29A7" w:rsidRPr="002F29A7">
        <w:t xml:space="preserve"> </w:t>
      </w:r>
      <w:r w:rsidR="002F29A7">
        <w:t>Font: Elaboració pròpia.</w:t>
      </w:r>
    </w:p>
    <w:p w14:paraId="71C953DD" w14:textId="7C991B6A" w:rsidR="00B031B5" w:rsidRPr="00453198" w:rsidRDefault="00B031B5" w:rsidP="00B031B5">
      <w:r w:rsidRPr="00453198">
        <w:t>A continuació es veurà com són els dissenys per llistar, crear i veure</w:t>
      </w:r>
      <w:r w:rsidR="00D75147" w:rsidRPr="00453198">
        <w:t xml:space="preserve"> </w:t>
      </w:r>
      <w:r w:rsidRPr="00453198">
        <w:t>les dades</w:t>
      </w:r>
      <w:r w:rsidR="00D75147" w:rsidRPr="00453198">
        <w:t xml:space="preserve"> individualment</w:t>
      </w:r>
      <w:r w:rsidRPr="00453198">
        <w:t xml:space="preserve">. </w:t>
      </w:r>
      <w:r w:rsidR="00D75147" w:rsidRPr="00453198">
        <w:t>Per tal de fer-ho</w:t>
      </w:r>
      <w:r w:rsidRPr="00453198">
        <w:t xml:space="preserve"> </w:t>
      </w:r>
      <w:r w:rsidR="00D75147" w:rsidRPr="00453198">
        <w:t>més senzill, només es mostraran</w:t>
      </w:r>
      <w:r w:rsidRPr="00453198">
        <w:t xml:space="preserve"> els dissenys de les institucions mèdiques. </w:t>
      </w:r>
    </w:p>
    <w:p w14:paraId="7F3C5DF3" w14:textId="77777777" w:rsidR="001923E2" w:rsidRPr="00453198" w:rsidRDefault="001923E2" w:rsidP="001923E2">
      <w:pPr>
        <w:keepNext/>
        <w:jc w:val="center"/>
      </w:pPr>
      <w:r w:rsidRPr="00453198">
        <w:rPr>
          <w:noProof/>
          <w:lang w:eastAsia="es-ES"/>
        </w:rPr>
        <w:drawing>
          <wp:inline distT="0" distB="0" distL="0" distR="0" wp14:anchorId="380AD591" wp14:editId="7B0F12F4">
            <wp:extent cx="4777200" cy="2700000"/>
            <wp:effectExtent l="0" t="0" r="4445" b="5715"/>
            <wp:docPr id="10" name="Imat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tge 1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7200" cy="2700000"/>
                    </a:xfrm>
                    <a:prstGeom prst="rect">
                      <a:avLst/>
                    </a:prstGeom>
                  </pic:spPr>
                </pic:pic>
              </a:graphicData>
            </a:graphic>
          </wp:inline>
        </w:drawing>
      </w:r>
    </w:p>
    <w:p w14:paraId="2F697089" w14:textId="5424B7E7" w:rsidR="001923E2" w:rsidRPr="00453198" w:rsidRDefault="001923E2" w:rsidP="001923E2">
      <w:pPr>
        <w:pStyle w:val="Llegenda"/>
      </w:pPr>
      <w:bookmarkStart w:id="55" w:name="_Toc74671358"/>
      <w:r w:rsidRPr="00453198">
        <w:t xml:space="preserve">Figura </w:t>
      </w:r>
      <w:fldSimple w:instr=" STYLEREF 1 \s ">
        <w:r w:rsidR="00EF03B1">
          <w:rPr>
            <w:noProof/>
          </w:rPr>
          <w:t>6</w:t>
        </w:r>
      </w:fldSimple>
      <w:r w:rsidR="00EF03B1">
        <w:t>.</w:t>
      </w:r>
      <w:fldSimple w:instr=" SEQ Figura \* ARABIC \s 1 ">
        <w:r w:rsidR="00EF03B1">
          <w:rPr>
            <w:noProof/>
          </w:rPr>
          <w:t>7</w:t>
        </w:r>
      </w:fldSimple>
      <w:r w:rsidRPr="00453198">
        <w:t xml:space="preserve">: Dissenys de la </w:t>
      </w:r>
      <w:r w:rsidRPr="000A558A">
        <w:rPr>
          <w:i/>
          <w:iCs/>
        </w:rPr>
        <w:t>UI</w:t>
      </w:r>
      <w:r w:rsidRPr="00453198">
        <w:t xml:space="preserve"> de la llista d’institucions mèdiques en el servidor web.</w:t>
      </w:r>
      <w:bookmarkEnd w:id="55"/>
      <w:r w:rsidR="000A558A" w:rsidRPr="000A558A">
        <w:t xml:space="preserve"> </w:t>
      </w:r>
      <w:r w:rsidR="000A558A">
        <w:t>Font: Elaboració pròpia.</w:t>
      </w:r>
    </w:p>
    <w:p w14:paraId="53A32917" w14:textId="2CEF0ADB" w:rsidR="00B031B5" w:rsidRPr="00453198" w:rsidRDefault="001923E2" w:rsidP="00B031B5">
      <w:r w:rsidRPr="00453198">
        <w:t>La</w:t>
      </w:r>
      <w:r w:rsidR="00B031B5" w:rsidRPr="00453198">
        <w:t xml:space="preserve"> llista</w:t>
      </w:r>
      <w:r w:rsidRPr="00453198">
        <w:t xml:space="preserve"> d’institucions mediques</w:t>
      </w:r>
      <w:r w:rsidR="000A558A">
        <w:t xml:space="preserve"> (Fig. 6.7)</w:t>
      </w:r>
      <w:r w:rsidRPr="00453198">
        <w:t xml:space="preserve"> tindrà </w:t>
      </w:r>
      <w:r w:rsidR="00B031B5" w:rsidRPr="00453198">
        <w:t>un format de taula</w:t>
      </w:r>
      <w:r w:rsidRPr="00453198">
        <w:t>.</w:t>
      </w:r>
      <w:r w:rsidR="00B031B5" w:rsidRPr="00453198">
        <w:t xml:space="preserve"> </w:t>
      </w:r>
      <w:r w:rsidRPr="00453198">
        <w:t>A</w:t>
      </w:r>
      <w:r w:rsidR="00B031B5" w:rsidRPr="00453198">
        <w:t xml:space="preserve"> la capçalera d’aquesta taula hi haurà les eines de filtratge al costat del nom de la columna. Per </w:t>
      </w:r>
      <w:r w:rsidR="00B031B5" w:rsidRPr="00453198">
        <w:lastRenderedPageBreak/>
        <w:t>diferenciar entre les files i columnes s’ha optat a fer un degradat amb un color de la mateixa família cromàtica que el blau cel, però, més fosc.</w:t>
      </w:r>
    </w:p>
    <w:p w14:paraId="0EF30801" w14:textId="77777777" w:rsidR="004C0FEA" w:rsidRPr="00453198" w:rsidRDefault="001923E2" w:rsidP="004C0FEA">
      <w:pPr>
        <w:keepNext/>
        <w:jc w:val="center"/>
      </w:pPr>
      <w:r w:rsidRPr="00453198">
        <w:rPr>
          <w:noProof/>
          <w:lang w:eastAsia="es-ES"/>
        </w:rPr>
        <w:drawing>
          <wp:inline distT="0" distB="0" distL="0" distR="0" wp14:anchorId="4796961B" wp14:editId="1A9CED6C">
            <wp:extent cx="4784632"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84632" cy="2700000"/>
                    </a:xfrm>
                    <a:prstGeom prst="rect">
                      <a:avLst/>
                    </a:prstGeom>
                  </pic:spPr>
                </pic:pic>
              </a:graphicData>
            </a:graphic>
          </wp:inline>
        </w:drawing>
      </w:r>
    </w:p>
    <w:p w14:paraId="5402B0DA" w14:textId="468ACC36" w:rsidR="001923E2" w:rsidRPr="00453198" w:rsidRDefault="004C0FEA" w:rsidP="004C0FEA">
      <w:pPr>
        <w:pStyle w:val="Llegenda"/>
      </w:pPr>
      <w:bookmarkStart w:id="56" w:name="_Toc74671359"/>
      <w:r w:rsidRPr="00453198">
        <w:t xml:space="preserve">Figura </w:t>
      </w:r>
      <w:fldSimple w:instr=" STYLEREF 1 \s ">
        <w:r w:rsidR="00EF03B1">
          <w:rPr>
            <w:noProof/>
          </w:rPr>
          <w:t>6</w:t>
        </w:r>
      </w:fldSimple>
      <w:r w:rsidR="00EF03B1">
        <w:t>.</w:t>
      </w:r>
      <w:fldSimple w:instr=" SEQ Figura \* ARABIC \s 1 ">
        <w:r w:rsidR="00EF03B1">
          <w:rPr>
            <w:noProof/>
          </w:rPr>
          <w:t>8</w:t>
        </w:r>
      </w:fldSimple>
      <w:r w:rsidRPr="00453198">
        <w:t xml:space="preserve">: Disseny de la </w:t>
      </w:r>
      <w:r w:rsidRPr="002F29A7">
        <w:rPr>
          <w:i/>
          <w:iCs/>
        </w:rPr>
        <w:t>UI</w:t>
      </w:r>
      <w:r w:rsidRPr="00453198">
        <w:t xml:space="preserve"> de la visualització d’una institució mèdica en el servidor web.</w:t>
      </w:r>
      <w:bookmarkEnd w:id="56"/>
      <w:r w:rsidR="002F29A7" w:rsidRPr="002F29A7">
        <w:t xml:space="preserve"> </w:t>
      </w:r>
      <w:r w:rsidR="002F29A7">
        <w:t>Font: Elaboració pròpia.</w:t>
      </w:r>
    </w:p>
    <w:p w14:paraId="12B48259" w14:textId="2555D2B8" w:rsidR="001923E2" w:rsidRPr="00453198" w:rsidRDefault="001923E2" w:rsidP="00B031B5">
      <w:r w:rsidRPr="00453198">
        <w:t>A continuació es</w:t>
      </w:r>
      <w:r w:rsidR="00B031B5" w:rsidRPr="00453198">
        <w:t xml:space="preserve"> </w:t>
      </w:r>
      <w:r w:rsidR="00D75147" w:rsidRPr="00453198">
        <w:t>mostra</w:t>
      </w:r>
      <w:r w:rsidR="00B031B5" w:rsidRPr="00453198">
        <w:t xml:space="preserve"> la visualització d’una institució mèdica</w:t>
      </w:r>
      <w:r w:rsidR="000A558A">
        <w:t xml:space="preserve"> (Fig. 6.8)</w:t>
      </w:r>
      <w:r w:rsidR="00B031B5" w:rsidRPr="00453198">
        <w:t xml:space="preserve"> en deta</w:t>
      </w:r>
      <w:r w:rsidR="00590D66" w:rsidRPr="00453198">
        <w:t xml:space="preserve">ll. Aquí hi </w:t>
      </w:r>
      <w:r w:rsidR="004C0FEA" w:rsidRPr="00453198">
        <w:t>haurà</w:t>
      </w:r>
      <w:r w:rsidR="00590D66" w:rsidRPr="00453198">
        <w:t xml:space="preserve"> </w:t>
      </w:r>
      <w:r w:rsidR="00B031B5" w:rsidRPr="00453198">
        <w:t xml:space="preserve">totes les dades necessàries i </w:t>
      </w:r>
      <w:r w:rsidR="00D75147" w:rsidRPr="00453198">
        <w:t>es mostraran</w:t>
      </w:r>
      <w:r w:rsidR="00B031B5" w:rsidRPr="00453198">
        <w:t xml:space="preserve"> els usuaris que pertanyen a </w:t>
      </w:r>
      <w:r w:rsidR="00590D66" w:rsidRPr="00453198">
        <w:t>la</w:t>
      </w:r>
      <w:r w:rsidR="00B031B5" w:rsidRPr="00453198">
        <w:t xml:space="preserve"> institució mèdica. </w:t>
      </w:r>
      <w:r w:rsidR="00590D66" w:rsidRPr="00453198">
        <w:t>També es podran</w:t>
      </w:r>
      <w:r w:rsidR="00B031B5" w:rsidRPr="00453198">
        <w:t xml:space="preserve"> esborrar o editar</w:t>
      </w:r>
      <w:r w:rsidR="00590D66" w:rsidRPr="00453198">
        <w:t xml:space="preserve"> les dades</w:t>
      </w:r>
      <w:r w:rsidR="004C0FEA" w:rsidRPr="00453198">
        <w:t xml:space="preserve"> de la institució que s’estigui veient</w:t>
      </w:r>
      <w:r w:rsidR="00B031B5" w:rsidRPr="00453198">
        <w:t>.</w:t>
      </w:r>
    </w:p>
    <w:p w14:paraId="356C2F19" w14:textId="7BFF2833" w:rsidR="00B031B5" w:rsidRPr="00453198" w:rsidRDefault="001923E2" w:rsidP="004C0FEA">
      <w:pPr>
        <w:jc w:val="center"/>
      </w:pPr>
      <w:r w:rsidRPr="00453198">
        <w:rPr>
          <w:noProof/>
          <w:lang w:eastAsia="es-ES"/>
        </w:rPr>
        <w:drawing>
          <wp:inline distT="0" distB="0" distL="0" distR="0" wp14:anchorId="1891A842" wp14:editId="26F0A6B9">
            <wp:extent cx="4753949" cy="2700000"/>
            <wp:effectExtent l="0" t="0" r="0"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53949" cy="2700000"/>
                    </a:xfrm>
                    <a:prstGeom prst="rect">
                      <a:avLst/>
                    </a:prstGeom>
                  </pic:spPr>
                </pic:pic>
              </a:graphicData>
            </a:graphic>
          </wp:inline>
        </w:drawing>
      </w:r>
    </w:p>
    <w:p w14:paraId="06B61DD3" w14:textId="4FD4D114" w:rsidR="004C0FEA" w:rsidRPr="00453198" w:rsidRDefault="004C0FEA" w:rsidP="004C0FEA">
      <w:pPr>
        <w:pStyle w:val="Llegenda"/>
      </w:pPr>
      <w:bookmarkStart w:id="57" w:name="_Toc74671360"/>
      <w:r w:rsidRPr="00453198">
        <w:t xml:space="preserve">Figura </w:t>
      </w:r>
      <w:fldSimple w:instr=" STYLEREF 1 \s ">
        <w:r w:rsidR="00EF03B1">
          <w:rPr>
            <w:noProof/>
          </w:rPr>
          <w:t>6</w:t>
        </w:r>
      </w:fldSimple>
      <w:r w:rsidR="00EF03B1">
        <w:t>.</w:t>
      </w:r>
      <w:fldSimple w:instr=" SEQ Figura \* ARABIC \s 1 ">
        <w:r w:rsidR="00EF03B1">
          <w:rPr>
            <w:noProof/>
          </w:rPr>
          <w:t>9</w:t>
        </w:r>
      </w:fldSimple>
      <w:r w:rsidRPr="00453198">
        <w:t xml:space="preserve">: Disseny de la </w:t>
      </w:r>
      <w:r w:rsidRPr="000A558A">
        <w:rPr>
          <w:i/>
          <w:iCs/>
        </w:rPr>
        <w:t>UI</w:t>
      </w:r>
      <w:r w:rsidRPr="00453198">
        <w:t xml:space="preserve"> de la creació d’una institució mèdica en el servidor web.</w:t>
      </w:r>
      <w:bookmarkEnd w:id="57"/>
      <w:r w:rsidR="000A558A">
        <w:t xml:space="preserve"> </w:t>
      </w:r>
      <w:r w:rsidR="000A558A">
        <w:t>Font: Elaboració pròpia.</w:t>
      </w:r>
    </w:p>
    <w:p w14:paraId="1257A076" w14:textId="06B73E60" w:rsidR="00B031B5" w:rsidRPr="00453198" w:rsidRDefault="00B031B5" w:rsidP="00B031B5">
      <w:r w:rsidRPr="00453198">
        <w:lastRenderedPageBreak/>
        <w:t xml:space="preserve">Per acabar hi ha el disseny de la creació d’una institució mèdica. Aquí hi haurà tots els camps </w:t>
      </w:r>
      <w:r w:rsidR="00590D66" w:rsidRPr="00453198">
        <w:t xml:space="preserve">necessaris </w:t>
      </w:r>
      <w:r w:rsidRPr="00453198">
        <w:t>per a poder crear la institució. Totes les altres creacions de dades, tindrà un aspecte molt semblant.</w:t>
      </w:r>
    </w:p>
    <w:p w14:paraId="7B1C082F" w14:textId="4D75F26A" w:rsidR="00B031B5" w:rsidRPr="00453198" w:rsidRDefault="00B031B5" w:rsidP="0090137F">
      <w:pPr>
        <w:pStyle w:val="Ttol3"/>
      </w:pPr>
      <w:bookmarkStart w:id="58" w:name="_Toc74671323"/>
      <w:r w:rsidRPr="00453198">
        <w:t>APLICACIÓ</w:t>
      </w:r>
      <w:r w:rsidR="00B24028" w:rsidRPr="00453198">
        <w:t xml:space="preserve"> MÒBIL</w:t>
      </w:r>
      <w:bookmarkEnd w:id="58"/>
    </w:p>
    <w:p w14:paraId="2A8C8375" w14:textId="7A435EC2" w:rsidR="00F04A28" w:rsidRPr="00453198" w:rsidRDefault="00F04A28" w:rsidP="00F04A28">
      <w:r w:rsidRPr="00453198">
        <w:t xml:space="preserve">L’aplicació estarà feta usant el </w:t>
      </w:r>
      <w:r w:rsidRPr="00453198">
        <w:rPr>
          <w:i/>
        </w:rPr>
        <w:t xml:space="preserve">framework </w:t>
      </w:r>
      <w:proofErr w:type="spellStart"/>
      <w:r w:rsidRPr="00453198">
        <w:rPr>
          <w:i/>
        </w:rPr>
        <w:t>React</w:t>
      </w:r>
      <w:proofErr w:type="spellEnd"/>
      <w:r w:rsidRPr="00453198">
        <w:rPr>
          <w:i/>
        </w:rPr>
        <w:t xml:space="preserve"> </w:t>
      </w:r>
      <w:proofErr w:type="spellStart"/>
      <w:r w:rsidRPr="00453198">
        <w:rPr>
          <w:i/>
        </w:rPr>
        <w:t>Native</w:t>
      </w:r>
      <w:proofErr w:type="spellEnd"/>
      <w:r w:rsidRPr="00453198">
        <w:t>. El motiu d’utilitzar aquest framework és perquè és bastant utilitzat en les majories d’aplicacions importants en l’</w:t>
      </w:r>
      <w:r w:rsidR="00B35533" w:rsidRPr="00453198">
        <w:t>àmbit</w:t>
      </w:r>
      <w:r w:rsidRPr="00453198">
        <w:t xml:space="preserve"> del mòbil, com p</w:t>
      </w:r>
      <w:r w:rsidR="00590D66" w:rsidRPr="00453198">
        <w:t xml:space="preserve">er exemple </w:t>
      </w:r>
      <w:r w:rsidRPr="00453198">
        <w:t>Instagram</w:t>
      </w:r>
      <w:r w:rsidR="00B35533" w:rsidRPr="00453198">
        <w:t xml:space="preserve">. A més és multiplataforma, això vol dir que no s’ha de fer el codi dues vegades, ja que és compatible amb iOS i Android. </w:t>
      </w:r>
      <w:proofErr w:type="spellStart"/>
      <w:r w:rsidR="00B35533" w:rsidRPr="00453198">
        <w:rPr>
          <w:i/>
        </w:rPr>
        <w:t>React</w:t>
      </w:r>
      <w:proofErr w:type="spellEnd"/>
      <w:r w:rsidR="00B35533" w:rsidRPr="00453198">
        <w:rPr>
          <w:i/>
        </w:rPr>
        <w:t xml:space="preserve"> </w:t>
      </w:r>
      <w:proofErr w:type="spellStart"/>
      <w:r w:rsidR="00B35533" w:rsidRPr="00453198">
        <w:rPr>
          <w:i/>
        </w:rPr>
        <w:t>Native</w:t>
      </w:r>
      <w:proofErr w:type="spellEnd"/>
      <w:r w:rsidR="00B35533" w:rsidRPr="00453198">
        <w:t xml:space="preserve">, com també el seu pare </w:t>
      </w:r>
      <w:proofErr w:type="spellStart"/>
      <w:r w:rsidR="00B35533" w:rsidRPr="00453198">
        <w:rPr>
          <w:i/>
        </w:rPr>
        <w:t>React</w:t>
      </w:r>
      <w:proofErr w:type="spellEnd"/>
      <w:r w:rsidR="00B35533" w:rsidRPr="00453198">
        <w:t xml:space="preserve">, utilitza el llenguatge de programació </w:t>
      </w:r>
      <w:proofErr w:type="spellStart"/>
      <w:r w:rsidR="00B35533" w:rsidRPr="00453198">
        <w:t>JavaScript</w:t>
      </w:r>
      <w:proofErr w:type="spellEnd"/>
      <w:r w:rsidRPr="00453198">
        <w:t xml:space="preserve">. </w:t>
      </w:r>
      <w:r w:rsidR="00E80128" w:rsidRPr="00453198">
        <w:t xml:space="preserve"> A més per a poder ajudar a </w:t>
      </w:r>
      <w:r w:rsidR="00ED3A83" w:rsidRPr="00453198">
        <w:t xml:space="preserve">compilar i executar en un mòbil s’ha usat el </w:t>
      </w:r>
      <w:r w:rsidR="00ED3A83" w:rsidRPr="00453198">
        <w:rPr>
          <w:i/>
          <w:iCs/>
        </w:rPr>
        <w:t>framework</w:t>
      </w:r>
      <w:r w:rsidR="00ED3A83" w:rsidRPr="00453198">
        <w:t xml:space="preserve"> </w:t>
      </w:r>
      <w:proofErr w:type="spellStart"/>
      <w:r w:rsidR="00ED3A83" w:rsidRPr="00453198">
        <w:rPr>
          <w:i/>
          <w:iCs/>
        </w:rPr>
        <w:t>expo</w:t>
      </w:r>
      <w:proofErr w:type="spellEnd"/>
      <w:r w:rsidR="00ED3A83" w:rsidRPr="00453198">
        <w:t>, que ofereix poder tenir l’aplicació executant-se al mòbil mentre s’està desenvolupant.</w:t>
      </w:r>
    </w:p>
    <w:p w14:paraId="6B9BD91F" w14:textId="761E431C" w:rsidR="00F04A28" w:rsidRPr="00453198" w:rsidRDefault="00F04A28" w:rsidP="00F04A28">
      <w:r w:rsidRPr="00453198">
        <w:t>Per a poder programar aques</w:t>
      </w:r>
      <w:r w:rsidR="00B35533" w:rsidRPr="00453198">
        <w:t>ta aplicació</w:t>
      </w:r>
      <w:r w:rsidRPr="00453198">
        <w:t xml:space="preserve">, s’utilitzarà l’IDE </w:t>
      </w:r>
      <w:proofErr w:type="spellStart"/>
      <w:r w:rsidR="00B35533" w:rsidRPr="00453198">
        <w:t>WebStorm</w:t>
      </w:r>
      <w:proofErr w:type="spellEnd"/>
      <w:r w:rsidRPr="00453198">
        <w:t xml:space="preserve"> de </w:t>
      </w:r>
      <w:proofErr w:type="spellStart"/>
      <w:r w:rsidRPr="00453198">
        <w:t>JetBrains</w:t>
      </w:r>
      <w:proofErr w:type="spellEnd"/>
      <w:r w:rsidRPr="00453198">
        <w:t xml:space="preserve">. </w:t>
      </w:r>
      <w:r w:rsidR="00B35533" w:rsidRPr="00453198">
        <w:t xml:space="preserve">S’ha escollit aquest IDE perquè és un IDE de l’empresa </w:t>
      </w:r>
      <w:proofErr w:type="spellStart"/>
      <w:r w:rsidR="00B35533" w:rsidRPr="00453198">
        <w:t>JetBrains</w:t>
      </w:r>
      <w:proofErr w:type="spellEnd"/>
      <w:r w:rsidR="00B35533" w:rsidRPr="00453198">
        <w:t xml:space="preserve"> específic per </w:t>
      </w:r>
      <w:proofErr w:type="spellStart"/>
      <w:r w:rsidR="00B35533" w:rsidRPr="00453198">
        <w:t>JavaScript</w:t>
      </w:r>
      <w:proofErr w:type="spellEnd"/>
      <w:r w:rsidR="00B35533" w:rsidRPr="00453198">
        <w:t>. I com s’ha comentat anteriorment la transició de diferents IDE de la mateixa empresa no suposa un canvi molt gran, respecte a la UI i les dreceres de teclat.</w:t>
      </w:r>
    </w:p>
    <w:p w14:paraId="54E56E40" w14:textId="1E6D185B" w:rsidR="00F04A28" w:rsidRPr="00453198" w:rsidRDefault="00B35533" w:rsidP="00F04A28">
      <w:r w:rsidRPr="00453198">
        <w:t>L’aplicació mòbil serà l’encarregada d’avisar a l’usuari que ha succeït alguna anomalia en alguna de les alertes que té assignades. A més serà d’ús propi per l’usuari, això vol dir que ho podrà consultar sempre que vulgui.</w:t>
      </w:r>
    </w:p>
    <w:p w14:paraId="7D72E6FC" w14:textId="3419E4A3" w:rsidR="00B031B5" w:rsidRPr="00453198" w:rsidRDefault="00F04A28" w:rsidP="0032269F">
      <w:pPr>
        <w:pStyle w:val="Ttol4"/>
      </w:pPr>
      <w:r w:rsidRPr="00453198">
        <w:t>DIAGRAMES</w:t>
      </w:r>
    </w:p>
    <w:p w14:paraId="60651116" w14:textId="3181DF5D" w:rsidR="00E83BF5" w:rsidRPr="00453198" w:rsidRDefault="002D144F" w:rsidP="00E83BF5">
      <w:r w:rsidRPr="00453198">
        <w:t xml:space="preserve">A </w:t>
      </w:r>
      <w:r w:rsidR="00011E6C" w:rsidRPr="00453198">
        <w:t>l’</w:t>
      </w:r>
      <w:r w:rsidRPr="00453198">
        <w:t>hora</w:t>
      </w:r>
      <w:r w:rsidR="00162D96" w:rsidRPr="00453198">
        <w:t xml:space="preserve"> de poder començar a programar l’aplicació, </w:t>
      </w:r>
      <w:r w:rsidRPr="00453198">
        <w:t>és necessari saber com estaran organitzades les classes. A més s’ha de pensar bé el flux que tindran alguns casos d’ús, que es veuran en el següent subapartat, per a fer una bona gestió dels servidors web i d’IRIS.</w:t>
      </w:r>
    </w:p>
    <w:p w14:paraId="3C1451C0" w14:textId="35332CD3" w:rsidR="00B031B5" w:rsidRPr="000A558A" w:rsidRDefault="00B031B5" w:rsidP="00B031B5">
      <w:pPr>
        <w:pStyle w:val="Ttol5"/>
        <w:rPr>
          <w:highlight w:val="yellow"/>
        </w:rPr>
      </w:pPr>
      <w:r w:rsidRPr="000A558A">
        <w:rPr>
          <w:highlight w:val="yellow"/>
        </w:rPr>
        <w:t xml:space="preserve">DIAGRAMA </w:t>
      </w:r>
      <w:r w:rsidR="00F04A28" w:rsidRPr="000A558A">
        <w:rPr>
          <w:highlight w:val="yellow"/>
        </w:rPr>
        <w:t xml:space="preserve">UML </w:t>
      </w:r>
      <w:r w:rsidRPr="000A558A">
        <w:rPr>
          <w:highlight w:val="yellow"/>
        </w:rPr>
        <w:t>DE CLASSES</w:t>
      </w:r>
    </w:p>
    <w:p w14:paraId="074B72EC" w14:textId="567ECDD1" w:rsidR="00182E91" w:rsidRPr="00453198" w:rsidRDefault="00182E91" w:rsidP="00182E91">
      <w:r w:rsidRPr="00453198">
        <w:t xml:space="preserve">Aquest diagrama UML està orientat a les classes o scripts que hi haurà en el desenvolupament de l’aplicació amb </w:t>
      </w:r>
      <w:proofErr w:type="spellStart"/>
      <w:r w:rsidRPr="00453198">
        <w:rPr>
          <w:i/>
        </w:rPr>
        <w:t>React</w:t>
      </w:r>
      <w:proofErr w:type="spellEnd"/>
      <w:r w:rsidRPr="00453198">
        <w:rPr>
          <w:i/>
        </w:rPr>
        <w:t xml:space="preserve"> </w:t>
      </w:r>
      <w:proofErr w:type="spellStart"/>
      <w:r w:rsidRPr="00453198">
        <w:rPr>
          <w:i/>
        </w:rPr>
        <w:t>Native</w:t>
      </w:r>
      <w:proofErr w:type="spellEnd"/>
      <w:r w:rsidRPr="00453198">
        <w:rPr>
          <w:i/>
        </w:rPr>
        <w:t>.</w:t>
      </w:r>
    </w:p>
    <w:p w14:paraId="59AAAFC7" w14:textId="3DE58482" w:rsidR="00182E91" w:rsidRPr="00453198" w:rsidRDefault="00182E91" w:rsidP="00182E91">
      <w:r w:rsidRPr="00453198">
        <w:t>L’element clau d’aquest diagrama són les classes que es comunicaran amb el servidor web i el servidor d’IRIS o de l’API corresponent. S’ha pensat que per millorar</w:t>
      </w:r>
      <w:r w:rsidR="00590D66" w:rsidRPr="00453198">
        <w:t xml:space="preserve"> la seguretat de </w:t>
      </w:r>
      <w:r w:rsidR="00590D66" w:rsidRPr="00453198">
        <w:lastRenderedPageBreak/>
        <w:t>l’aplicació</w:t>
      </w:r>
      <w:r w:rsidRPr="00453198">
        <w:t xml:space="preserve"> i del tractament de dades, de posar el patró façana. Així que les escenes, que </w:t>
      </w:r>
      <w:r w:rsidR="00FD1980" w:rsidRPr="00453198">
        <w:t>són</w:t>
      </w:r>
      <w:r w:rsidRPr="00453198">
        <w:t xml:space="preserve"> les pantalles que es veuran en el mòbil, es comunicaran directament amb una classe, que </w:t>
      </w:r>
      <w:r w:rsidR="00FD1980" w:rsidRPr="00453198">
        <w:t>és</w:t>
      </w:r>
      <w:r w:rsidRPr="00453198">
        <w:t xml:space="preserve"> el </w:t>
      </w:r>
      <w:proofErr w:type="spellStart"/>
      <w:r w:rsidRPr="00453198">
        <w:t>CommunicationManager</w:t>
      </w:r>
      <w:proofErr w:type="spellEnd"/>
      <w:r w:rsidRPr="00453198">
        <w:t>, i aquesta distribuirà o gestionarà la comunicació amb el servidor web i l’API corresponent.</w:t>
      </w:r>
    </w:p>
    <w:p w14:paraId="4460E2C5" w14:textId="7D2339D6" w:rsidR="00182E91" w:rsidRPr="00453198" w:rsidRDefault="00182E91" w:rsidP="00182E91">
      <w:r w:rsidRPr="00453198">
        <w:t xml:space="preserve">En la classe </w:t>
      </w:r>
      <w:proofErr w:type="spellStart"/>
      <w:r w:rsidRPr="00453198">
        <w:t>Controller</w:t>
      </w:r>
      <w:proofErr w:type="spellEnd"/>
      <w:r w:rsidRPr="00453198">
        <w:t xml:space="preserve">, pot saltar a la vista </w:t>
      </w:r>
      <w:r w:rsidR="005473FF" w:rsidRPr="00453198">
        <w:t>l’únic</w:t>
      </w:r>
      <w:r w:rsidRPr="00453198">
        <w:t xml:space="preserve"> mètode anomenat </w:t>
      </w:r>
      <w:proofErr w:type="spellStart"/>
      <w:r w:rsidRPr="00453198">
        <w:t>waitForResponse</w:t>
      </w:r>
      <w:proofErr w:type="spellEnd"/>
      <w:r w:rsidRPr="00453198">
        <w:t xml:space="preserve">. Aquest mètode té la funció de bloquejar </w:t>
      </w:r>
      <w:r w:rsidR="00FD1980" w:rsidRPr="00453198">
        <w:t>aquella classe fins que no arribi una resposta de l’API. És necessari fer un bloqueig, ja que les crides a una API són asíncrones, així que no se sap quan pot trigar a arribar les dades necessàries.</w:t>
      </w:r>
      <w:r w:rsidR="005473FF" w:rsidRPr="00453198">
        <w:t xml:space="preserve"> Així que com és un mètode comú entre </w:t>
      </w:r>
      <w:proofErr w:type="spellStart"/>
      <w:r w:rsidR="005473FF" w:rsidRPr="00453198">
        <w:t>WebServerController</w:t>
      </w:r>
      <w:proofErr w:type="spellEnd"/>
      <w:r w:rsidR="005473FF" w:rsidRPr="00453198">
        <w:t xml:space="preserve"> i </w:t>
      </w:r>
      <w:proofErr w:type="spellStart"/>
      <w:r w:rsidR="005473FF" w:rsidRPr="00453198">
        <w:t>APIController</w:t>
      </w:r>
      <w:proofErr w:type="spellEnd"/>
      <w:r w:rsidR="005473FF" w:rsidRPr="00453198">
        <w:t xml:space="preserve">, s’ha fet que aquestes dues classes siguin filles de la classe </w:t>
      </w:r>
      <w:proofErr w:type="spellStart"/>
      <w:r w:rsidR="005473FF" w:rsidRPr="00453198">
        <w:t>Controller</w:t>
      </w:r>
      <w:proofErr w:type="spellEnd"/>
      <w:r w:rsidR="005473FF" w:rsidRPr="00453198">
        <w:t xml:space="preserve">. </w:t>
      </w:r>
    </w:p>
    <w:p w14:paraId="6D434225" w14:textId="59507458" w:rsidR="00182E91" w:rsidRPr="00453198" w:rsidRDefault="00FD1980" w:rsidP="00182E91">
      <w:r w:rsidRPr="00453198">
        <w:t>Per acabar l</w:t>
      </w:r>
      <w:r w:rsidR="00182E91" w:rsidRPr="00453198">
        <w:t>es classes d’escena seran com si fossin una pàgina HTML, així que només s’encarregaran de la part gràfica de l’aplicació i de rebre les comandes directament de l’usuari.</w:t>
      </w:r>
      <w:r w:rsidRPr="00453198">
        <w:t xml:space="preserve"> Com aquestes classes tenen una variable i un mètode en comú, s’ha pensat en què han d’estendre d’una classe abstracta, anomenada </w:t>
      </w:r>
      <w:proofErr w:type="spellStart"/>
      <w:r w:rsidRPr="00453198">
        <w:t>Scene</w:t>
      </w:r>
      <w:proofErr w:type="spellEnd"/>
      <w:r w:rsidRPr="00453198">
        <w:t>, per a tenir un bon disseny de l’aplicació i per no repetir codi innecessari.</w:t>
      </w:r>
    </w:p>
    <w:p w14:paraId="357F8F61" w14:textId="77777777" w:rsidR="00182E91" w:rsidRPr="00453198" w:rsidRDefault="00182E91" w:rsidP="00182E91">
      <w:pPr>
        <w:keepNext/>
        <w:jc w:val="center"/>
      </w:pPr>
      <w:r w:rsidRPr="00453198">
        <w:rPr>
          <w:noProof/>
          <w:lang w:eastAsia="es-ES"/>
        </w:rPr>
        <w:lastRenderedPageBreak/>
        <w:drawing>
          <wp:inline distT="0" distB="0" distL="0" distR="0" wp14:anchorId="7032932B" wp14:editId="55D0B543">
            <wp:extent cx="5400000" cy="7382707"/>
            <wp:effectExtent l="0" t="0" r="0" b="889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tge 22"/>
                    <pic:cNvPicPr/>
                  </pic:nvPicPr>
                  <pic:blipFill>
                    <a:blip r:embed="rId32">
                      <a:extLst>
                        <a:ext uri="{28A0092B-C50C-407E-A947-70E740481C1C}">
                          <a14:useLocalDpi xmlns:a14="http://schemas.microsoft.com/office/drawing/2010/main" val="0"/>
                        </a:ext>
                      </a:extLst>
                    </a:blip>
                    <a:stretch>
                      <a:fillRect/>
                    </a:stretch>
                  </pic:blipFill>
                  <pic:spPr>
                    <a:xfrm>
                      <a:off x="0" y="0"/>
                      <a:ext cx="5400000" cy="7382707"/>
                    </a:xfrm>
                    <a:prstGeom prst="rect">
                      <a:avLst/>
                    </a:prstGeom>
                  </pic:spPr>
                </pic:pic>
              </a:graphicData>
            </a:graphic>
          </wp:inline>
        </w:drawing>
      </w:r>
    </w:p>
    <w:p w14:paraId="7291047E" w14:textId="03E93C8A" w:rsidR="00B031B5" w:rsidRPr="00453198" w:rsidRDefault="00182E91" w:rsidP="00182E91">
      <w:pPr>
        <w:pStyle w:val="Llegenda"/>
      </w:pPr>
      <w:bookmarkStart w:id="59" w:name="_Toc74671361"/>
      <w:r w:rsidRPr="00453198">
        <w:t xml:space="preserve">Figura </w:t>
      </w:r>
      <w:fldSimple w:instr=" STYLEREF 1 \s ">
        <w:r w:rsidR="00EF03B1">
          <w:rPr>
            <w:noProof/>
          </w:rPr>
          <w:t>6</w:t>
        </w:r>
      </w:fldSimple>
      <w:r w:rsidR="00EF03B1">
        <w:t>.</w:t>
      </w:r>
      <w:fldSimple w:instr=" SEQ Figura \* ARABIC \s 1 ">
        <w:r w:rsidR="00EF03B1">
          <w:rPr>
            <w:noProof/>
          </w:rPr>
          <w:t>10</w:t>
        </w:r>
      </w:fldSimple>
      <w:r w:rsidRPr="00453198">
        <w:t>: Diagrama UML de classes de l’aplicació mòbil.</w:t>
      </w:r>
      <w:bookmarkEnd w:id="59"/>
    </w:p>
    <w:p w14:paraId="40665C7F" w14:textId="4FFB740E" w:rsidR="00B031B5" w:rsidRPr="00453198" w:rsidRDefault="00B031B5" w:rsidP="00B031B5">
      <w:pPr>
        <w:pStyle w:val="Ttol5"/>
      </w:pPr>
      <w:r w:rsidRPr="00453198">
        <w:t xml:space="preserve">DIAGRAMES </w:t>
      </w:r>
      <w:r w:rsidR="00F04A28" w:rsidRPr="00453198">
        <w:t>BPMN</w:t>
      </w:r>
    </w:p>
    <w:p w14:paraId="31F73E64" w14:textId="2FD530E8" w:rsidR="00B031B5" w:rsidRPr="00453198" w:rsidRDefault="002D144F" w:rsidP="00B031B5">
      <w:r w:rsidRPr="00453198">
        <w:t>A continuació es veuran tres diagrames BPMN.</w:t>
      </w:r>
    </w:p>
    <w:p w14:paraId="20C20E6C" w14:textId="438BE746" w:rsidR="002D144F" w:rsidRPr="00453198" w:rsidRDefault="002D144F" w:rsidP="00B031B5">
      <w:r w:rsidRPr="00453198">
        <w:lastRenderedPageBreak/>
        <w:t>El primer d’ells és per saber com funciona l’inici de sessió en l’aplicació. Aquest diagrama és comú per a tots aquells casos d’ús que no fa falta una comunicació directa amb IRIS. Per tant els casos d’ús de tancar sessió, canviar la contrasenya i demanar l’eliminació del compte seran semblants al següent diagrama.</w:t>
      </w:r>
    </w:p>
    <w:p w14:paraId="0C552ED2" w14:textId="77777777" w:rsidR="00BF4CC2" w:rsidRPr="00453198" w:rsidRDefault="00BF4CC2" w:rsidP="00BF4CC2">
      <w:pPr>
        <w:keepNext/>
        <w:jc w:val="center"/>
      </w:pPr>
      <w:r w:rsidRPr="00453198">
        <w:rPr>
          <w:noProof/>
          <w:lang w:eastAsia="es-ES"/>
        </w:rPr>
        <w:drawing>
          <wp:inline distT="0" distB="0" distL="0" distR="0" wp14:anchorId="49EB1DA8" wp14:editId="112C6637">
            <wp:extent cx="2160000" cy="4647066"/>
            <wp:effectExtent l="0" t="0" r="0" b="1270"/>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3">
                      <a:extLst>
                        <a:ext uri="{28A0092B-C50C-407E-A947-70E740481C1C}">
                          <a14:useLocalDpi xmlns:a14="http://schemas.microsoft.com/office/drawing/2010/main" val="0"/>
                        </a:ext>
                      </a:extLst>
                    </a:blip>
                    <a:stretch>
                      <a:fillRect/>
                    </a:stretch>
                  </pic:blipFill>
                  <pic:spPr>
                    <a:xfrm>
                      <a:off x="0" y="0"/>
                      <a:ext cx="2160000" cy="4647066"/>
                    </a:xfrm>
                    <a:prstGeom prst="rect">
                      <a:avLst/>
                    </a:prstGeom>
                  </pic:spPr>
                </pic:pic>
              </a:graphicData>
            </a:graphic>
          </wp:inline>
        </w:drawing>
      </w:r>
    </w:p>
    <w:p w14:paraId="69344590" w14:textId="79A9AD24" w:rsidR="002D144F" w:rsidRPr="00453198" w:rsidRDefault="00BF4CC2" w:rsidP="00BF4CC2">
      <w:pPr>
        <w:pStyle w:val="Llegenda"/>
      </w:pPr>
      <w:bookmarkStart w:id="60" w:name="_Toc74671362"/>
      <w:r w:rsidRPr="00453198">
        <w:t xml:space="preserve">Figura </w:t>
      </w:r>
      <w:fldSimple w:instr=" STYLEREF 1 \s ">
        <w:r w:rsidR="00EF03B1">
          <w:rPr>
            <w:noProof/>
          </w:rPr>
          <w:t>6</w:t>
        </w:r>
      </w:fldSimple>
      <w:r w:rsidR="00EF03B1">
        <w:t>.</w:t>
      </w:r>
      <w:fldSimple w:instr=" SEQ Figura \* ARABIC \s 1 ">
        <w:r w:rsidR="00EF03B1">
          <w:rPr>
            <w:noProof/>
          </w:rPr>
          <w:t>11</w:t>
        </w:r>
      </w:fldSimple>
      <w:r w:rsidRPr="00453198">
        <w:t>: Diagrama BPMN de l’inici de sessió en l’aplicació.</w:t>
      </w:r>
      <w:bookmarkEnd w:id="60"/>
    </w:p>
    <w:p w14:paraId="62D0CAA7" w14:textId="7025B580" w:rsidR="00BF4CC2" w:rsidRPr="00453198" w:rsidRDefault="00BF4CC2" w:rsidP="00BF4CC2">
      <w:r w:rsidRPr="00453198">
        <w:t xml:space="preserve">El segon diagrama és sobre la llista d’alertes. Aquesta llista, a part de comunicar-se amb el servidor web, s’ha de comunicar amb el servidor d’IRIS o de </w:t>
      </w:r>
      <w:r w:rsidR="003E08E1" w:rsidRPr="00453198">
        <w:t>l'API</w:t>
      </w:r>
      <w:r w:rsidRPr="00453198">
        <w:t xml:space="preserve"> que proporcioni la institució mèdica.</w:t>
      </w:r>
    </w:p>
    <w:p w14:paraId="2096B537" w14:textId="77777777" w:rsidR="003E08E1" w:rsidRPr="00453198" w:rsidRDefault="003E08E1" w:rsidP="003E08E1">
      <w:pPr>
        <w:keepNext/>
        <w:jc w:val="center"/>
      </w:pPr>
      <w:r w:rsidRPr="00453198">
        <w:rPr>
          <w:noProof/>
          <w:lang w:eastAsia="es-ES"/>
        </w:rPr>
        <w:lastRenderedPageBreak/>
        <w:drawing>
          <wp:inline distT="0" distB="0" distL="0" distR="0" wp14:anchorId="06FC2DE7" wp14:editId="0BCFBC4D">
            <wp:extent cx="3060000" cy="7416985"/>
            <wp:effectExtent l="0" t="0" r="762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4">
                      <a:extLst>
                        <a:ext uri="{28A0092B-C50C-407E-A947-70E740481C1C}">
                          <a14:useLocalDpi xmlns:a14="http://schemas.microsoft.com/office/drawing/2010/main" val="0"/>
                        </a:ext>
                      </a:extLst>
                    </a:blip>
                    <a:stretch>
                      <a:fillRect/>
                    </a:stretch>
                  </pic:blipFill>
                  <pic:spPr>
                    <a:xfrm>
                      <a:off x="0" y="0"/>
                      <a:ext cx="3060000" cy="7416985"/>
                    </a:xfrm>
                    <a:prstGeom prst="rect">
                      <a:avLst/>
                    </a:prstGeom>
                  </pic:spPr>
                </pic:pic>
              </a:graphicData>
            </a:graphic>
          </wp:inline>
        </w:drawing>
      </w:r>
    </w:p>
    <w:p w14:paraId="43756068" w14:textId="7470847F" w:rsidR="003E08E1" w:rsidRPr="00453198" w:rsidRDefault="003E08E1" w:rsidP="003E08E1">
      <w:pPr>
        <w:pStyle w:val="Llegenda"/>
      </w:pPr>
      <w:bookmarkStart w:id="61" w:name="_Toc74671363"/>
      <w:r w:rsidRPr="00453198">
        <w:t xml:space="preserve">Figura </w:t>
      </w:r>
      <w:fldSimple w:instr=" STYLEREF 1 \s ">
        <w:r w:rsidR="00EF03B1">
          <w:rPr>
            <w:noProof/>
          </w:rPr>
          <w:t>6</w:t>
        </w:r>
      </w:fldSimple>
      <w:r w:rsidR="00EF03B1">
        <w:t>.</w:t>
      </w:r>
      <w:fldSimple w:instr=" SEQ Figura \* ARABIC \s 1 ">
        <w:r w:rsidR="00EF03B1">
          <w:rPr>
            <w:noProof/>
          </w:rPr>
          <w:t>12</w:t>
        </w:r>
      </w:fldSimple>
      <w:r w:rsidRPr="00453198">
        <w:t>: Diagrama BPMN de la visualització de la llista d’alertes en l’aplicació.</w:t>
      </w:r>
      <w:bookmarkEnd w:id="61"/>
    </w:p>
    <w:p w14:paraId="3A52D0BA" w14:textId="27A0B5D2" w:rsidR="003E08E1" w:rsidRPr="00453198" w:rsidRDefault="003E08E1" w:rsidP="003E08E1">
      <w:r w:rsidRPr="00453198">
        <w:lastRenderedPageBreak/>
        <w:t>El tercer i últim diagrama és sobre la visualització d’una alerta. És un diagrama bastant semblant a l’anterior però sense la iteració en la llista, ja que només s’actualitzarà una alerta.</w:t>
      </w:r>
    </w:p>
    <w:p w14:paraId="524F2B3B" w14:textId="77777777" w:rsidR="003E08E1" w:rsidRPr="00453198" w:rsidRDefault="003E08E1" w:rsidP="003E08E1">
      <w:pPr>
        <w:keepNext/>
        <w:jc w:val="center"/>
      </w:pPr>
      <w:r w:rsidRPr="00453198">
        <w:rPr>
          <w:noProof/>
          <w:lang w:eastAsia="es-ES"/>
        </w:rPr>
        <w:drawing>
          <wp:inline distT="0" distB="0" distL="0" distR="0" wp14:anchorId="47836A7D" wp14:editId="0680E1C6">
            <wp:extent cx="3320534" cy="6840000"/>
            <wp:effectExtent l="0" t="0" r="0" b="0"/>
            <wp:docPr id="21" name="Imat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tge 21"/>
                    <pic:cNvPicPr/>
                  </pic:nvPicPr>
                  <pic:blipFill>
                    <a:blip r:embed="rId35">
                      <a:extLst>
                        <a:ext uri="{28A0092B-C50C-407E-A947-70E740481C1C}">
                          <a14:useLocalDpi xmlns:a14="http://schemas.microsoft.com/office/drawing/2010/main" val="0"/>
                        </a:ext>
                      </a:extLst>
                    </a:blip>
                    <a:stretch>
                      <a:fillRect/>
                    </a:stretch>
                  </pic:blipFill>
                  <pic:spPr>
                    <a:xfrm>
                      <a:off x="0" y="0"/>
                      <a:ext cx="3320534" cy="6840000"/>
                    </a:xfrm>
                    <a:prstGeom prst="rect">
                      <a:avLst/>
                    </a:prstGeom>
                  </pic:spPr>
                </pic:pic>
              </a:graphicData>
            </a:graphic>
          </wp:inline>
        </w:drawing>
      </w:r>
    </w:p>
    <w:p w14:paraId="5B6C0411" w14:textId="54DCC922" w:rsidR="003E08E1" w:rsidRPr="00453198" w:rsidRDefault="003E08E1" w:rsidP="003E08E1">
      <w:pPr>
        <w:pStyle w:val="Llegenda"/>
      </w:pPr>
      <w:bookmarkStart w:id="62" w:name="_Toc74671364"/>
      <w:r w:rsidRPr="00453198">
        <w:t xml:space="preserve">Figura </w:t>
      </w:r>
      <w:fldSimple w:instr=" STYLEREF 1 \s ">
        <w:r w:rsidR="00EF03B1">
          <w:rPr>
            <w:noProof/>
          </w:rPr>
          <w:t>6</w:t>
        </w:r>
      </w:fldSimple>
      <w:r w:rsidR="00EF03B1">
        <w:t>.</w:t>
      </w:r>
      <w:fldSimple w:instr=" SEQ Figura \* ARABIC \s 1 ">
        <w:r w:rsidR="00EF03B1">
          <w:rPr>
            <w:noProof/>
          </w:rPr>
          <w:t>13</w:t>
        </w:r>
      </w:fldSimple>
      <w:r w:rsidRPr="00453198">
        <w:t>: Diagrama BPMN de la visualització d’una alerta en l’aplicació.</w:t>
      </w:r>
      <w:bookmarkEnd w:id="62"/>
    </w:p>
    <w:p w14:paraId="28B796BC" w14:textId="77777777" w:rsidR="00BF4CC2" w:rsidRPr="00453198" w:rsidRDefault="00BF4CC2" w:rsidP="00BF4CC2"/>
    <w:p w14:paraId="75215C64" w14:textId="3AAC8BE6" w:rsidR="00B031B5" w:rsidRPr="00453198" w:rsidRDefault="00B031B5" w:rsidP="0032269F">
      <w:pPr>
        <w:pStyle w:val="Ttol4"/>
      </w:pPr>
      <w:r w:rsidRPr="00453198">
        <w:lastRenderedPageBreak/>
        <w:t>CASOS D’ÚS</w:t>
      </w:r>
    </w:p>
    <w:p w14:paraId="087FCB14" w14:textId="46E0C315" w:rsidR="00B24028" w:rsidRPr="00453198" w:rsidRDefault="00B24028" w:rsidP="00B24028">
      <w:r w:rsidRPr="00453198">
        <w:t>En el cas de l’aplicació mòbil s’han elaborat tres casos d’</w:t>
      </w:r>
      <w:r w:rsidR="000E363F" w:rsidRPr="00453198">
        <w:t>ús</w:t>
      </w:r>
      <w:r w:rsidRPr="00453198">
        <w:t xml:space="preserve"> per explicar el funcionament i el que ha de fer l’usuari per a poder utilitzar l’aplicació.</w:t>
      </w:r>
      <w:r w:rsidR="00116D84" w:rsidRPr="00453198">
        <w:t xml:space="preserve"> Els tres casos d’ú</w:t>
      </w:r>
      <w:r w:rsidR="00F04A28" w:rsidRPr="00453198">
        <w:t>s que es veuran a continuació son les mateixes funcionalitats que s’ha vist en els tres diagrames BPMN.</w:t>
      </w:r>
    </w:p>
    <w:p w14:paraId="5209D22A" w14:textId="77777777" w:rsidR="00B427FB" w:rsidRPr="00453198" w:rsidRDefault="00B427FB" w:rsidP="00B24028"/>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2291"/>
        <w:gridCol w:w="6609"/>
      </w:tblGrid>
      <w:tr w:rsidR="00B24028" w:rsidRPr="00453198" w14:paraId="1EE23A0A" w14:textId="77777777" w:rsidTr="00B427FB">
        <w:trPr>
          <w:trHeight w:val="330"/>
        </w:trPr>
        <w:tc>
          <w:tcPr>
            <w:tcW w:w="5000" w:type="pct"/>
            <w:gridSpan w:val="2"/>
            <w:shd w:val="clear" w:color="000000" w:fill="A6A6A6"/>
            <w:vAlign w:val="center"/>
            <w:hideMark/>
          </w:tcPr>
          <w:p w14:paraId="36420C64" w14:textId="1BC75EC7" w:rsidR="00B24028" w:rsidRPr="00453198" w:rsidRDefault="00B24028" w:rsidP="000E363F">
            <w:pPr>
              <w:pStyle w:val="Senseespaiat"/>
            </w:pPr>
            <w:r w:rsidRPr="00453198">
              <w:t xml:space="preserve">INICI </w:t>
            </w:r>
            <w:r w:rsidR="00F04A28" w:rsidRPr="00453198">
              <w:t xml:space="preserve">DE </w:t>
            </w:r>
            <w:r w:rsidRPr="00453198">
              <w:t>SESSIÓ</w:t>
            </w:r>
          </w:p>
        </w:tc>
      </w:tr>
      <w:tr w:rsidR="00B24028" w:rsidRPr="00453198" w14:paraId="479CFD00" w14:textId="77777777" w:rsidTr="00B427FB">
        <w:trPr>
          <w:trHeight w:val="374"/>
        </w:trPr>
        <w:tc>
          <w:tcPr>
            <w:tcW w:w="1287" w:type="pct"/>
            <w:shd w:val="clear" w:color="auto" w:fill="D9D9D9" w:themeFill="background1" w:themeFillShade="D9"/>
            <w:vAlign w:val="center"/>
            <w:hideMark/>
          </w:tcPr>
          <w:p w14:paraId="67D94B2D" w14:textId="77777777" w:rsidR="00B24028" w:rsidRPr="00453198" w:rsidRDefault="00B24028" w:rsidP="000E363F">
            <w:pPr>
              <w:pStyle w:val="Senseespaiat"/>
            </w:pPr>
            <w:r w:rsidRPr="00453198">
              <w:t>DESCRIPCIÓ</w:t>
            </w:r>
          </w:p>
        </w:tc>
        <w:tc>
          <w:tcPr>
            <w:tcW w:w="3713" w:type="pct"/>
            <w:shd w:val="clear" w:color="000000" w:fill="FFFFFF"/>
            <w:vAlign w:val="center"/>
            <w:hideMark/>
          </w:tcPr>
          <w:p w14:paraId="1625EA5F" w14:textId="6BF4CB5A" w:rsidR="00B24028" w:rsidRPr="00453198" w:rsidRDefault="00B427FB" w:rsidP="000E363F">
            <w:pPr>
              <w:pStyle w:val="Senseespaiat"/>
              <w:jc w:val="both"/>
              <w:rPr>
                <w:b w:val="0"/>
                <w:bCs w:val="0"/>
              </w:rPr>
            </w:pPr>
            <w:r w:rsidRPr="00453198">
              <w:rPr>
                <w:b w:val="0"/>
                <w:bCs w:val="0"/>
              </w:rPr>
              <w:t>Aquest cas d’ús tracta de com s’inicia sessió a l’aplicació mòbil.</w:t>
            </w:r>
          </w:p>
        </w:tc>
      </w:tr>
      <w:tr w:rsidR="00B24028" w:rsidRPr="00453198" w14:paraId="0DA4AB5A" w14:textId="77777777" w:rsidTr="00B427FB">
        <w:trPr>
          <w:trHeight w:val="374"/>
        </w:trPr>
        <w:tc>
          <w:tcPr>
            <w:tcW w:w="1287" w:type="pct"/>
            <w:shd w:val="clear" w:color="auto" w:fill="D9D9D9" w:themeFill="background1" w:themeFillShade="D9"/>
            <w:vAlign w:val="center"/>
            <w:hideMark/>
          </w:tcPr>
          <w:p w14:paraId="6CA2D592" w14:textId="77777777" w:rsidR="00B24028" w:rsidRPr="00453198" w:rsidRDefault="00B24028" w:rsidP="000E363F">
            <w:pPr>
              <w:pStyle w:val="Senseespaiat"/>
            </w:pPr>
            <w:r w:rsidRPr="00453198">
              <w:t>ACTOR</w:t>
            </w:r>
          </w:p>
        </w:tc>
        <w:tc>
          <w:tcPr>
            <w:tcW w:w="3713" w:type="pct"/>
            <w:shd w:val="clear" w:color="000000" w:fill="F2F2F2"/>
            <w:vAlign w:val="center"/>
            <w:hideMark/>
          </w:tcPr>
          <w:p w14:paraId="3DE82372" w14:textId="3A947261" w:rsidR="00B24028" w:rsidRPr="00453198" w:rsidRDefault="00B24028" w:rsidP="000E363F">
            <w:pPr>
              <w:pStyle w:val="Senseespaiat"/>
              <w:jc w:val="both"/>
              <w:rPr>
                <w:b w:val="0"/>
                <w:bCs w:val="0"/>
              </w:rPr>
            </w:pPr>
            <w:r w:rsidRPr="00453198">
              <w:rPr>
                <w:b w:val="0"/>
                <w:bCs w:val="0"/>
              </w:rPr>
              <w:t xml:space="preserve">Qualsevol usuari </w:t>
            </w:r>
            <w:r w:rsidR="00F04A28" w:rsidRPr="00453198">
              <w:rPr>
                <w:b w:val="0"/>
                <w:bCs w:val="0"/>
              </w:rPr>
              <w:t>amb accés a l’aplicació.</w:t>
            </w:r>
          </w:p>
        </w:tc>
      </w:tr>
      <w:tr w:rsidR="00B24028" w:rsidRPr="00453198" w14:paraId="301F90A9" w14:textId="77777777" w:rsidTr="00B427FB">
        <w:trPr>
          <w:trHeight w:val="374"/>
        </w:trPr>
        <w:tc>
          <w:tcPr>
            <w:tcW w:w="1287" w:type="pct"/>
            <w:shd w:val="clear" w:color="auto" w:fill="D9D9D9" w:themeFill="background1" w:themeFillShade="D9"/>
            <w:vAlign w:val="center"/>
            <w:hideMark/>
          </w:tcPr>
          <w:p w14:paraId="014E547F" w14:textId="77777777" w:rsidR="00B24028" w:rsidRPr="00453198" w:rsidRDefault="00B24028" w:rsidP="000E363F">
            <w:pPr>
              <w:pStyle w:val="Senseespaiat"/>
            </w:pPr>
            <w:r w:rsidRPr="00453198">
              <w:t>PRECONDICIONS</w:t>
            </w:r>
          </w:p>
        </w:tc>
        <w:tc>
          <w:tcPr>
            <w:tcW w:w="3713" w:type="pct"/>
            <w:shd w:val="clear" w:color="000000" w:fill="FFFFFF"/>
            <w:vAlign w:val="center"/>
            <w:hideMark/>
          </w:tcPr>
          <w:p w14:paraId="350C337A" w14:textId="517B26FF" w:rsidR="00B24028" w:rsidRPr="00453198" w:rsidRDefault="000E363F" w:rsidP="000E363F">
            <w:pPr>
              <w:pStyle w:val="Senseespaiat"/>
              <w:rPr>
                <w:b w:val="0"/>
                <w:bCs w:val="0"/>
              </w:rPr>
            </w:pPr>
            <w:r w:rsidRPr="00453198">
              <w:rPr>
                <w:b w:val="0"/>
                <w:bCs w:val="0"/>
              </w:rPr>
              <w:t>—</w:t>
            </w:r>
          </w:p>
        </w:tc>
      </w:tr>
      <w:tr w:rsidR="00B24028" w:rsidRPr="00453198" w14:paraId="447C9D47" w14:textId="77777777" w:rsidTr="00B427FB">
        <w:trPr>
          <w:trHeight w:val="567"/>
        </w:trPr>
        <w:tc>
          <w:tcPr>
            <w:tcW w:w="1287" w:type="pct"/>
            <w:shd w:val="clear" w:color="auto" w:fill="D9D9D9" w:themeFill="background1" w:themeFillShade="D9"/>
            <w:vAlign w:val="center"/>
            <w:hideMark/>
          </w:tcPr>
          <w:p w14:paraId="45FD715B" w14:textId="51EFC74A" w:rsidR="00B24028" w:rsidRPr="00453198" w:rsidRDefault="00B24028" w:rsidP="000E363F">
            <w:pPr>
              <w:pStyle w:val="Senseespaiat"/>
            </w:pPr>
            <w:r w:rsidRPr="00453198">
              <w:t>GARANTIES D’</w:t>
            </w:r>
            <w:r w:rsidR="000E363F" w:rsidRPr="00453198">
              <w:t>ÈXIT</w:t>
            </w:r>
          </w:p>
        </w:tc>
        <w:tc>
          <w:tcPr>
            <w:tcW w:w="3713" w:type="pct"/>
            <w:tcBorders>
              <w:bottom w:val="single" w:sz="12" w:space="0" w:color="auto"/>
            </w:tcBorders>
            <w:shd w:val="clear" w:color="000000" w:fill="F2F2F2"/>
            <w:vAlign w:val="center"/>
            <w:hideMark/>
          </w:tcPr>
          <w:p w14:paraId="26F29CF8" w14:textId="57609A95" w:rsidR="00B24028" w:rsidRPr="00453198" w:rsidRDefault="000E363F" w:rsidP="000E363F">
            <w:pPr>
              <w:pStyle w:val="Senseespaiat"/>
              <w:rPr>
                <w:b w:val="0"/>
                <w:bCs w:val="0"/>
              </w:rPr>
            </w:pPr>
            <w:r w:rsidRPr="00453198">
              <w:rPr>
                <w:b w:val="0"/>
                <w:bCs w:val="0"/>
              </w:rPr>
              <w:t>—</w:t>
            </w:r>
          </w:p>
        </w:tc>
      </w:tr>
      <w:tr w:rsidR="000E363F" w:rsidRPr="00453198" w14:paraId="00314201" w14:textId="77777777" w:rsidTr="00B427FB">
        <w:trPr>
          <w:trHeight w:val="374"/>
        </w:trPr>
        <w:tc>
          <w:tcPr>
            <w:tcW w:w="1287" w:type="pct"/>
            <w:vMerge w:val="restart"/>
            <w:shd w:val="clear" w:color="auto" w:fill="D9D9D9" w:themeFill="background1" w:themeFillShade="D9"/>
            <w:vAlign w:val="center"/>
            <w:hideMark/>
          </w:tcPr>
          <w:p w14:paraId="7BAA75B2" w14:textId="77777777" w:rsidR="000E363F" w:rsidRPr="00453198" w:rsidRDefault="000E363F" w:rsidP="000E363F">
            <w:pPr>
              <w:pStyle w:val="Senseespaiat"/>
            </w:pPr>
            <w:r w:rsidRPr="00453198">
              <w:t>FLUX BÀSIC</w:t>
            </w:r>
          </w:p>
        </w:tc>
        <w:tc>
          <w:tcPr>
            <w:tcW w:w="3713" w:type="pct"/>
            <w:tcBorders>
              <w:bottom w:val="single" w:sz="4" w:space="0" w:color="auto"/>
            </w:tcBorders>
            <w:shd w:val="clear" w:color="000000" w:fill="FFFFFF"/>
            <w:vAlign w:val="center"/>
            <w:hideMark/>
          </w:tcPr>
          <w:p w14:paraId="1DA28E13" w14:textId="03996B48" w:rsidR="000E363F" w:rsidRPr="00453198" w:rsidRDefault="000E363F" w:rsidP="000E363F">
            <w:pPr>
              <w:pStyle w:val="Senseespaiat"/>
              <w:jc w:val="both"/>
              <w:rPr>
                <w:b w:val="0"/>
                <w:bCs w:val="0"/>
              </w:rPr>
            </w:pPr>
            <w:r w:rsidRPr="00453198">
              <w:rPr>
                <w:b w:val="0"/>
                <w:bCs w:val="0"/>
              </w:rPr>
              <w:t>1. L’usuari accedeix a l’aplicació mòbil.</w:t>
            </w:r>
          </w:p>
        </w:tc>
      </w:tr>
      <w:tr w:rsidR="000E363F" w:rsidRPr="00453198" w14:paraId="15EF04B4" w14:textId="77777777" w:rsidTr="00B427FB">
        <w:trPr>
          <w:trHeight w:val="374"/>
        </w:trPr>
        <w:tc>
          <w:tcPr>
            <w:tcW w:w="1287" w:type="pct"/>
            <w:vMerge/>
            <w:shd w:val="clear" w:color="auto" w:fill="D9D9D9" w:themeFill="background1" w:themeFillShade="D9"/>
            <w:vAlign w:val="center"/>
          </w:tcPr>
          <w:p w14:paraId="15034727"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39CD597E" w14:textId="0226BF49" w:rsidR="000E363F" w:rsidRPr="00453198" w:rsidRDefault="000E363F" w:rsidP="000E363F">
            <w:pPr>
              <w:pStyle w:val="Senseespaiat"/>
              <w:jc w:val="both"/>
              <w:rPr>
                <w:b w:val="0"/>
                <w:bCs w:val="0"/>
              </w:rPr>
            </w:pPr>
            <w:r w:rsidRPr="00453198">
              <w:rPr>
                <w:b w:val="0"/>
                <w:bCs w:val="0"/>
              </w:rPr>
              <w:t>2. L’usuari veu l'escena “Inicia Sessió”.</w:t>
            </w:r>
          </w:p>
        </w:tc>
      </w:tr>
      <w:tr w:rsidR="000E363F" w:rsidRPr="00453198" w14:paraId="09D4666E" w14:textId="77777777" w:rsidTr="00B427FB">
        <w:trPr>
          <w:trHeight w:val="374"/>
        </w:trPr>
        <w:tc>
          <w:tcPr>
            <w:tcW w:w="1287" w:type="pct"/>
            <w:vMerge/>
            <w:shd w:val="clear" w:color="auto" w:fill="D9D9D9" w:themeFill="background1" w:themeFillShade="D9"/>
            <w:vAlign w:val="center"/>
          </w:tcPr>
          <w:p w14:paraId="0D941D46"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0633BC88" w14:textId="5F8382E2" w:rsidR="000E363F" w:rsidRPr="00453198" w:rsidRDefault="000E363F" w:rsidP="000E363F">
            <w:pPr>
              <w:pStyle w:val="Senseespaiat"/>
              <w:jc w:val="both"/>
              <w:rPr>
                <w:b w:val="0"/>
                <w:bCs w:val="0"/>
              </w:rPr>
            </w:pPr>
            <w:r w:rsidRPr="00453198">
              <w:rPr>
                <w:b w:val="0"/>
                <w:bCs w:val="0"/>
              </w:rPr>
              <w:t>3. L’usuari introdueix l’usuari.</w:t>
            </w:r>
          </w:p>
        </w:tc>
      </w:tr>
      <w:tr w:rsidR="000E363F" w:rsidRPr="00453198" w14:paraId="5958DF05" w14:textId="77777777" w:rsidTr="00B427FB">
        <w:trPr>
          <w:trHeight w:val="374"/>
        </w:trPr>
        <w:tc>
          <w:tcPr>
            <w:tcW w:w="1287" w:type="pct"/>
            <w:vMerge/>
            <w:shd w:val="clear" w:color="auto" w:fill="D9D9D9" w:themeFill="background1" w:themeFillShade="D9"/>
            <w:vAlign w:val="center"/>
          </w:tcPr>
          <w:p w14:paraId="346A4634"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6C14143A" w14:textId="2BF9AF8F" w:rsidR="000E363F" w:rsidRPr="00453198" w:rsidRDefault="000E363F" w:rsidP="000E363F">
            <w:pPr>
              <w:pStyle w:val="Senseespaiat"/>
              <w:jc w:val="both"/>
              <w:rPr>
                <w:b w:val="0"/>
                <w:bCs w:val="0"/>
              </w:rPr>
            </w:pPr>
            <w:r w:rsidRPr="00453198">
              <w:rPr>
                <w:b w:val="0"/>
                <w:bCs w:val="0"/>
              </w:rPr>
              <w:t xml:space="preserve">4. L’usuari introdueix la contrasenya. </w:t>
            </w:r>
          </w:p>
        </w:tc>
      </w:tr>
      <w:tr w:rsidR="000E363F" w:rsidRPr="00453198" w14:paraId="0E3E7D88" w14:textId="77777777" w:rsidTr="00B427FB">
        <w:trPr>
          <w:trHeight w:val="374"/>
        </w:trPr>
        <w:tc>
          <w:tcPr>
            <w:tcW w:w="1287" w:type="pct"/>
            <w:vMerge/>
            <w:shd w:val="clear" w:color="auto" w:fill="D9D9D9" w:themeFill="background1" w:themeFillShade="D9"/>
            <w:vAlign w:val="center"/>
          </w:tcPr>
          <w:p w14:paraId="417096A9"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1750B50D" w14:textId="72A81A44" w:rsidR="000E363F" w:rsidRPr="00453198" w:rsidRDefault="000E363F" w:rsidP="000E363F">
            <w:pPr>
              <w:pStyle w:val="Senseespaiat"/>
              <w:jc w:val="both"/>
              <w:rPr>
                <w:b w:val="0"/>
                <w:bCs w:val="0"/>
              </w:rPr>
            </w:pPr>
            <w:r w:rsidRPr="00453198">
              <w:rPr>
                <w:b w:val="0"/>
                <w:bCs w:val="0"/>
              </w:rPr>
              <w:t xml:space="preserve">5. L’usuari fa clic al botó </w:t>
            </w:r>
            <w:proofErr w:type="spellStart"/>
            <w:r w:rsidRPr="00453198">
              <w:rPr>
                <w:b w:val="0"/>
                <w:bCs w:val="0"/>
              </w:rPr>
              <w:t>d'“Iniciar</w:t>
            </w:r>
            <w:proofErr w:type="spellEnd"/>
            <w:r w:rsidRPr="00453198">
              <w:rPr>
                <w:b w:val="0"/>
                <w:bCs w:val="0"/>
              </w:rPr>
              <w:t xml:space="preserve"> Sessió”.</w:t>
            </w:r>
          </w:p>
        </w:tc>
      </w:tr>
      <w:tr w:rsidR="000E363F" w:rsidRPr="00453198" w14:paraId="27E37406" w14:textId="77777777" w:rsidTr="00B427FB">
        <w:trPr>
          <w:trHeight w:val="374"/>
        </w:trPr>
        <w:tc>
          <w:tcPr>
            <w:tcW w:w="1287" w:type="pct"/>
            <w:vMerge/>
            <w:shd w:val="clear" w:color="auto" w:fill="D9D9D9" w:themeFill="background1" w:themeFillShade="D9"/>
            <w:vAlign w:val="center"/>
          </w:tcPr>
          <w:p w14:paraId="0E627AAA" w14:textId="77777777" w:rsidR="000E363F" w:rsidRPr="00453198"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73087E55" w14:textId="549E50BE" w:rsidR="000E363F" w:rsidRPr="00453198" w:rsidRDefault="000E363F" w:rsidP="000E363F">
            <w:pPr>
              <w:pStyle w:val="Senseespaiat"/>
              <w:jc w:val="both"/>
              <w:rPr>
                <w:b w:val="0"/>
                <w:bCs w:val="0"/>
              </w:rPr>
            </w:pPr>
            <w:r w:rsidRPr="00453198">
              <w:rPr>
                <w:b w:val="0"/>
                <w:bCs w:val="0"/>
              </w:rPr>
              <w:t>6. L’usuari ha iniciat sessió.</w:t>
            </w:r>
          </w:p>
        </w:tc>
      </w:tr>
      <w:tr w:rsidR="000E363F" w:rsidRPr="00453198" w14:paraId="27F80E0A" w14:textId="77777777" w:rsidTr="00B427FB">
        <w:trPr>
          <w:trHeight w:val="374"/>
        </w:trPr>
        <w:tc>
          <w:tcPr>
            <w:tcW w:w="1287" w:type="pct"/>
            <w:vMerge/>
            <w:shd w:val="clear" w:color="auto" w:fill="D9D9D9" w:themeFill="background1" w:themeFillShade="D9"/>
            <w:vAlign w:val="center"/>
          </w:tcPr>
          <w:p w14:paraId="5BE6C872" w14:textId="77777777" w:rsidR="000E363F" w:rsidRPr="00453198" w:rsidRDefault="000E363F" w:rsidP="000E363F">
            <w:pPr>
              <w:pStyle w:val="Senseespaiat"/>
            </w:pPr>
          </w:p>
        </w:tc>
        <w:tc>
          <w:tcPr>
            <w:tcW w:w="3713" w:type="pct"/>
            <w:tcBorders>
              <w:top w:val="single" w:sz="4" w:space="0" w:color="auto"/>
            </w:tcBorders>
            <w:shd w:val="clear" w:color="000000" w:fill="FFFFFF"/>
            <w:vAlign w:val="center"/>
          </w:tcPr>
          <w:p w14:paraId="3FA49515" w14:textId="6AF8CF4E" w:rsidR="000E363F" w:rsidRPr="00453198" w:rsidRDefault="000E363F" w:rsidP="000E363F">
            <w:pPr>
              <w:pStyle w:val="Senseespaiat"/>
              <w:jc w:val="both"/>
              <w:rPr>
                <w:b w:val="0"/>
                <w:bCs w:val="0"/>
              </w:rPr>
            </w:pPr>
            <w:r w:rsidRPr="00453198">
              <w:rPr>
                <w:b w:val="0"/>
                <w:bCs w:val="0"/>
              </w:rPr>
              <w:t>7. L’usuari veu l'escena “Llista d’Alertes”.</w:t>
            </w:r>
          </w:p>
        </w:tc>
      </w:tr>
      <w:tr w:rsidR="000E363F" w:rsidRPr="00453198" w14:paraId="25B06C09" w14:textId="77777777" w:rsidTr="00B427FB">
        <w:trPr>
          <w:trHeight w:val="567"/>
        </w:trPr>
        <w:tc>
          <w:tcPr>
            <w:tcW w:w="1287" w:type="pct"/>
            <w:vMerge w:val="restart"/>
            <w:shd w:val="clear" w:color="auto" w:fill="D9D9D9" w:themeFill="background1" w:themeFillShade="D9"/>
            <w:vAlign w:val="center"/>
            <w:hideMark/>
          </w:tcPr>
          <w:p w14:paraId="7CBDBE55" w14:textId="77777777" w:rsidR="000E363F" w:rsidRPr="00453198" w:rsidRDefault="000E363F" w:rsidP="000E363F">
            <w:pPr>
              <w:pStyle w:val="Senseespaiat"/>
            </w:pPr>
            <w:r w:rsidRPr="00453198">
              <w:t>FLUX ALTERNATIU</w:t>
            </w:r>
          </w:p>
        </w:tc>
        <w:tc>
          <w:tcPr>
            <w:tcW w:w="3713" w:type="pct"/>
            <w:shd w:val="clear" w:color="000000" w:fill="F2F2F2"/>
            <w:vAlign w:val="center"/>
            <w:hideMark/>
          </w:tcPr>
          <w:p w14:paraId="1AAE2439" w14:textId="2FB556F0" w:rsidR="000E363F" w:rsidRPr="00453198" w:rsidRDefault="000E363F" w:rsidP="000E363F">
            <w:pPr>
              <w:pStyle w:val="Senseespaiat"/>
              <w:jc w:val="both"/>
              <w:rPr>
                <w:b w:val="0"/>
                <w:bCs w:val="0"/>
              </w:rPr>
            </w:pPr>
            <w:r w:rsidRPr="00453198">
              <w:rPr>
                <w:b w:val="0"/>
                <w:bCs w:val="0"/>
              </w:rPr>
              <w:t>5A. La base de dades no troba el nom d’usuari. Torna al pas 2 explicant a l’usuari el motiu perquè no s’ha pogut iniciar sessió.</w:t>
            </w:r>
          </w:p>
        </w:tc>
      </w:tr>
      <w:tr w:rsidR="000E363F" w:rsidRPr="00453198" w14:paraId="66DAC1A6" w14:textId="77777777" w:rsidTr="00B427FB">
        <w:trPr>
          <w:trHeight w:val="567"/>
        </w:trPr>
        <w:tc>
          <w:tcPr>
            <w:tcW w:w="1287" w:type="pct"/>
            <w:vMerge/>
            <w:shd w:val="clear" w:color="auto" w:fill="D9D9D9" w:themeFill="background1" w:themeFillShade="D9"/>
            <w:vAlign w:val="center"/>
          </w:tcPr>
          <w:p w14:paraId="1BCC13F1" w14:textId="77777777" w:rsidR="000E363F" w:rsidRPr="00453198" w:rsidRDefault="000E363F" w:rsidP="000E363F">
            <w:pPr>
              <w:pStyle w:val="Senseespaiat"/>
            </w:pPr>
          </w:p>
        </w:tc>
        <w:tc>
          <w:tcPr>
            <w:tcW w:w="3713" w:type="pct"/>
            <w:shd w:val="clear" w:color="auto" w:fill="FFFFFF" w:themeFill="background1"/>
            <w:vAlign w:val="center"/>
          </w:tcPr>
          <w:p w14:paraId="7F25C3F0" w14:textId="23940335" w:rsidR="000E363F" w:rsidRPr="00453198" w:rsidRDefault="000E363F" w:rsidP="000E363F">
            <w:pPr>
              <w:pStyle w:val="Senseespaiat"/>
              <w:jc w:val="both"/>
              <w:rPr>
                <w:b w:val="0"/>
                <w:bCs w:val="0"/>
              </w:rPr>
            </w:pPr>
            <w:r w:rsidRPr="00453198">
              <w:rPr>
                <w:b w:val="0"/>
                <w:bCs w:val="0"/>
              </w:rPr>
              <w:t xml:space="preserve">5B. La contrasenya escrita per l’usuari no correspon a la que </w:t>
            </w:r>
            <w:r w:rsidR="00F04A28" w:rsidRPr="00453198">
              <w:rPr>
                <w:b w:val="0"/>
                <w:bCs w:val="0"/>
              </w:rPr>
              <w:t>està</w:t>
            </w:r>
            <w:r w:rsidRPr="00453198">
              <w:rPr>
                <w:b w:val="0"/>
                <w:bCs w:val="0"/>
              </w:rPr>
              <w:t xml:space="preserve"> a la base de dades. Torna al pas 2 explicant a l’usuari el motiu perquè no s’ha pogut iniciar sessió.</w:t>
            </w:r>
          </w:p>
        </w:tc>
      </w:tr>
      <w:tr w:rsidR="000E363F" w:rsidRPr="00453198" w14:paraId="53B68AF9" w14:textId="77777777" w:rsidTr="00B427FB">
        <w:trPr>
          <w:trHeight w:val="567"/>
        </w:trPr>
        <w:tc>
          <w:tcPr>
            <w:tcW w:w="1287" w:type="pct"/>
            <w:vMerge/>
            <w:shd w:val="clear" w:color="auto" w:fill="D9D9D9" w:themeFill="background1" w:themeFillShade="D9"/>
            <w:vAlign w:val="center"/>
          </w:tcPr>
          <w:p w14:paraId="7143FA0F" w14:textId="77777777" w:rsidR="000E363F" w:rsidRPr="00453198" w:rsidRDefault="000E363F" w:rsidP="000E363F">
            <w:pPr>
              <w:pStyle w:val="Senseespaiat"/>
            </w:pPr>
          </w:p>
        </w:tc>
        <w:tc>
          <w:tcPr>
            <w:tcW w:w="3713" w:type="pct"/>
            <w:shd w:val="clear" w:color="000000" w:fill="F2F2F2"/>
            <w:vAlign w:val="center"/>
          </w:tcPr>
          <w:p w14:paraId="57DCFBD9" w14:textId="1DA6F9C8" w:rsidR="000E363F" w:rsidRPr="00453198" w:rsidRDefault="000E363F" w:rsidP="000E363F">
            <w:pPr>
              <w:pStyle w:val="Senseespaiat"/>
              <w:jc w:val="both"/>
              <w:rPr>
                <w:b w:val="0"/>
                <w:bCs w:val="0"/>
              </w:rPr>
            </w:pPr>
            <w:r w:rsidRPr="00453198">
              <w:rPr>
                <w:b w:val="0"/>
                <w:bCs w:val="0"/>
              </w:rPr>
              <w:t>5C. No s’ha pogut establir connexió amb el servidor web. Torna al pas 2 explicant a l’usuari el motiu perquè no s’ha pogut iniciar sessió.</w:t>
            </w:r>
          </w:p>
        </w:tc>
      </w:tr>
      <w:tr w:rsidR="000E363F" w:rsidRPr="00453198" w14:paraId="757518A8" w14:textId="77777777" w:rsidTr="00B427FB">
        <w:trPr>
          <w:trHeight w:val="567"/>
        </w:trPr>
        <w:tc>
          <w:tcPr>
            <w:tcW w:w="1287" w:type="pct"/>
            <w:vMerge/>
            <w:shd w:val="clear" w:color="auto" w:fill="D9D9D9" w:themeFill="background1" w:themeFillShade="D9"/>
            <w:vAlign w:val="center"/>
          </w:tcPr>
          <w:p w14:paraId="1CFE55D0" w14:textId="77777777" w:rsidR="000E363F" w:rsidRPr="00453198" w:rsidRDefault="000E363F" w:rsidP="000E363F">
            <w:pPr>
              <w:pStyle w:val="Senseespaiat"/>
            </w:pPr>
          </w:p>
        </w:tc>
        <w:tc>
          <w:tcPr>
            <w:tcW w:w="3713" w:type="pct"/>
            <w:shd w:val="clear" w:color="auto" w:fill="FFFFFF" w:themeFill="background1"/>
            <w:vAlign w:val="center"/>
          </w:tcPr>
          <w:p w14:paraId="642EE0DB" w14:textId="5B588325" w:rsidR="000E363F" w:rsidRPr="00453198" w:rsidRDefault="000E363F" w:rsidP="000E363F">
            <w:pPr>
              <w:pStyle w:val="Senseespaiat"/>
              <w:jc w:val="both"/>
              <w:rPr>
                <w:b w:val="0"/>
                <w:bCs w:val="0"/>
              </w:rPr>
            </w:pPr>
            <w:r w:rsidRPr="00453198">
              <w:rPr>
                <w:b w:val="0"/>
                <w:bCs w:val="0"/>
              </w:rPr>
              <w:t>5D. No hi ha connexió amb la base de dades. Torna al pas 2 explicant a l’usuari el motiu perquè no s’ha pogut iniciar sessió.</w:t>
            </w:r>
          </w:p>
        </w:tc>
      </w:tr>
      <w:tr w:rsidR="00B24028" w:rsidRPr="00453198" w14:paraId="3568A4A0" w14:textId="77777777" w:rsidTr="00B427FB">
        <w:trPr>
          <w:trHeight w:val="567"/>
        </w:trPr>
        <w:tc>
          <w:tcPr>
            <w:tcW w:w="1287" w:type="pct"/>
            <w:shd w:val="clear" w:color="auto" w:fill="D9D9D9" w:themeFill="background1" w:themeFillShade="D9"/>
            <w:vAlign w:val="center"/>
            <w:hideMark/>
          </w:tcPr>
          <w:p w14:paraId="7C2D5A20" w14:textId="77777777" w:rsidR="00B24028" w:rsidRPr="00453198" w:rsidRDefault="00B24028" w:rsidP="000E363F">
            <w:pPr>
              <w:pStyle w:val="Senseespaiat"/>
            </w:pPr>
            <w:r w:rsidRPr="00453198">
              <w:t>REQUISITS ESPECIALS</w:t>
            </w:r>
          </w:p>
        </w:tc>
        <w:tc>
          <w:tcPr>
            <w:tcW w:w="3713" w:type="pct"/>
            <w:shd w:val="clear" w:color="000000" w:fill="FFFFFF"/>
            <w:vAlign w:val="center"/>
            <w:hideMark/>
          </w:tcPr>
          <w:p w14:paraId="72E77B0D" w14:textId="31896185" w:rsidR="00B24028" w:rsidRPr="00453198" w:rsidRDefault="00F04A28" w:rsidP="00F04A28">
            <w:pPr>
              <w:pStyle w:val="Senseespaiat"/>
              <w:jc w:val="left"/>
              <w:rPr>
                <w:b w:val="0"/>
                <w:bCs w:val="0"/>
              </w:rPr>
            </w:pPr>
            <w:r w:rsidRPr="00453198">
              <w:rPr>
                <w:b w:val="0"/>
                <w:bCs w:val="0"/>
              </w:rPr>
              <w:t>Disposar de connexió a internet.</w:t>
            </w:r>
          </w:p>
        </w:tc>
      </w:tr>
      <w:tr w:rsidR="00B24028" w:rsidRPr="00453198" w14:paraId="17123E6C" w14:textId="77777777" w:rsidTr="00B427FB">
        <w:trPr>
          <w:trHeight w:val="1134"/>
        </w:trPr>
        <w:tc>
          <w:tcPr>
            <w:tcW w:w="1287" w:type="pct"/>
            <w:shd w:val="clear" w:color="auto" w:fill="D9D9D9" w:themeFill="background1" w:themeFillShade="D9"/>
            <w:vAlign w:val="center"/>
            <w:hideMark/>
          </w:tcPr>
          <w:p w14:paraId="0A804E31" w14:textId="77777777" w:rsidR="00B24028" w:rsidRPr="00453198" w:rsidRDefault="00B24028" w:rsidP="000E363F">
            <w:pPr>
              <w:pStyle w:val="Senseespaiat"/>
            </w:pPr>
            <w:r w:rsidRPr="00453198">
              <w:lastRenderedPageBreak/>
              <w:t>LLISTA DE TECNOLOGIA I VARIACIONS DE DADES</w:t>
            </w:r>
          </w:p>
        </w:tc>
        <w:tc>
          <w:tcPr>
            <w:tcW w:w="3713" w:type="pct"/>
            <w:shd w:val="clear" w:color="000000" w:fill="F2F2F2"/>
            <w:vAlign w:val="center"/>
            <w:hideMark/>
          </w:tcPr>
          <w:p w14:paraId="77446CE3" w14:textId="5AD50E5A" w:rsidR="00B24028" w:rsidRPr="00453198" w:rsidRDefault="00F04A28" w:rsidP="000E363F">
            <w:pPr>
              <w:pStyle w:val="Senseespaiat"/>
              <w:jc w:val="both"/>
              <w:rPr>
                <w:b w:val="0"/>
                <w:bCs w:val="0"/>
              </w:rPr>
            </w:pPr>
            <w:r w:rsidRPr="00453198">
              <w:rPr>
                <w:b w:val="0"/>
                <w:bCs w:val="0"/>
              </w:rPr>
              <w:t>Telèfon intel·ligent</w:t>
            </w:r>
            <w:r w:rsidR="00B24028" w:rsidRPr="00453198">
              <w:rPr>
                <w:b w:val="0"/>
                <w:bCs w:val="0"/>
              </w:rPr>
              <w:t>, amb sistema operatiu Android o iOS, que disposi d’accés a internet.</w:t>
            </w:r>
          </w:p>
        </w:tc>
      </w:tr>
    </w:tbl>
    <w:p w14:paraId="6493EF86" w14:textId="449EF0B7" w:rsidR="00B24028" w:rsidRPr="00453198" w:rsidRDefault="00B24028" w:rsidP="00B24028">
      <w:pPr>
        <w:pStyle w:val="Llegenda"/>
      </w:pPr>
      <w:bookmarkStart w:id="63" w:name="_Toc74502560"/>
      <w:r w:rsidRPr="00453198">
        <w:t xml:space="preserve">Taula </w:t>
      </w:r>
      <w:fldSimple w:instr=" STYLEREF 1 \s ">
        <w:r w:rsidR="00EC5E76" w:rsidRPr="00453198">
          <w:rPr>
            <w:noProof/>
          </w:rPr>
          <w:t>6</w:t>
        </w:r>
      </w:fldSimple>
      <w:r w:rsidR="00EC5E76" w:rsidRPr="00453198">
        <w:t>.</w:t>
      </w:r>
      <w:fldSimple w:instr=" SEQ Taula \* ARABIC \s 1 ">
        <w:r w:rsidR="00EC5E76" w:rsidRPr="00453198">
          <w:rPr>
            <w:noProof/>
          </w:rPr>
          <w:t>1</w:t>
        </w:r>
      </w:fldSimple>
      <w:r w:rsidR="000E363F" w:rsidRPr="00453198">
        <w:t>: Cas d’ús d’inici de sessió en l’aplicació mòbil.</w:t>
      </w:r>
      <w:bookmarkEnd w:id="63"/>
    </w:p>
    <w:p w14:paraId="616DA377" w14:textId="77777777" w:rsidR="00AC0F57" w:rsidRPr="00453198" w:rsidRDefault="00AC0F57" w:rsidP="00AC0F57"/>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2298"/>
        <w:gridCol w:w="6628"/>
      </w:tblGrid>
      <w:tr w:rsidR="00B24028" w:rsidRPr="00453198" w14:paraId="7670EECA" w14:textId="77777777" w:rsidTr="00B24028">
        <w:trPr>
          <w:trHeight w:val="330"/>
        </w:trPr>
        <w:tc>
          <w:tcPr>
            <w:tcW w:w="5000" w:type="pct"/>
            <w:gridSpan w:val="2"/>
            <w:shd w:val="clear" w:color="000000" w:fill="A6A6A6"/>
            <w:vAlign w:val="center"/>
            <w:hideMark/>
          </w:tcPr>
          <w:p w14:paraId="771EDF7E" w14:textId="312B7059" w:rsidR="00B24028" w:rsidRPr="00453198" w:rsidRDefault="00B24028" w:rsidP="00B24028">
            <w:pPr>
              <w:pStyle w:val="Senseespaiat"/>
            </w:pPr>
            <w:r w:rsidRPr="00453198">
              <w:t>VISUALITZA</w:t>
            </w:r>
            <w:r w:rsidR="000E363F" w:rsidRPr="00453198">
              <w:t>CIÓ DE</w:t>
            </w:r>
            <w:r w:rsidRPr="00453198">
              <w:t xml:space="preserve"> LA LLISTA D’ALERTES</w:t>
            </w:r>
          </w:p>
        </w:tc>
      </w:tr>
      <w:tr w:rsidR="00B427FB" w:rsidRPr="00453198" w14:paraId="57EFC2B2" w14:textId="77777777" w:rsidTr="000E363F">
        <w:trPr>
          <w:trHeight w:val="645"/>
        </w:trPr>
        <w:tc>
          <w:tcPr>
            <w:tcW w:w="1287" w:type="pct"/>
            <w:shd w:val="clear" w:color="auto" w:fill="D9D9D9" w:themeFill="background1" w:themeFillShade="D9"/>
            <w:vAlign w:val="center"/>
            <w:hideMark/>
          </w:tcPr>
          <w:p w14:paraId="6585ABB3" w14:textId="77777777" w:rsidR="00B427FB" w:rsidRPr="00453198" w:rsidRDefault="00B427FB" w:rsidP="00B427FB">
            <w:pPr>
              <w:pStyle w:val="Senseespaiat"/>
            </w:pPr>
            <w:r w:rsidRPr="00453198">
              <w:t>DESCRIPCIÓ</w:t>
            </w:r>
          </w:p>
        </w:tc>
        <w:tc>
          <w:tcPr>
            <w:tcW w:w="3713" w:type="pct"/>
            <w:shd w:val="clear" w:color="000000" w:fill="FFFFFF"/>
            <w:vAlign w:val="center"/>
            <w:hideMark/>
          </w:tcPr>
          <w:p w14:paraId="5418D6A8" w14:textId="6488C8C6" w:rsidR="00B427FB" w:rsidRPr="00453198" w:rsidRDefault="00B427FB" w:rsidP="00B427FB">
            <w:pPr>
              <w:pStyle w:val="Senseespaiat"/>
              <w:jc w:val="both"/>
              <w:rPr>
                <w:b w:val="0"/>
                <w:bCs w:val="0"/>
              </w:rPr>
            </w:pPr>
            <w:r w:rsidRPr="00453198">
              <w:rPr>
                <w:b w:val="0"/>
                <w:bCs w:val="0"/>
              </w:rPr>
              <w:t xml:space="preserve"> Aquest cas d’ús tracta de com es visualitza la llista d’alertes, una vegada s’ha iniciat sessió, a l’aplicació mòbil.</w:t>
            </w:r>
          </w:p>
        </w:tc>
      </w:tr>
      <w:tr w:rsidR="00B427FB" w:rsidRPr="00453198" w14:paraId="37D23614" w14:textId="77777777" w:rsidTr="000E363F">
        <w:trPr>
          <w:trHeight w:val="330"/>
        </w:trPr>
        <w:tc>
          <w:tcPr>
            <w:tcW w:w="1287" w:type="pct"/>
            <w:shd w:val="clear" w:color="auto" w:fill="D9D9D9" w:themeFill="background1" w:themeFillShade="D9"/>
            <w:vAlign w:val="center"/>
            <w:hideMark/>
          </w:tcPr>
          <w:p w14:paraId="240D1470" w14:textId="77777777" w:rsidR="00B427FB" w:rsidRPr="00453198" w:rsidRDefault="00B427FB" w:rsidP="00B427FB">
            <w:pPr>
              <w:pStyle w:val="Senseespaiat"/>
            </w:pPr>
            <w:r w:rsidRPr="00453198">
              <w:t>ACTOR</w:t>
            </w:r>
          </w:p>
        </w:tc>
        <w:tc>
          <w:tcPr>
            <w:tcW w:w="3713" w:type="pct"/>
            <w:shd w:val="clear" w:color="000000" w:fill="F2F2F2"/>
            <w:vAlign w:val="center"/>
            <w:hideMark/>
          </w:tcPr>
          <w:p w14:paraId="24D5C423" w14:textId="77777777" w:rsidR="00B427FB" w:rsidRPr="00453198" w:rsidRDefault="00B427FB" w:rsidP="00B427FB">
            <w:pPr>
              <w:pStyle w:val="Senseespaiat"/>
              <w:jc w:val="both"/>
              <w:rPr>
                <w:b w:val="0"/>
                <w:bCs w:val="0"/>
              </w:rPr>
            </w:pPr>
            <w:r w:rsidRPr="00453198">
              <w:rPr>
                <w:b w:val="0"/>
                <w:bCs w:val="0"/>
              </w:rPr>
              <w:t> Qualsevol usuari registrat.</w:t>
            </w:r>
          </w:p>
        </w:tc>
      </w:tr>
      <w:tr w:rsidR="00B427FB" w:rsidRPr="00453198" w14:paraId="1CB3AD8C" w14:textId="77777777" w:rsidTr="00AC0F57">
        <w:trPr>
          <w:trHeight w:val="374"/>
        </w:trPr>
        <w:tc>
          <w:tcPr>
            <w:tcW w:w="1287" w:type="pct"/>
            <w:shd w:val="clear" w:color="auto" w:fill="D9D9D9" w:themeFill="background1" w:themeFillShade="D9"/>
            <w:vAlign w:val="center"/>
            <w:hideMark/>
          </w:tcPr>
          <w:p w14:paraId="16715C0F" w14:textId="77777777" w:rsidR="00B427FB" w:rsidRPr="00453198" w:rsidRDefault="00B427FB" w:rsidP="00B427FB">
            <w:pPr>
              <w:pStyle w:val="Senseespaiat"/>
            </w:pPr>
            <w:r w:rsidRPr="00453198">
              <w:t>PRECONDICIONS</w:t>
            </w:r>
          </w:p>
        </w:tc>
        <w:tc>
          <w:tcPr>
            <w:tcW w:w="3713" w:type="pct"/>
            <w:shd w:val="clear" w:color="000000" w:fill="FFFFFF"/>
            <w:vAlign w:val="center"/>
            <w:hideMark/>
          </w:tcPr>
          <w:p w14:paraId="15E5672C" w14:textId="42CB021B" w:rsidR="00B427FB" w:rsidRPr="00453198" w:rsidRDefault="00B427FB" w:rsidP="00B427FB">
            <w:pPr>
              <w:pStyle w:val="Senseespaiat"/>
              <w:jc w:val="both"/>
              <w:rPr>
                <w:b w:val="0"/>
                <w:bCs w:val="0"/>
              </w:rPr>
            </w:pPr>
            <w:r w:rsidRPr="00453198">
              <w:rPr>
                <w:b w:val="0"/>
                <w:bCs w:val="0"/>
              </w:rPr>
              <w:t> Haver executat el cas d’ús “Inici de sessió”.</w:t>
            </w:r>
          </w:p>
        </w:tc>
      </w:tr>
      <w:tr w:rsidR="00B427FB" w:rsidRPr="00453198" w14:paraId="2F04B3C7" w14:textId="77777777" w:rsidTr="00AC0F57">
        <w:trPr>
          <w:trHeight w:val="567"/>
        </w:trPr>
        <w:tc>
          <w:tcPr>
            <w:tcW w:w="1287" w:type="pct"/>
            <w:shd w:val="clear" w:color="auto" w:fill="D9D9D9" w:themeFill="background1" w:themeFillShade="D9"/>
            <w:vAlign w:val="center"/>
            <w:hideMark/>
          </w:tcPr>
          <w:p w14:paraId="34158DEE" w14:textId="5FB11298" w:rsidR="00B427FB" w:rsidRPr="00453198" w:rsidRDefault="00B427FB" w:rsidP="00B427FB">
            <w:pPr>
              <w:pStyle w:val="Senseespaiat"/>
            </w:pPr>
            <w:r w:rsidRPr="00453198">
              <w:t>GARANTIES D’ÈXIT</w:t>
            </w:r>
          </w:p>
        </w:tc>
        <w:tc>
          <w:tcPr>
            <w:tcW w:w="3713" w:type="pct"/>
            <w:shd w:val="clear" w:color="000000" w:fill="F2F2F2"/>
            <w:vAlign w:val="center"/>
            <w:hideMark/>
          </w:tcPr>
          <w:p w14:paraId="39F2B489" w14:textId="1064D481" w:rsidR="00B427FB" w:rsidRPr="00453198" w:rsidRDefault="00B427FB" w:rsidP="00B427FB">
            <w:pPr>
              <w:pStyle w:val="Senseespaiat"/>
              <w:rPr>
                <w:b w:val="0"/>
                <w:bCs w:val="0"/>
              </w:rPr>
            </w:pPr>
            <w:r w:rsidRPr="00453198">
              <w:rPr>
                <w:b w:val="0"/>
                <w:bCs w:val="0"/>
              </w:rPr>
              <w:t>—</w:t>
            </w:r>
          </w:p>
        </w:tc>
      </w:tr>
      <w:tr w:rsidR="00B427FB" w:rsidRPr="00453198" w14:paraId="1A486764" w14:textId="77777777" w:rsidTr="00AC0F57">
        <w:trPr>
          <w:trHeight w:val="397"/>
        </w:trPr>
        <w:tc>
          <w:tcPr>
            <w:tcW w:w="1287" w:type="pct"/>
            <w:shd w:val="clear" w:color="auto" w:fill="D9D9D9" w:themeFill="background1" w:themeFillShade="D9"/>
            <w:vAlign w:val="center"/>
            <w:hideMark/>
          </w:tcPr>
          <w:p w14:paraId="6271A21F" w14:textId="77777777" w:rsidR="00B427FB" w:rsidRPr="00453198" w:rsidRDefault="00B427FB" w:rsidP="00B427FB">
            <w:pPr>
              <w:pStyle w:val="Senseespaiat"/>
            </w:pPr>
            <w:r w:rsidRPr="00453198">
              <w:t>FLUX BÀSIC</w:t>
            </w:r>
          </w:p>
        </w:tc>
        <w:tc>
          <w:tcPr>
            <w:tcW w:w="3713" w:type="pct"/>
            <w:shd w:val="clear" w:color="000000" w:fill="FFFFFF"/>
            <w:vAlign w:val="center"/>
            <w:hideMark/>
          </w:tcPr>
          <w:p w14:paraId="3C656E62" w14:textId="354A385F" w:rsidR="00B427FB" w:rsidRPr="00453198" w:rsidRDefault="00B427FB" w:rsidP="009024F4">
            <w:pPr>
              <w:pStyle w:val="Senseespaiat"/>
              <w:numPr>
                <w:ilvl w:val="0"/>
                <w:numId w:val="8"/>
              </w:numPr>
              <w:jc w:val="both"/>
              <w:rPr>
                <w:b w:val="0"/>
                <w:bCs w:val="0"/>
              </w:rPr>
            </w:pPr>
            <w:r w:rsidRPr="00453198">
              <w:rPr>
                <w:b w:val="0"/>
                <w:bCs w:val="0"/>
              </w:rPr>
              <w:t>L’usuari veu l'escena “Llista d’Alertes”.</w:t>
            </w:r>
          </w:p>
        </w:tc>
      </w:tr>
      <w:tr w:rsidR="00B427FB" w:rsidRPr="00453198" w14:paraId="309A6FB8" w14:textId="77777777" w:rsidTr="00E83BF5">
        <w:trPr>
          <w:trHeight w:val="240"/>
        </w:trPr>
        <w:tc>
          <w:tcPr>
            <w:tcW w:w="1287" w:type="pct"/>
            <w:vMerge w:val="restart"/>
            <w:shd w:val="clear" w:color="auto" w:fill="D9D9D9" w:themeFill="background1" w:themeFillShade="D9"/>
            <w:vAlign w:val="center"/>
            <w:hideMark/>
          </w:tcPr>
          <w:p w14:paraId="66B32D3C" w14:textId="77777777" w:rsidR="00B427FB" w:rsidRPr="00453198" w:rsidRDefault="00B427FB" w:rsidP="00B427FB">
            <w:pPr>
              <w:pStyle w:val="Senseespaiat"/>
            </w:pPr>
            <w:r w:rsidRPr="00453198">
              <w:t>FLUX ALTERNATIU</w:t>
            </w:r>
          </w:p>
        </w:tc>
        <w:tc>
          <w:tcPr>
            <w:tcW w:w="3713" w:type="pct"/>
            <w:shd w:val="clear" w:color="000000" w:fill="F2F2F2"/>
            <w:vAlign w:val="center"/>
            <w:hideMark/>
          </w:tcPr>
          <w:p w14:paraId="02DB42B3" w14:textId="73D1EE2A" w:rsidR="00B427FB" w:rsidRPr="00453198" w:rsidRDefault="00B427FB" w:rsidP="00B427FB">
            <w:pPr>
              <w:pStyle w:val="Senseespaiat"/>
              <w:jc w:val="both"/>
              <w:rPr>
                <w:b w:val="0"/>
                <w:bCs w:val="0"/>
              </w:rPr>
            </w:pPr>
            <w:r w:rsidRPr="00453198">
              <w:rPr>
                <w:b w:val="0"/>
                <w:bCs w:val="0"/>
              </w:rPr>
              <w:t>1A. S’ha perdut la connexió amb el servidor web. Torna al pas 1 explicant a l’usuari el motiu perquè no s’ha pogut visualitzar la llista d’alertes.</w:t>
            </w:r>
          </w:p>
        </w:tc>
      </w:tr>
      <w:tr w:rsidR="00B427FB" w:rsidRPr="00453198" w14:paraId="540DB448" w14:textId="77777777" w:rsidTr="00E83BF5">
        <w:trPr>
          <w:trHeight w:val="240"/>
        </w:trPr>
        <w:tc>
          <w:tcPr>
            <w:tcW w:w="1287" w:type="pct"/>
            <w:vMerge/>
            <w:shd w:val="clear" w:color="auto" w:fill="D9D9D9" w:themeFill="background1" w:themeFillShade="D9"/>
            <w:vAlign w:val="center"/>
          </w:tcPr>
          <w:p w14:paraId="74CB5642" w14:textId="77777777" w:rsidR="00B427FB" w:rsidRPr="00453198" w:rsidRDefault="00B427FB" w:rsidP="00B427FB">
            <w:pPr>
              <w:pStyle w:val="Senseespaiat"/>
            </w:pPr>
          </w:p>
        </w:tc>
        <w:tc>
          <w:tcPr>
            <w:tcW w:w="3713" w:type="pct"/>
            <w:shd w:val="clear" w:color="auto" w:fill="auto"/>
            <w:vAlign w:val="center"/>
          </w:tcPr>
          <w:p w14:paraId="37B92002" w14:textId="050AD5C2" w:rsidR="00B427FB" w:rsidRPr="00453198" w:rsidRDefault="00B427FB" w:rsidP="00B427FB">
            <w:pPr>
              <w:pStyle w:val="Senseespaiat"/>
              <w:jc w:val="both"/>
              <w:rPr>
                <w:b w:val="0"/>
                <w:bCs w:val="0"/>
              </w:rPr>
            </w:pPr>
            <w:r w:rsidRPr="00453198">
              <w:rPr>
                <w:b w:val="0"/>
                <w:bCs w:val="0"/>
              </w:rPr>
              <w:t>1B. No hi ha connexió amb la base de dades. Torna al pas 1 explicant a l’usuari el motiu perquè no s’ha pogut visualitzar la llista d’alertes.</w:t>
            </w:r>
          </w:p>
        </w:tc>
      </w:tr>
      <w:tr w:rsidR="00B427FB" w:rsidRPr="00453198" w14:paraId="0E59F2F6" w14:textId="77777777" w:rsidTr="00E83BF5">
        <w:trPr>
          <w:trHeight w:val="413"/>
        </w:trPr>
        <w:tc>
          <w:tcPr>
            <w:tcW w:w="1287" w:type="pct"/>
            <w:vMerge/>
            <w:shd w:val="clear" w:color="auto" w:fill="D9D9D9" w:themeFill="background1" w:themeFillShade="D9"/>
            <w:vAlign w:val="center"/>
          </w:tcPr>
          <w:p w14:paraId="2CCA19E8" w14:textId="77777777" w:rsidR="00B427FB" w:rsidRPr="00453198" w:rsidRDefault="00B427FB" w:rsidP="00B427FB">
            <w:pPr>
              <w:pStyle w:val="Senseespaiat"/>
            </w:pPr>
          </w:p>
        </w:tc>
        <w:tc>
          <w:tcPr>
            <w:tcW w:w="3713" w:type="pct"/>
            <w:shd w:val="clear" w:color="000000" w:fill="F2F2F2"/>
            <w:vAlign w:val="center"/>
          </w:tcPr>
          <w:p w14:paraId="60509466" w14:textId="2D93A5AF" w:rsidR="00B427FB" w:rsidRPr="00453198" w:rsidRDefault="00B427FB" w:rsidP="00B427FB">
            <w:pPr>
              <w:pStyle w:val="Senseespaiat"/>
              <w:jc w:val="both"/>
              <w:rPr>
                <w:b w:val="0"/>
                <w:bCs w:val="0"/>
              </w:rPr>
            </w:pPr>
            <w:r w:rsidRPr="00453198">
              <w:rPr>
                <w:b w:val="0"/>
                <w:bCs w:val="0"/>
              </w:rPr>
              <w:t>1C. No s’ha trobat cap alerta per l’usuari. Torna al pas 1 explicant a l’usuari el motiu perquè no s’ha pogut visualitzar la llista d’alertes.</w:t>
            </w:r>
          </w:p>
        </w:tc>
      </w:tr>
      <w:tr w:rsidR="00B427FB" w:rsidRPr="00453198" w14:paraId="7941C073" w14:textId="77777777" w:rsidTr="00E83BF5">
        <w:trPr>
          <w:trHeight w:val="412"/>
        </w:trPr>
        <w:tc>
          <w:tcPr>
            <w:tcW w:w="1287" w:type="pct"/>
            <w:vMerge/>
            <w:shd w:val="clear" w:color="auto" w:fill="D9D9D9" w:themeFill="background1" w:themeFillShade="D9"/>
            <w:vAlign w:val="center"/>
          </w:tcPr>
          <w:p w14:paraId="5E6A7F48" w14:textId="77777777" w:rsidR="00B427FB" w:rsidRPr="00453198" w:rsidRDefault="00B427FB" w:rsidP="00B427FB">
            <w:pPr>
              <w:pStyle w:val="Senseespaiat"/>
            </w:pPr>
          </w:p>
        </w:tc>
        <w:tc>
          <w:tcPr>
            <w:tcW w:w="3713" w:type="pct"/>
            <w:shd w:val="clear" w:color="auto" w:fill="auto"/>
            <w:vAlign w:val="center"/>
          </w:tcPr>
          <w:p w14:paraId="36A1D3A9" w14:textId="77F65E27" w:rsidR="00B427FB" w:rsidRPr="00453198" w:rsidRDefault="00B427FB" w:rsidP="00B427FB">
            <w:pPr>
              <w:pStyle w:val="Senseespaiat"/>
              <w:jc w:val="both"/>
              <w:rPr>
                <w:b w:val="0"/>
                <w:bCs w:val="0"/>
              </w:rPr>
            </w:pPr>
            <w:r w:rsidRPr="00453198">
              <w:rPr>
                <w:b w:val="0"/>
                <w:bCs w:val="0"/>
              </w:rPr>
              <w:t>1D. No s’ha pogut establir connexió amb el servidor IRIS. Els valors actuals de l’alerta no estaran actualitzats.</w:t>
            </w:r>
          </w:p>
        </w:tc>
      </w:tr>
      <w:tr w:rsidR="00B427FB" w:rsidRPr="00453198" w14:paraId="1495D100" w14:textId="77777777" w:rsidTr="00B427FB">
        <w:trPr>
          <w:trHeight w:val="567"/>
        </w:trPr>
        <w:tc>
          <w:tcPr>
            <w:tcW w:w="1287" w:type="pct"/>
            <w:shd w:val="clear" w:color="auto" w:fill="D9D9D9" w:themeFill="background1" w:themeFillShade="D9"/>
            <w:vAlign w:val="center"/>
            <w:hideMark/>
          </w:tcPr>
          <w:p w14:paraId="2FBCC382" w14:textId="77777777" w:rsidR="00B427FB" w:rsidRPr="00453198" w:rsidRDefault="00B427FB" w:rsidP="00B427FB">
            <w:pPr>
              <w:pStyle w:val="Senseespaiat"/>
            </w:pPr>
            <w:r w:rsidRPr="00453198">
              <w:t>REQUISITS ESPECIALS</w:t>
            </w:r>
          </w:p>
        </w:tc>
        <w:tc>
          <w:tcPr>
            <w:tcW w:w="3713" w:type="pct"/>
            <w:shd w:val="clear" w:color="000000" w:fill="FFFFFF"/>
            <w:vAlign w:val="center"/>
            <w:hideMark/>
          </w:tcPr>
          <w:p w14:paraId="77A51EA6" w14:textId="1F78D1EC" w:rsidR="00B427FB" w:rsidRPr="00453198" w:rsidRDefault="00B427FB" w:rsidP="00B427FB">
            <w:pPr>
              <w:pStyle w:val="Senseespaiat"/>
              <w:jc w:val="left"/>
              <w:rPr>
                <w:b w:val="0"/>
                <w:bCs w:val="0"/>
              </w:rPr>
            </w:pPr>
            <w:r w:rsidRPr="00453198">
              <w:rPr>
                <w:b w:val="0"/>
                <w:bCs w:val="0"/>
              </w:rPr>
              <w:t>Disposar de connexió a internet.</w:t>
            </w:r>
          </w:p>
        </w:tc>
      </w:tr>
      <w:tr w:rsidR="00B427FB" w:rsidRPr="00453198" w14:paraId="3157F26B" w14:textId="77777777" w:rsidTr="00B427FB">
        <w:trPr>
          <w:trHeight w:val="1134"/>
        </w:trPr>
        <w:tc>
          <w:tcPr>
            <w:tcW w:w="1287" w:type="pct"/>
            <w:shd w:val="clear" w:color="auto" w:fill="D9D9D9" w:themeFill="background1" w:themeFillShade="D9"/>
            <w:vAlign w:val="center"/>
            <w:hideMark/>
          </w:tcPr>
          <w:p w14:paraId="527FA8DE" w14:textId="77777777" w:rsidR="00B427FB" w:rsidRPr="00453198" w:rsidRDefault="00B427FB" w:rsidP="00B427FB">
            <w:pPr>
              <w:pStyle w:val="Senseespaiat"/>
            </w:pPr>
            <w:r w:rsidRPr="00453198">
              <w:t>LLISTA DE TECNOLOGIA I VARIACIONS DE DADES</w:t>
            </w:r>
          </w:p>
        </w:tc>
        <w:tc>
          <w:tcPr>
            <w:tcW w:w="3713" w:type="pct"/>
            <w:shd w:val="clear" w:color="000000" w:fill="F2F2F2"/>
            <w:vAlign w:val="center"/>
            <w:hideMark/>
          </w:tcPr>
          <w:p w14:paraId="067E2B83" w14:textId="2D8D9EE1" w:rsidR="00B427FB" w:rsidRPr="00453198" w:rsidRDefault="00B427FB" w:rsidP="00B427FB">
            <w:pPr>
              <w:pStyle w:val="Senseespaiat"/>
              <w:jc w:val="both"/>
              <w:rPr>
                <w:b w:val="0"/>
                <w:bCs w:val="0"/>
              </w:rPr>
            </w:pPr>
            <w:r w:rsidRPr="00453198">
              <w:rPr>
                <w:b w:val="0"/>
                <w:bCs w:val="0"/>
              </w:rPr>
              <w:t>Telèfon intel·ligent, amb sistema operatiu Android o iOS.</w:t>
            </w:r>
          </w:p>
        </w:tc>
      </w:tr>
    </w:tbl>
    <w:p w14:paraId="0D40EC94" w14:textId="08317087" w:rsidR="00B24028" w:rsidRPr="00453198" w:rsidRDefault="00B24028" w:rsidP="00B24028">
      <w:pPr>
        <w:pStyle w:val="Llegenda"/>
      </w:pPr>
      <w:bookmarkStart w:id="64" w:name="_Toc74502561"/>
      <w:r w:rsidRPr="00453198">
        <w:t xml:space="preserve">Taula </w:t>
      </w:r>
      <w:fldSimple w:instr=" STYLEREF 1 \s ">
        <w:r w:rsidR="00EC5E76" w:rsidRPr="00453198">
          <w:rPr>
            <w:noProof/>
          </w:rPr>
          <w:t>6</w:t>
        </w:r>
      </w:fldSimple>
      <w:r w:rsidR="00EC5E76" w:rsidRPr="00453198">
        <w:t>.</w:t>
      </w:r>
      <w:fldSimple w:instr=" SEQ Taula \* ARABIC \s 1 ">
        <w:r w:rsidR="00EC5E76" w:rsidRPr="00453198">
          <w:rPr>
            <w:noProof/>
          </w:rPr>
          <w:t>2</w:t>
        </w:r>
      </w:fldSimple>
      <w:r w:rsidRPr="00453198">
        <w:t xml:space="preserve">: Cas d’ús de la llista d’alertes en </w:t>
      </w:r>
      <w:r w:rsidR="000E363F" w:rsidRPr="00453198">
        <w:t>l’aplicació mòbil.</w:t>
      </w:r>
      <w:bookmarkEnd w:id="64"/>
    </w:p>
    <w:p w14:paraId="63E74F6A" w14:textId="77777777" w:rsidR="00AC0F57" w:rsidRPr="00453198" w:rsidRDefault="00AC0F57" w:rsidP="00AC0F57"/>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2298"/>
        <w:gridCol w:w="6628"/>
      </w:tblGrid>
      <w:tr w:rsidR="00B24028" w:rsidRPr="00453198" w14:paraId="1745CABA" w14:textId="77777777" w:rsidTr="00B24028">
        <w:trPr>
          <w:trHeight w:val="330"/>
        </w:trPr>
        <w:tc>
          <w:tcPr>
            <w:tcW w:w="5000" w:type="pct"/>
            <w:gridSpan w:val="2"/>
            <w:shd w:val="clear" w:color="000000" w:fill="A6A6A6"/>
            <w:vAlign w:val="center"/>
            <w:hideMark/>
          </w:tcPr>
          <w:p w14:paraId="6955AFCA" w14:textId="1657EE2F" w:rsidR="00B24028" w:rsidRPr="00453198" w:rsidRDefault="00B24028" w:rsidP="00B24028">
            <w:pPr>
              <w:pStyle w:val="Senseespaiat"/>
            </w:pPr>
            <w:r w:rsidRPr="00453198">
              <w:t>VISUALITZ</w:t>
            </w:r>
            <w:r w:rsidR="00F04A28" w:rsidRPr="00453198">
              <w:t>ACIÓ DETALLADA DE L’ALERTA</w:t>
            </w:r>
          </w:p>
        </w:tc>
      </w:tr>
      <w:tr w:rsidR="00B24028" w:rsidRPr="00453198" w14:paraId="053BB106" w14:textId="77777777" w:rsidTr="000E363F">
        <w:trPr>
          <w:trHeight w:val="645"/>
        </w:trPr>
        <w:tc>
          <w:tcPr>
            <w:tcW w:w="1287" w:type="pct"/>
            <w:shd w:val="clear" w:color="auto" w:fill="D9D9D9" w:themeFill="background1" w:themeFillShade="D9"/>
            <w:vAlign w:val="center"/>
            <w:hideMark/>
          </w:tcPr>
          <w:p w14:paraId="6B7EFC16" w14:textId="77777777" w:rsidR="00B24028" w:rsidRPr="00453198" w:rsidRDefault="00B24028" w:rsidP="00B24028">
            <w:pPr>
              <w:pStyle w:val="Senseespaiat"/>
            </w:pPr>
            <w:r w:rsidRPr="00453198">
              <w:t>DESCRIPCIÓ</w:t>
            </w:r>
          </w:p>
        </w:tc>
        <w:tc>
          <w:tcPr>
            <w:tcW w:w="3713" w:type="pct"/>
            <w:shd w:val="clear" w:color="000000" w:fill="FFFFFF"/>
            <w:vAlign w:val="center"/>
            <w:hideMark/>
          </w:tcPr>
          <w:p w14:paraId="0199D2E1" w14:textId="77777777" w:rsidR="00B24028" w:rsidRPr="00453198" w:rsidRDefault="00B24028" w:rsidP="000E363F">
            <w:pPr>
              <w:spacing w:before="0" w:line="240" w:lineRule="auto"/>
              <w:jc w:val="left"/>
              <w:rPr>
                <w:rFonts w:eastAsia="Times New Roman"/>
                <w:color w:val="000000"/>
                <w:szCs w:val="24"/>
                <w:lang w:eastAsia="ca-ES"/>
              </w:rPr>
            </w:pPr>
            <w:r w:rsidRPr="00453198">
              <w:rPr>
                <w:rFonts w:eastAsia="Times New Roman"/>
                <w:color w:val="000000"/>
                <w:szCs w:val="24"/>
                <w:lang w:eastAsia="ca-ES"/>
              </w:rPr>
              <w:t> </w:t>
            </w:r>
          </w:p>
        </w:tc>
      </w:tr>
      <w:tr w:rsidR="00B24028" w:rsidRPr="00453198" w14:paraId="4F474080" w14:textId="77777777" w:rsidTr="000E363F">
        <w:trPr>
          <w:trHeight w:val="330"/>
        </w:trPr>
        <w:tc>
          <w:tcPr>
            <w:tcW w:w="1287" w:type="pct"/>
            <w:shd w:val="clear" w:color="auto" w:fill="D9D9D9" w:themeFill="background1" w:themeFillShade="D9"/>
            <w:vAlign w:val="center"/>
            <w:hideMark/>
          </w:tcPr>
          <w:p w14:paraId="5E02D7E5" w14:textId="77777777" w:rsidR="00B24028" w:rsidRPr="00453198" w:rsidRDefault="00B24028" w:rsidP="00B24028">
            <w:pPr>
              <w:pStyle w:val="Senseespaiat"/>
            </w:pPr>
            <w:r w:rsidRPr="00453198">
              <w:t>ACTOR</w:t>
            </w:r>
          </w:p>
        </w:tc>
        <w:tc>
          <w:tcPr>
            <w:tcW w:w="3713" w:type="pct"/>
            <w:shd w:val="clear" w:color="000000" w:fill="F2F2F2"/>
            <w:vAlign w:val="center"/>
            <w:hideMark/>
          </w:tcPr>
          <w:p w14:paraId="2E2151AE" w14:textId="77777777" w:rsidR="00B24028" w:rsidRPr="00453198" w:rsidRDefault="00B24028" w:rsidP="000E363F">
            <w:pPr>
              <w:spacing w:before="0" w:line="240" w:lineRule="auto"/>
              <w:jc w:val="left"/>
              <w:rPr>
                <w:rFonts w:eastAsia="Times New Roman"/>
                <w:color w:val="000000"/>
                <w:szCs w:val="24"/>
                <w:lang w:eastAsia="ca-ES"/>
              </w:rPr>
            </w:pPr>
            <w:r w:rsidRPr="00453198">
              <w:rPr>
                <w:rFonts w:eastAsia="Times New Roman"/>
                <w:color w:val="000000"/>
                <w:szCs w:val="24"/>
                <w:lang w:eastAsia="ca-ES"/>
              </w:rPr>
              <w:t> Qualsevol usuari registrat.</w:t>
            </w:r>
          </w:p>
        </w:tc>
      </w:tr>
      <w:tr w:rsidR="000E363F" w:rsidRPr="00453198" w14:paraId="3AB12D7C" w14:textId="77777777" w:rsidTr="00AC0F57">
        <w:trPr>
          <w:trHeight w:val="374"/>
        </w:trPr>
        <w:tc>
          <w:tcPr>
            <w:tcW w:w="1287" w:type="pct"/>
            <w:vMerge w:val="restart"/>
            <w:shd w:val="clear" w:color="auto" w:fill="D9D9D9" w:themeFill="background1" w:themeFillShade="D9"/>
            <w:vAlign w:val="center"/>
            <w:hideMark/>
          </w:tcPr>
          <w:p w14:paraId="7B82427E" w14:textId="77777777" w:rsidR="000E363F" w:rsidRPr="00453198" w:rsidRDefault="000E363F" w:rsidP="00B24028">
            <w:pPr>
              <w:pStyle w:val="Senseespaiat"/>
            </w:pPr>
            <w:r w:rsidRPr="00453198">
              <w:t>PRECONDICIONS</w:t>
            </w:r>
          </w:p>
        </w:tc>
        <w:tc>
          <w:tcPr>
            <w:tcW w:w="3713" w:type="pct"/>
            <w:shd w:val="clear" w:color="000000" w:fill="FFFFFF"/>
            <w:vAlign w:val="center"/>
            <w:hideMark/>
          </w:tcPr>
          <w:p w14:paraId="10FC50B7" w14:textId="31C9A830" w:rsidR="000E363F" w:rsidRPr="00453198" w:rsidRDefault="000E363F" w:rsidP="000E363F">
            <w:pPr>
              <w:spacing w:before="0" w:line="240" w:lineRule="auto"/>
              <w:jc w:val="left"/>
              <w:rPr>
                <w:rFonts w:eastAsia="Times New Roman"/>
                <w:color w:val="000000"/>
                <w:szCs w:val="24"/>
                <w:lang w:eastAsia="ca-ES"/>
              </w:rPr>
            </w:pPr>
            <w:r w:rsidRPr="00453198">
              <w:rPr>
                <w:rFonts w:eastAsia="Times New Roman"/>
                <w:color w:val="000000"/>
                <w:szCs w:val="24"/>
                <w:lang w:eastAsia="ca-ES"/>
              </w:rPr>
              <w:t> </w:t>
            </w:r>
            <w:r w:rsidR="00F04A28" w:rsidRPr="00453198">
              <w:rPr>
                <w:rFonts w:eastAsia="Times New Roman"/>
                <w:color w:val="000000"/>
                <w:szCs w:val="24"/>
                <w:lang w:eastAsia="ca-ES"/>
              </w:rPr>
              <w:t>Haver executat el cas d’ús “Inici de sessió”.</w:t>
            </w:r>
          </w:p>
        </w:tc>
      </w:tr>
      <w:tr w:rsidR="000E363F" w:rsidRPr="00453198" w14:paraId="67C02C3A" w14:textId="77777777" w:rsidTr="00AC0F57">
        <w:trPr>
          <w:trHeight w:val="374"/>
        </w:trPr>
        <w:tc>
          <w:tcPr>
            <w:tcW w:w="1287" w:type="pct"/>
            <w:vMerge/>
            <w:shd w:val="clear" w:color="auto" w:fill="D9D9D9" w:themeFill="background1" w:themeFillShade="D9"/>
            <w:vAlign w:val="center"/>
          </w:tcPr>
          <w:p w14:paraId="775AA4E1" w14:textId="77777777" w:rsidR="000E363F" w:rsidRPr="00453198" w:rsidRDefault="000E363F" w:rsidP="00B24028">
            <w:pPr>
              <w:pStyle w:val="Senseespaiat"/>
            </w:pPr>
          </w:p>
        </w:tc>
        <w:tc>
          <w:tcPr>
            <w:tcW w:w="3713" w:type="pct"/>
            <w:shd w:val="clear" w:color="auto" w:fill="F2F2F2" w:themeFill="background1" w:themeFillShade="F2"/>
            <w:vAlign w:val="center"/>
          </w:tcPr>
          <w:p w14:paraId="6B744D23" w14:textId="3542DBAE" w:rsidR="000E363F" w:rsidRPr="00453198" w:rsidRDefault="000E363F" w:rsidP="000E363F">
            <w:pPr>
              <w:spacing w:before="0" w:line="240" w:lineRule="auto"/>
              <w:jc w:val="left"/>
              <w:rPr>
                <w:rFonts w:eastAsia="Times New Roman"/>
                <w:color w:val="000000"/>
                <w:szCs w:val="24"/>
                <w:lang w:eastAsia="ca-ES"/>
              </w:rPr>
            </w:pPr>
            <w:r w:rsidRPr="00453198">
              <w:rPr>
                <w:rFonts w:eastAsia="Times New Roman"/>
                <w:color w:val="000000"/>
                <w:szCs w:val="24"/>
                <w:lang w:eastAsia="ca-ES"/>
              </w:rPr>
              <w:t>Haver executat el cas d’ús “Visualització de la llista d’alertes”.</w:t>
            </w:r>
          </w:p>
        </w:tc>
      </w:tr>
      <w:tr w:rsidR="00B24028" w:rsidRPr="00453198" w14:paraId="7F333CB1" w14:textId="77777777" w:rsidTr="00AC0F57">
        <w:trPr>
          <w:trHeight w:val="567"/>
        </w:trPr>
        <w:tc>
          <w:tcPr>
            <w:tcW w:w="1287" w:type="pct"/>
            <w:shd w:val="clear" w:color="auto" w:fill="D9D9D9" w:themeFill="background1" w:themeFillShade="D9"/>
            <w:vAlign w:val="center"/>
            <w:hideMark/>
          </w:tcPr>
          <w:p w14:paraId="3A2ABFF2" w14:textId="3DDBCA5E" w:rsidR="00B24028" w:rsidRPr="00453198" w:rsidRDefault="00B24028" w:rsidP="00B24028">
            <w:pPr>
              <w:pStyle w:val="Senseespaiat"/>
            </w:pPr>
            <w:r w:rsidRPr="00453198">
              <w:t>GARANTIES D’</w:t>
            </w:r>
            <w:r w:rsidR="00F04A28" w:rsidRPr="00453198">
              <w:t>ÈXIT</w:t>
            </w:r>
          </w:p>
        </w:tc>
        <w:tc>
          <w:tcPr>
            <w:tcW w:w="3713" w:type="pct"/>
            <w:shd w:val="clear" w:color="000000" w:fill="F2F2F2"/>
            <w:vAlign w:val="center"/>
            <w:hideMark/>
          </w:tcPr>
          <w:p w14:paraId="15126ED9" w14:textId="7EE42BAF" w:rsidR="00B24028" w:rsidRPr="00453198" w:rsidRDefault="00F04A28" w:rsidP="000E363F">
            <w:pPr>
              <w:spacing w:before="0" w:line="240" w:lineRule="auto"/>
              <w:jc w:val="center"/>
              <w:rPr>
                <w:rFonts w:eastAsia="Times New Roman"/>
                <w:color w:val="000000"/>
                <w:szCs w:val="24"/>
                <w:lang w:eastAsia="ca-ES"/>
              </w:rPr>
            </w:pPr>
            <w:r w:rsidRPr="00453198">
              <w:rPr>
                <w:rFonts w:eastAsia="Times New Roman"/>
                <w:color w:val="000000"/>
                <w:szCs w:val="24"/>
                <w:lang w:eastAsia="ca-ES"/>
              </w:rPr>
              <w:t>—</w:t>
            </w:r>
          </w:p>
        </w:tc>
      </w:tr>
      <w:tr w:rsidR="000E363F" w:rsidRPr="00453198" w14:paraId="109BDA8F" w14:textId="77777777" w:rsidTr="00AC0F57">
        <w:trPr>
          <w:trHeight w:val="20"/>
        </w:trPr>
        <w:tc>
          <w:tcPr>
            <w:tcW w:w="1287" w:type="pct"/>
            <w:vMerge w:val="restart"/>
            <w:shd w:val="clear" w:color="auto" w:fill="D9D9D9" w:themeFill="background1" w:themeFillShade="D9"/>
            <w:vAlign w:val="center"/>
            <w:hideMark/>
          </w:tcPr>
          <w:p w14:paraId="6BAC458A" w14:textId="77777777" w:rsidR="000E363F" w:rsidRPr="00453198" w:rsidRDefault="000E363F" w:rsidP="00B24028">
            <w:pPr>
              <w:pStyle w:val="Senseespaiat"/>
            </w:pPr>
            <w:r w:rsidRPr="00453198">
              <w:t>FLUX BÀSIC</w:t>
            </w:r>
          </w:p>
        </w:tc>
        <w:tc>
          <w:tcPr>
            <w:tcW w:w="3713" w:type="pct"/>
            <w:shd w:val="clear" w:color="000000" w:fill="FFFFFF"/>
            <w:vAlign w:val="center"/>
            <w:hideMark/>
          </w:tcPr>
          <w:p w14:paraId="0003107A" w14:textId="7246F8BF" w:rsidR="000E363F" w:rsidRPr="00453198" w:rsidRDefault="000E363F" w:rsidP="009024F4">
            <w:pPr>
              <w:pStyle w:val="Pargrafdellista"/>
              <w:numPr>
                <w:ilvl w:val="0"/>
                <w:numId w:val="7"/>
              </w:numPr>
              <w:spacing w:before="0" w:line="240" w:lineRule="auto"/>
              <w:jc w:val="left"/>
              <w:rPr>
                <w:rFonts w:eastAsia="Times New Roman"/>
                <w:color w:val="000000"/>
                <w:szCs w:val="24"/>
                <w:lang w:eastAsia="ca-ES"/>
              </w:rPr>
            </w:pPr>
            <w:r w:rsidRPr="00453198">
              <w:rPr>
                <w:rFonts w:eastAsia="Times New Roman"/>
                <w:color w:val="000000"/>
                <w:szCs w:val="24"/>
                <w:lang w:eastAsia="ca-ES"/>
              </w:rPr>
              <w:t xml:space="preserve">L’usuari veu </w:t>
            </w:r>
            <w:r w:rsidR="00F04A28" w:rsidRPr="00453198">
              <w:rPr>
                <w:rFonts w:eastAsia="Times New Roman"/>
                <w:color w:val="000000"/>
                <w:szCs w:val="24"/>
                <w:lang w:eastAsia="ca-ES"/>
              </w:rPr>
              <w:t>l'escena</w:t>
            </w:r>
            <w:r w:rsidRPr="00453198">
              <w:rPr>
                <w:rFonts w:eastAsia="Times New Roman"/>
                <w:color w:val="000000"/>
                <w:szCs w:val="24"/>
                <w:lang w:eastAsia="ca-ES"/>
              </w:rPr>
              <w:t xml:space="preserve"> “Llista d’Alertes”.</w:t>
            </w:r>
          </w:p>
        </w:tc>
      </w:tr>
      <w:tr w:rsidR="000E363F" w:rsidRPr="00453198" w14:paraId="441190F0" w14:textId="77777777" w:rsidTr="00AC0F57">
        <w:trPr>
          <w:trHeight w:val="20"/>
        </w:trPr>
        <w:tc>
          <w:tcPr>
            <w:tcW w:w="1287" w:type="pct"/>
            <w:vMerge/>
            <w:shd w:val="clear" w:color="auto" w:fill="D9D9D9" w:themeFill="background1" w:themeFillShade="D9"/>
            <w:vAlign w:val="center"/>
          </w:tcPr>
          <w:p w14:paraId="5426E601" w14:textId="77777777" w:rsidR="000E363F" w:rsidRPr="00453198" w:rsidRDefault="000E363F" w:rsidP="00B24028">
            <w:pPr>
              <w:pStyle w:val="Senseespaiat"/>
            </w:pPr>
          </w:p>
        </w:tc>
        <w:tc>
          <w:tcPr>
            <w:tcW w:w="3713" w:type="pct"/>
            <w:shd w:val="clear" w:color="auto" w:fill="F2F2F2" w:themeFill="background1" w:themeFillShade="F2"/>
            <w:vAlign w:val="center"/>
          </w:tcPr>
          <w:p w14:paraId="7352A1AE" w14:textId="5ED29131" w:rsidR="000E363F" w:rsidRPr="00453198" w:rsidRDefault="000E363F" w:rsidP="009024F4">
            <w:pPr>
              <w:pStyle w:val="Pargrafdellista"/>
              <w:numPr>
                <w:ilvl w:val="0"/>
                <w:numId w:val="7"/>
              </w:numPr>
              <w:spacing w:before="0" w:line="240" w:lineRule="auto"/>
              <w:jc w:val="left"/>
              <w:rPr>
                <w:rFonts w:eastAsia="Times New Roman"/>
                <w:color w:val="000000"/>
                <w:szCs w:val="24"/>
                <w:lang w:eastAsia="ca-ES"/>
              </w:rPr>
            </w:pPr>
            <w:r w:rsidRPr="00453198">
              <w:rPr>
                <w:rFonts w:eastAsia="Times New Roman"/>
                <w:color w:val="000000"/>
                <w:szCs w:val="24"/>
                <w:lang w:eastAsia="ca-ES"/>
              </w:rPr>
              <w:t>L’usuari cerca l’alerta desitjada.</w:t>
            </w:r>
          </w:p>
        </w:tc>
      </w:tr>
      <w:tr w:rsidR="000E363F" w:rsidRPr="00453198" w14:paraId="5658E305" w14:textId="77777777" w:rsidTr="00AC0F57">
        <w:trPr>
          <w:trHeight w:val="20"/>
        </w:trPr>
        <w:tc>
          <w:tcPr>
            <w:tcW w:w="1287" w:type="pct"/>
            <w:vMerge/>
            <w:shd w:val="clear" w:color="auto" w:fill="D9D9D9" w:themeFill="background1" w:themeFillShade="D9"/>
            <w:vAlign w:val="center"/>
          </w:tcPr>
          <w:p w14:paraId="70F2236C" w14:textId="77777777" w:rsidR="000E363F" w:rsidRPr="00453198" w:rsidRDefault="000E363F" w:rsidP="00B24028">
            <w:pPr>
              <w:pStyle w:val="Senseespaiat"/>
            </w:pPr>
          </w:p>
        </w:tc>
        <w:tc>
          <w:tcPr>
            <w:tcW w:w="3713" w:type="pct"/>
            <w:shd w:val="clear" w:color="000000" w:fill="FFFFFF"/>
            <w:vAlign w:val="center"/>
          </w:tcPr>
          <w:p w14:paraId="1445D714" w14:textId="1EB52C97" w:rsidR="000E363F" w:rsidRPr="00453198" w:rsidRDefault="000E363F" w:rsidP="009024F4">
            <w:pPr>
              <w:pStyle w:val="Pargrafdellista"/>
              <w:numPr>
                <w:ilvl w:val="0"/>
                <w:numId w:val="7"/>
              </w:numPr>
              <w:spacing w:before="0" w:line="240" w:lineRule="auto"/>
              <w:jc w:val="left"/>
              <w:rPr>
                <w:rFonts w:eastAsia="Times New Roman"/>
                <w:color w:val="000000"/>
                <w:szCs w:val="24"/>
                <w:lang w:eastAsia="ca-ES"/>
              </w:rPr>
            </w:pPr>
            <w:r w:rsidRPr="00453198">
              <w:rPr>
                <w:rFonts w:eastAsia="Times New Roman"/>
                <w:color w:val="000000"/>
                <w:szCs w:val="24"/>
                <w:lang w:eastAsia="ca-ES"/>
              </w:rPr>
              <w:t>L’usuari clica a sobre de l’alerta desitjada.</w:t>
            </w:r>
          </w:p>
        </w:tc>
      </w:tr>
      <w:tr w:rsidR="000E363F" w:rsidRPr="00453198" w14:paraId="0AE8A9E6" w14:textId="77777777" w:rsidTr="00AC0F57">
        <w:trPr>
          <w:trHeight w:val="20"/>
        </w:trPr>
        <w:tc>
          <w:tcPr>
            <w:tcW w:w="1287" w:type="pct"/>
            <w:vMerge/>
            <w:shd w:val="clear" w:color="auto" w:fill="D9D9D9" w:themeFill="background1" w:themeFillShade="D9"/>
            <w:vAlign w:val="center"/>
          </w:tcPr>
          <w:p w14:paraId="2B0A1EF8" w14:textId="77777777" w:rsidR="000E363F" w:rsidRPr="00453198" w:rsidRDefault="000E363F" w:rsidP="00B24028">
            <w:pPr>
              <w:pStyle w:val="Senseespaiat"/>
            </w:pPr>
          </w:p>
        </w:tc>
        <w:tc>
          <w:tcPr>
            <w:tcW w:w="3713" w:type="pct"/>
            <w:shd w:val="clear" w:color="auto" w:fill="F2F2F2" w:themeFill="background1" w:themeFillShade="F2"/>
            <w:vAlign w:val="center"/>
          </w:tcPr>
          <w:p w14:paraId="3E52D601" w14:textId="4DC6CC5D" w:rsidR="000E363F" w:rsidRPr="00453198" w:rsidRDefault="000E363F" w:rsidP="009024F4">
            <w:pPr>
              <w:pStyle w:val="Pargrafdellista"/>
              <w:numPr>
                <w:ilvl w:val="0"/>
                <w:numId w:val="7"/>
              </w:numPr>
              <w:spacing w:before="0" w:line="240" w:lineRule="auto"/>
              <w:jc w:val="left"/>
              <w:rPr>
                <w:rFonts w:eastAsia="Times New Roman"/>
                <w:color w:val="000000"/>
                <w:szCs w:val="24"/>
                <w:lang w:eastAsia="ca-ES"/>
              </w:rPr>
            </w:pPr>
            <w:r w:rsidRPr="00453198">
              <w:rPr>
                <w:rFonts w:eastAsia="Times New Roman"/>
                <w:color w:val="000000"/>
                <w:szCs w:val="24"/>
                <w:lang w:eastAsia="ca-ES"/>
              </w:rPr>
              <w:t xml:space="preserve">L’usuari veu </w:t>
            </w:r>
            <w:r w:rsidR="00F04A28" w:rsidRPr="00453198">
              <w:rPr>
                <w:rFonts w:eastAsia="Times New Roman"/>
                <w:color w:val="000000"/>
                <w:szCs w:val="24"/>
                <w:lang w:eastAsia="ca-ES"/>
              </w:rPr>
              <w:t>l'escena</w:t>
            </w:r>
            <w:r w:rsidRPr="00453198">
              <w:rPr>
                <w:rFonts w:eastAsia="Times New Roman"/>
                <w:color w:val="000000"/>
                <w:szCs w:val="24"/>
                <w:lang w:eastAsia="ca-ES"/>
              </w:rPr>
              <w:t xml:space="preserve"> “Alerta”.</w:t>
            </w:r>
          </w:p>
        </w:tc>
      </w:tr>
      <w:tr w:rsidR="00E83BF5" w:rsidRPr="00453198" w14:paraId="755FA6B4" w14:textId="77777777" w:rsidTr="00E83BF5">
        <w:trPr>
          <w:trHeight w:val="267"/>
        </w:trPr>
        <w:tc>
          <w:tcPr>
            <w:tcW w:w="1287" w:type="pct"/>
            <w:vMerge w:val="restart"/>
            <w:shd w:val="clear" w:color="auto" w:fill="D9D9D9" w:themeFill="background1" w:themeFillShade="D9"/>
            <w:vAlign w:val="center"/>
            <w:hideMark/>
          </w:tcPr>
          <w:p w14:paraId="461C694E" w14:textId="77777777" w:rsidR="00E83BF5" w:rsidRPr="00453198" w:rsidRDefault="00E83BF5" w:rsidP="00B24028">
            <w:pPr>
              <w:jc w:val="center"/>
              <w:rPr>
                <w:rFonts w:eastAsia="Times New Roman"/>
                <w:b/>
                <w:bCs/>
                <w:color w:val="000000"/>
                <w:szCs w:val="24"/>
                <w:lang w:eastAsia="ca-ES"/>
              </w:rPr>
            </w:pPr>
            <w:r w:rsidRPr="00453198">
              <w:rPr>
                <w:rFonts w:eastAsia="Times New Roman"/>
                <w:b/>
                <w:bCs/>
                <w:color w:val="000000"/>
                <w:szCs w:val="24"/>
                <w:lang w:eastAsia="ca-ES"/>
              </w:rPr>
              <w:t>FLUX ALTERNATIU</w:t>
            </w:r>
          </w:p>
        </w:tc>
        <w:tc>
          <w:tcPr>
            <w:tcW w:w="3713" w:type="pct"/>
            <w:shd w:val="clear" w:color="000000" w:fill="F2F2F2"/>
            <w:vAlign w:val="center"/>
            <w:hideMark/>
          </w:tcPr>
          <w:p w14:paraId="4B00B655" w14:textId="07273A50" w:rsidR="00E83BF5" w:rsidRPr="00453198" w:rsidRDefault="00E83BF5" w:rsidP="00AC0F57">
            <w:pPr>
              <w:spacing w:before="0" w:line="240" w:lineRule="auto"/>
              <w:jc w:val="left"/>
              <w:rPr>
                <w:rFonts w:eastAsia="Times New Roman"/>
                <w:color w:val="000000"/>
                <w:szCs w:val="24"/>
                <w:lang w:eastAsia="ca-ES"/>
              </w:rPr>
            </w:pPr>
            <w:r w:rsidRPr="00453198">
              <w:rPr>
                <w:rFonts w:eastAsia="Times New Roman"/>
                <w:color w:val="000000"/>
                <w:szCs w:val="24"/>
                <w:lang w:eastAsia="ca-ES"/>
              </w:rPr>
              <w:t>2A. L’usuari no troba l’alerta desitjada. Torna al pas 1.</w:t>
            </w:r>
          </w:p>
        </w:tc>
      </w:tr>
      <w:tr w:rsidR="00E83BF5" w:rsidRPr="00453198" w14:paraId="6816AC91" w14:textId="77777777" w:rsidTr="00E83BF5">
        <w:trPr>
          <w:trHeight w:val="266"/>
        </w:trPr>
        <w:tc>
          <w:tcPr>
            <w:tcW w:w="1287" w:type="pct"/>
            <w:vMerge/>
            <w:shd w:val="clear" w:color="auto" w:fill="D9D9D9" w:themeFill="background1" w:themeFillShade="D9"/>
            <w:vAlign w:val="center"/>
          </w:tcPr>
          <w:p w14:paraId="12FF4AC8" w14:textId="77777777" w:rsidR="00E83BF5" w:rsidRPr="00453198" w:rsidRDefault="00E83BF5" w:rsidP="00B24028">
            <w:pPr>
              <w:jc w:val="center"/>
              <w:rPr>
                <w:rFonts w:eastAsia="Times New Roman"/>
                <w:b/>
                <w:bCs/>
                <w:color w:val="000000"/>
                <w:szCs w:val="24"/>
                <w:lang w:eastAsia="ca-ES"/>
              </w:rPr>
            </w:pPr>
          </w:p>
        </w:tc>
        <w:tc>
          <w:tcPr>
            <w:tcW w:w="3713" w:type="pct"/>
            <w:shd w:val="clear" w:color="auto" w:fill="auto"/>
            <w:vAlign w:val="center"/>
          </w:tcPr>
          <w:p w14:paraId="66E486DD" w14:textId="06F4CFCE" w:rsidR="00E83BF5" w:rsidRPr="00453198" w:rsidRDefault="00E83BF5" w:rsidP="00E83BF5">
            <w:pPr>
              <w:spacing w:before="0" w:line="240" w:lineRule="auto"/>
              <w:jc w:val="left"/>
              <w:rPr>
                <w:rFonts w:eastAsia="Times New Roman"/>
                <w:color w:val="000000"/>
                <w:szCs w:val="24"/>
                <w:lang w:eastAsia="ca-ES"/>
              </w:rPr>
            </w:pPr>
            <w:r w:rsidRPr="00453198">
              <w:rPr>
                <w:rFonts w:eastAsia="Times New Roman"/>
                <w:color w:val="000000"/>
                <w:szCs w:val="24"/>
                <w:lang w:eastAsia="ca-ES"/>
              </w:rPr>
              <w:t>3A. S’ha perdut la connexió amb el servidor web. Torna al pas 1 explicant a l’usuari el motiu perquè no s’ha pogut visualitzar l’alerta.</w:t>
            </w:r>
          </w:p>
        </w:tc>
      </w:tr>
      <w:tr w:rsidR="00E83BF5" w:rsidRPr="00453198" w14:paraId="186A6BAA" w14:textId="77777777" w:rsidTr="000E363F">
        <w:trPr>
          <w:trHeight w:val="266"/>
        </w:trPr>
        <w:tc>
          <w:tcPr>
            <w:tcW w:w="1287" w:type="pct"/>
            <w:vMerge/>
            <w:shd w:val="clear" w:color="auto" w:fill="D9D9D9" w:themeFill="background1" w:themeFillShade="D9"/>
            <w:vAlign w:val="center"/>
          </w:tcPr>
          <w:p w14:paraId="48E7202D" w14:textId="77777777" w:rsidR="00E83BF5" w:rsidRPr="00453198" w:rsidRDefault="00E83BF5" w:rsidP="00B24028">
            <w:pPr>
              <w:jc w:val="center"/>
              <w:rPr>
                <w:rFonts w:eastAsia="Times New Roman"/>
                <w:b/>
                <w:bCs/>
                <w:color w:val="000000"/>
                <w:szCs w:val="24"/>
                <w:lang w:eastAsia="ca-ES"/>
              </w:rPr>
            </w:pPr>
          </w:p>
        </w:tc>
        <w:tc>
          <w:tcPr>
            <w:tcW w:w="3713" w:type="pct"/>
            <w:shd w:val="clear" w:color="000000" w:fill="F2F2F2"/>
            <w:vAlign w:val="center"/>
          </w:tcPr>
          <w:p w14:paraId="65CA2E98" w14:textId="78D4C2E9" w:rsidR="00E83BF5" w:rsidRPr="00453198" w:rsidRDefault="00E83BF5" w:rsidP="00E83BF5">
            <w:pPr>
              <w:spacing w:before="0" w:line="240" w:lineRule="auto"/>
              <w:jc w:val="left"/>
              <w:rPr>
                <w:rFonts w:eastAsia="Times New Roman"/>
                <w:color w:val="000000"/>
                <w:szCs w:val="24"/>
                <w:lang w:eastAsia="ca-ES"/>
              </w:rPr>
            </w:pPr>
            <w:r w:rsidRPr="00453198">
              <w:rPr>
                <w:rFonts w:eastAsia="Times New Roman"/>
                <w:color w:val="000000"/>
                <w:szCs w:val="24"/>
                <w:lang w:eastAsia="ca-ES"/>
              </w:rPr>
              <w:t>3B. No hi ha connexió amb la base de dades. Torna al pas 1 explicant a l’usuari el motiu perquè no s’ha pogut visualitzar l’alerta.</w:t>
            </w:r>
          </w:p>
        </w:tc>
      </w:tr>
      <w:tr w:rsidR="00E83BF5" w:rsidRPr="00453198" w14:paraId="649BCEA7" w14:textId="77777777" w:rsidTr="00E83BF5">
        <w:trPr>
          <w:trHeight w:val="266"/>
        </w:trPr>
        <w:tc>
          <w:tcPr>
            <w:tcW w:w="1287" w:type="pct"/>
            <w:vMerge/>
            <w:shd w:val="clear" w:color="auto" w:fill="D9D9D9" w:themeFill="background1" w:themeFillShade="D9"/>
            <w:vAlign w:val="center"/>
          </w:tcPr>
          <w:p w14:paraId="45B1288E" w14:textId="77777777" w:rsidR="00E83BF5" w:rsidRPr="00453198" w:rsidRDefault="00E83BF5" w:rsidP="00B24028">
            <w:pPr>
              <w:jc w:val="center"/>
              <w:rPr>
                <w:rFonts w:eastAsia="Times New Roman"/>
                <w:b/>
                <w:bCs/>
                <w:color w:val="000000"/>
                <w:szCs w:val="24"/>
                <w:lang w:eastAsia="ca-ES"/>
              </w:rPr>
            </w:pPr>
          </w:p>
        </w:tc>
        <w:tc>
          <w:tcPr>
            <w:tcW w:w="3713" w:type="pct"/>
            <w:shd w:val="clear" w:color="auto" w:fill="auto"/>
            <w:vAlign w:val="center"/>
          </w:tcPr>
          <w:p w14:paraId="386DBA96" w14:textId="154663E0" w:rsidR="00E83BF5" w:rsidRPr="00453198" w:rsidRDefault="00E83BF5" w:rsidP="000E363F">
            <w:pPr>
              <w:spacing w:before="0" w:line="240" w:lineRule="auto"/>
              <w:jc w:val="left"/>
              <w:rPr>
                <w:rFonts w:eastAsia="Times New Roman"/>
                <w:color w:val="000000"/>
                <w:szCs w:val="24"/>
                <w:lang w:eastAsia="ca-ES"/>
              </w:rPr>
            </w:pPr>
            <w:r w:rsidRPr="00453198">
              <w:rPr>
                <w:rFonts w:eastAsia="Times New Roman"/>
                <w:color w:val="000000"/>
                <w:szCs w:val="24"/>
                <w:lang w:eastAsia="ca-ES"/>
              </w:rPr>
              <w:t>3C. No s’ha pogut establir connexió amb el servidor IRIS. Els valor actual de l’alerta no estarà actualitzat.</w:t>
            </w:r>
          </w:p>
        </w:tc>
      </w:tr>
      <w:tr w:rsidR="00B24028" w:rsidRPr="00453198" w14:paraId="1127CD3A" w14:textId="77777777" w:rsidTr="00B427FB">
        <w:trPr>
          <w:trHeight w:val="567"/>
        </w:trPr>
        <w:tc>
          <w:tcPr>
            <w:tcW w:w="1287" w:type="pct"/>
            <w:shd w:val="clear" w:color="auto" w:fill="D9D9D9" w:themeFill="background1" w:themeFillShade="D9"/>
            <w:vAlign w:val="center"/>
            <w:hideMark/>
          </w:tcPr>
          <w:p w14:paraId="718B40B2" w14:textId="77777777" w:rsidR="00B24028" w:rsidRPr="00453198" w:rsidRDefault="00B24028" w:rsidP="00B24028">
            <w:pPr>
              <w:jc w:val="center"/>
              <w:rPr>
                <w:rFonts w:eastAsia="Times New Roman"/>
                <w:b/>
                <w:bCs/>
                <w:color w:val="000000"/>
                <w:szCs w:val="24"/>
                <w:lang w:eastAsia="ca-ES"/>
              </w:rPr>
            </w:pPr>
            <w:r w:rsidRPr="00453198">
              <w:rPr>
                <w:rFonts w:eastAsia="Times New Roman"/>
                <w:b/>
                <w:bCs/>
                <w:color w:val="000000"/>
                <w:szCs w:val="24"/>
                <w:lang w:eastAsia="ca-ES"/>
              </w:rPr>
              <w:t>REQUISITS ESPECIALS</w:t>
            </w:r>
          </w:p>
        </w:tc>
        <w:tc>
          <w:tcPr>
            <w:tcW w:w="3713" w:type="pct"/>
            <w:shd w:val="clear" w:color="000000" w:fill="FFFFFF"/>
            <w:vAlign w:val="center"/>
            <w:hideMark/>
          </w:tcPr>
          <w:p w14:paraId="063DEFDE" w14:textId="23F7EBE9" w:rsidR="00B24028" w:rsidRPr="00453198" w:rsidRDefault="00F04A28" w:rsidP="00F04A28">
            <w:pPr>
              <w:spacing w:before="0" w:line="240" w:lineRule="auto"/>
              <w:jc w:val="left"/>
              <w:rPr>
                <w:rFonts w:eastAsia="Times New Roman"/>
                <w:color w:val="000000"/>
                <w:szCs w:val="24"/>
                <w:lang w:eastAsia="ca-ES"/>
              </w:rPr>
            </w:pPr>
            <w:r w:rsidRPr="00453198">
              <w:t>Disposar de connexió a internet.</w:t>
            </w:r>
          </w:p>
        </w:tc>
      </w:tr>
      <w:tr w:rsidR="00B24028" w:rsidRPr="00453198" w14:paraId="0A5DF8E8" w14:textId="77777777" w:rsidTr="00B427FB">
        <w:trPr>
          <w:trHeight w:val="1134"/>
        </w:trPr>
        <w:tc>
          <w:tcPr>
            <w:tcW w:w="1287" w:type="pct"/>
            <w:shd w:val="clear" w:color="auto" w:fill="D9D9D9" w:themeFill="background1" w:themeFillShade="D9"/>
            <w:vAlign w:val="center"/>
            <w:hideMark/>
          </w:tcPr>
          <w:p w14:paraId="3EF8D8AD" w14:textId="77777777" w:rsidR="00B24028" w:rsidRPr="00453198" w:rsidRDefault="00B24028" w:rsidP="00B24028">
            <w:pPr>
              <w:jc w:val="center"/>
              <w:rPr>
                <w:rFonts w:eastAsia="Times New Roman"/>
                <w:b/>
                <w:bCs/>
                <w:color w:val="000000"/>
                <w:szCs w:val="24"/>
                <w:lang w:eastAsia="ca-ES"/>
              </w:rPr>
            </w:pPr>
            <w:r w:rsidRPr="00453198">
              <w:rPr>
                <w:rFonts w:eastAsia="Times New Roman"/>
                <w:b/>
                <w:bCs/>
                <w:color w:val="000000"/>
                <w:szCs w:val="24"/>
                <w:lang w:eastAsia="ca-ES"/>
              </w:rPr>
              <w:t>LLISTA DE TECNOLOGIA I VARIACIONS DE DADES</w:t>
            </w:r>
          </w:p>
        </w:tc>
        <w:tc>
          <w:tcPr>
            <w:tcW w:w="3713" w:type="pct"/>
            <w:shd w:val="clear" w:color="000000" w:fill="F2F2F2"/>
            <w:vAlign w:val="center"/>
            <w:hideMark/>
          </w:tcPr>
          <w:p w14:paraId="6B9D3DEF" w14:textId="2D14E7FE" w:rsidR="00B24028" w:rsidRPr="00453198" w:rsidRDefault="00F04A28" w:rsidP="000E363F">
            <w:pPr>
              <w:keepNext/>
              <w:spacing w:before="0" w:line="240" w:lineRule="auto"/>
              <w:jc w:val="left"/>
              <w:rPr>
                <w:rFonts w:eastAsia="Times New Roman"/>
                <w:color w:val="000000"/>
                <w:szCs w:val="24"/>
                <w:lang w:eastAsia="ca-ES"/>
              </w:rPr>
            </w:pPr>
            <w:r w:rsidRPr="00453198">
              <w:rPr>
                <w:rFonts w:eastAsia="Times New Roman"/>
                <w:color w:val="000000"/>
                <w:szCs w:val="24"/>
                <w:lang w:eastAsia="ca-ES"/>
              </w:rPr>
              <w:t>Telèfon intel·ligent</w:t>
            </w:r>
            <w:r w:rsidR="00B24028" w:rsidRPr="00453198">
              <w:rPr>
                <w:rFonts w:eastAsia="Times New Roman"/>
                <w:color w:val="000000"/>
                <w:szCs w:val="24"/>
                <w:lang w:eastAsia="ca-ES"/>
              </w:rPr>
              <w:t xml:space="preserve"> amb sistema operatiu Android o iOS.</w:t>
            </w:r>
          </w:p>
        </w:tc>
      </w:tr>
    </w:tbl>
    <w:p w14:paraId="1BE24EE8" w14:textId="47EC57B4" w:rsidR="00B031B5" w:rsidRPr="00453198" w:rsidRDefault="00B24028" w:rsidP="00B24028">
      <w:pPr>
        <w:pStyle w:val="Llegenda"/>
      </w:pPr>
      <w:bookmarkStart w:id="65" w:name="_Toc74502562"/>
      <w:r w:rsidRPr="00453198">
        <w:t xml:space="preserve">Taula </w:t>
      </w:r>
      <w:fldSimple w:instr=" STYLEREF 1 \s ">
        <w:r w:rsidR="00EC5E76" w:rsidRPr="00453198">
          <w:rPr>
            <w:noProof/>
          </w:rPr>
          <w:t>6</w:t>
        </w:r>
      </w:fldSimple>
      <w:r w:rsidR="00EC5E76" w:rsidRPr="00453198">
        <w:t>.</w:t>
      </w:r>
      <w:fldSimple w:instr=" SEQ Taula \* ARABIC \s 1 ">
        <w:r w:rsidR="00EC5E76" w:rsidRPr="00453198">
          <w:rPr>
            <w:noProof/>
          </w:rPr>
          <w:t>3</w:t>
        </w:r>
      </w:fldSimple>
      <w:r w:rsidRPr="00453198">
        <w:t xml:space="preserve">: Cas d’ús de la visualització d’una alerta en </w:t>
      </w:r>
      <w:r w:rsidR="000E363F" w:rsidRPr="00453198">
        <w:t>l’aplicació mòbil.</w:t>
      </w:r>
      <w:bookmarkEnd w:id="65"/>
    </w:p>
    <w:p w14:paraId="53F9E762" w14:textId="5BF3AAA6" w:rsidR="00B031B5" w:rsidRPr="00453198" w:rsidRDefault="00B031B5" w:rsidP="0032269F">
      <w:pPr>
        <w:pStyle w:val="Ttol4"/>
      </w:pPr>
      <w:r w:rsidRPr="00453198">
        <w:t>UI</w:t>
      </w:r>
    </w:p>
    <w:p w14:paraId="30EFED13" w14:textId="5896DE8A" w:rsidR="00C6554C" w:rsidRPr="00453198" w:rsidRDefault="00387813" w:rsidP="00387813">
      <w:r w:rsidRPr="00453198">
        <w:t>Per la UI de l’aplicació s’ha optat pel mateix estil que el servidor web</w:t>
      </w:r>
      <w:r w:rsidR="00C6554C" w:rsidRPr="00453198">
        <w:t xml:space="preserve">, així que tindrà un fons blanc i els elements on hi hagi les alertes o els camps on introduir dades serà en un color blau cel. </w:t>
      </w:r>
    </w:p>
    <w:p w14:paraId="2DE69612" w14:textId="61502552" w:rsidR="00387813" w:rsidRPr="00453198" w:rsidRDefault="00C6554C" w:rsidP="00387813">
      <w:r w:rsidRPr="00453198">
        <w:t xml:space="preserve">Per a poder representar bé els valors de les alertes, s’ha pensat </w:t>
      </w:r>
      <w:r w:rsidR="00661B9C" w:rsidRPr="00453198">
        <w:t>a</w:t>
      </w:r>
      <w:r w:rsidRPr="00453198">
        <w:t xml:space="preserve"> fer-ho com si fos un semàfor. Així que quan es vegi el llistat d’alertes, al costat del nom de l’alerta es veurà un quadrat amb el valor i el color, si és correcte, verd, si no és un valor òptim, groc, i si és un valor perillós, vermell.</w:t>
      </w:r>
    </w:p>
    <w:p w14:paraId="01DE857B" w14:textId="5C010F47" w:rsidR="00C6554C" w:rsidRPr="00453198" w:rsidRDefault="00C6554C" w:rsidP="00387813">
      <w:r w:rsidRPr="00453198">
        <w:t>La llista d’alertes serà l’escena per defecte en l’aplicació, una vegada s’hagi iniciat correctament l’aplicació.</w:t>
      </w:r>
    </w:p>
    <w:p w14:paraId="37BC43CA" w14:textId="77777777" w:rsidR="00C6554C" w:rsidRPr="00453198" w:rsidRDefault="005E5E0E" w:rsidP="00C6554C">
      <w:pPr>
        <w:keepNext/>
        <w:jc w:val="center"/>
      </w:pPr>
      <w:r w:rsidRPr="00453198">
        <w:rPr>
          <w:noProof/>
          <w:lang w:eastAsia="es-ES"/>
        </w:rPr>
        <w:lastRenderedPageBreak/>
        <w:drawing>
          <wp:inline distT="0" distB="0" distL="0" distR="0" wp14:anchorId="106B47AC" wp14:editId="2CF4CC55">
            <wp:extent cx="1499067" cy="2700000"/>
            <wp:effectExtent l="0" t="0" r="635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tge 18"/>
                    <pic:cNvPicPr/>
                  </pic:nvPicPr>
                  <pic:blipFill rotWithShape="1">
                    <a:blip r:embed="rId36">
                      <a:extLst>
                        <a:ext uri="{28A0092B-C50C-407E-A947-70E740481C1C}">
                          <a14:useLocalDpi xmlns:a14="http://schemas.microsoft.com/office/drawing/2010/main" val="0"/>
                        </a:ext>
                      </a:extLst>
                    </a:blip>
                    <a:srcRect r="1653"/>
                    <a:stretch/>
                  </pic:blipFill>
                  <pic:spPr bwMode="auto">
                    <a:xfrm>
                      <a:off x="0" y="0"/>
                      <a:ext cx="1499067" cy="2700000"/>
                    </a:xfrm>
                    <a:prstGeom prst="rect">
                      <a:avLst/>
                    </a:prstGeom>
                    <a:ln>
                      <a:noFill/>
                    </a:ln>
                    <a:extLst>
                      <a:ext uri="{53640926-AAD7-44D8-BBD7-CCE9431645EC}">
                        <a14:shadowObscured xmlns:a14="http://schemas.microsoft.com/office/drawing/2010/main"/>
                      </a:ext>
                    </a:extLst>
                  </pic:spPr>
                </pic:pic>
              </a:graphicData>
            </a:graphic>
          </wp:inline>
        </w:drawing>
      </w:r>
    </w:p>
    <w:p w14:paraId="38072861" w14:textId="4A97C467" w:rsidR="00387813" w:rsidRPr="00453198" w:rsidRDefault="00C6554C" w:rsidP="00C6554C">
      <w:pPr>
        <w:pStyle w:val="Llegenda"/>
      </w:pPr>
      <w:bookmarkStart w:id="66" w:name="_Toc74671365"/>
      <w:r w:rsidRPr="00453198">
        <w:t xml:space="preserve">Figura </w:t>
      </w:r>
      <w:fldSimple w:instr=" STYLEREF 1 \s ">
        <w:r w:rsidR="00EF03B1">
          <w:rPr>
            <w:noProof/>
          </w:rPr>
          <w:t>6</w:t>
        </w:r>
      </w:fldSimple>
      <w:r w:rsidR="00EF03B1">
        <w:t>.</w:t>
      </w:r>
      <w:fldSimple w:instr=" SEQ Figura \* ARABIC \s 1 ">
        <w:r w:rsidR="00EF03B1">
          <w:rPr>
            <w:noProof/>
          </w:rPr>
          <w:t>14</w:t>
        </w:r>
      </w:fldSimple>
      <w:r w:rsidRPr="00453198">
        <w:t>: Disseny de la UI de la llista d’alertes en l’aplicació mòbil.</w:t>
      </w:r>
      <w:bookmarkEnd w:id="66"/>
    </w:p>
    <w:p w14:paraId="41CFF50D" w14:textId="31C9AD34" w:rsidR="00C6554C" w:rsidRPr="00453198" w:rsidRDefault="00C6554C" w:rsidP="00C6554C">
      <w:r w:rsidRPr="00453198">
        <w:t xml:space="preserve">Si es fa </w:t>
      </w:r>
      <w:r w:rsidR="00B24028" w:rsidRPr="00453198">
        <w:t>clic</w:t>
      </w:r>
      <w:r w:rsidRPr="00453198">
        <w:t xml:space="preserve"> a sobre d’alguna alerta d’aquesta llista, es podrà veure la descripció d’aquesta alerta. A més, de nou, es podrà veure el color i el valor que té aquella alerta en aquell moment.</w:t>
      </w:r>
    </w:p>
    <w:p w14:paraId="4D69A994" w14:textId="77777777" w:rsidR="00C6554C" w:rsidRPr="00453198" w:rsidRDefault="00C6554C" w:rsidP="00C6554C">
      <w:pPr>
        <w:keepNext/>
        <w:jc w:val="center"/>
      </w:pPr>
      <w:r w:rsidRPr="00453198">
        <w:rPr>
          <w:noProof/>
          <w:lang w:eastAsia="es-ES"/>
        </w:rPr>
        <w:drawing>
          <wp:inline distT="0" distB="0" distL="0" distR="0" wp14:anchorId="7FDFC6E2" wp14:editId="46DDD213">
            <wp:extent cx="1514019" cy="2700000"/>
            <wp:effectExtent l="0" t="0" r="0" b="5715"/>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rotWithShape="1">
                    <a:blip r:embed="rId37">
                      <a:extLst>
                        <a:ext uri="{28A0092B-C50C-407E-A947-70E740481C1C}">
                          <a14:useLocalDpi xmlns:a14="http://schemas.microsoft.com/office/drawing/2010/main" val="0"/>
                        </a:ext>
                      </a:extLst>
                    </a:blip>
                    <a:srcRect r="1639" b="4464"/>
                    <a:stretch/>
                  </pic:blipFill>
                  <pic:spPr bwMode="auto">
                    <a:xfrm>
                      <a:off x="0" y="0"/>
                      <a:ext cx="1514019" cy="2700000"/>
                    </a:xfrm>
                    <a:prstGeom prst="rect">
                      <a:avLst/>
                    </a:prstGeom>
                    <a:ln>
                      <a:noFill/>
                    </a:ln>
                    <a:extLst>
                      <a:ext uri="{53640926-AAD7-44D8-BBD7-CCE9431645EC}">
                        <a14:shadowObscured xmlns:a14="http://schemas.microsoft.com/office/drawing/2010/main"/>
                      </a:ext>
                    </a:extLst>
                  </pic:spPr>
                </pic:pic>
              </a:graphicData>
            </a:graphic>
          </wp:inline>
        </w:drawing>
      </w:r>
    </w:p>
    <w:p w14:paraId="31949ED3" w14:textId="15FD57E5" w:rsidR="00C6554C" w:rsidRPr="00453198" w:rsidRDefault="00C6554C" w:rsidP="00C6554C">
      <w:pPr>
        <w:pStyle w:val="Llegenda"/>
      </w:pPr>
      <w:bookmarkStart w:id="67" w:name="_Toc74671366"/>
      <w:r w:rsidRPr="00453198">
        <w:t xml:space="preserve">Figura </w:t>
      </w:r>
      <w:fldSimple w:instr=" STYLEREF 1 \s ">
        <w:r w:rsidR="00EF03B1">
          <w:rPr>
            <w:noProof/>
          </w:rPr>
          <w:t>6</w:t>
        </w:r>
      </w:fldSimple>
      <w:r w:rsidR="00EF03B1">
        <w:t>.</w:t>
      </w:r>
      <w:fldSimple w:instr=" SEQ Figura \* ARABIC \s 1 ">
        <w:r w:rsidR="00EF03B1">
          <w:rPr>
            <w:noProof/>
          </w:rPr>
          <w:t>15</w:t>
        </w:r>
      </w:fldSimple>
      <w:r w:rsidRPr="00453198">
        <w:t xml:space="preserve"> Figura </w:t>
      </w:r>
      <w:fldSimple w:instr=" STYLEREF 1 \s ">
        <w:r w:rsidR="00EF03B1">
          <w:rPr>
            <w:noProof/>
          </w:rPr>
          <w:t>6</w:t>
        </w:r>
      </w:fldSimple>
      <w:r w:rsidR="00EF03B1">
        <w:t>.</w:t>
      </w:r>
      <w:fldSimple w:instr=" SEQ Figura \* ARABIC \s 1 ">
        <w:r w:rsidR="00EF03B1">
          <w:rPr>
            <w:noProof/>
          </w:rPr>
          <w:t>16</w:t>
        </w:r>
      </w:fldSimple>
      <w:r w:rsidRPr="00453198">
        <w:t>: Disseny de la UI de la visualització d’una alerta en l’aplicació mòbil.</w:t>
      </w:r>
      <w:bookmarkEnd w:id="67"/>
    </w:p>
    <w:p w14:paraId="51AECACD" w14:textId="77777777" w:rsidR="00B031B5" w:rsidRPr="00453198" w:rsidRDefault="00B031B5" w:rsidP="00B031B5">
      <w:pPr>
        <w:pStyle w:val="Ttol2"/>
      </w:pPr>
      <w:bookmarkStart w:id="68" w:name="_Toc74671324"/>
      <w:r w:rsidRPr="00453198">
        <w:lastRenderedPageBreak/>
        <w:t>SERVIDOR IRIS</w:t>
      </w:r>
      <w:bookmarkEnd w:id="68"/>
    </w:p>
    <w:p w14:paraId="39A6F5BC" w14:textId="467FAD8B" w:rsidR="00B031B5" w:rsidRPr="00453198" w:rsidRDefault="00B031B5" w:rsidP="00B031B5">
      <w:r w:rsidRPr="00453198">
        <w:t xml:space="preserve">El primer pas en el procés de producció d’aquest TFG, és crear el servidor on estarà el motor d’interoperabilitat </w:t>
      </w:r>
      <w:proofErr w:type="spellStart"/>
      <w:r w:rsidRPr="00453198">
        <w:t>Intersystems</w:t>
      </w:r>
      <w:proofErr w:type="spellEnd"/>
      <w:r w:rsidRPr="00453198">
        <w:t xml:space="preserve"> IRIS </w:t>
      </w:r>
      <w:r w:rsidR="00EC7276" w:rsidRPr="00453198">
        <w:t>f</w:t>
      </w:r>
      <w:r w:rsidRPr="00453198">
        <w:t>or Health.</w:t>
      </w:r>
    </w:p>
    <w:p w14:paraId="552E1047" w14:textId="77777777" w:rsidR="00B031B5" w:rsidRPr="00453198" w:rsidRDefault="00B031B5" w:rsidP="00B031B5">
      <w:pPr>
        <w:pStyle w:val="Ttol3"/>
      </w:pPr>
      <w:bookmarkStart w:id="69" w:name="_Toc74671325"/>
      <w:r w:rsidRPr="00453198">
        <w:t>CONFIGURACIÓ</w:t>
      </w:r>
      <w:bookmarkEnd w:id="69"/>
    </w:p>
    <w:p w14:paraId="63334B9B" w14:textId="77777777" w:rsidR="00B031B5" w:rsidRPr="00453198" w:rsidRDefault="00B031B5" w:rsidP="00B031B5">
      <w:r w:rsidRPr="00453198">
        <w:t xml:space="preserve">Per poder començar a implementar el servidor d’IRIS, primer s’ha de configurar l’entorn de desenvolupament. A l’inici s’ha creat una màquina virtual amb el programa </w:t>
      </w:r>
      <w:proofErr w:type="spellStart"/>
      <w:r w:rsidRPr="00453198">
        <w:t>Hyper</w:t>
      </w:r>
      <w:proofErr w:type="spellEnd"/>
      <w:r w:rsidRPr="00453198">
        <w:t>-V, que ja ve instal·lat amb el sistema operatiu Windows 10.</w:t>
      </w:r>
    </w:p>
    <w:p w14:paraId="41E87504" w14:textId="5A4C1487" w:rsidR="00B031B5" w:rsidRPr="00453198" w:rsidRDefault="00B031B5" w:rsidP="00B031B5">
      <w:r w:rsidRPr="00453198">
        <w:t xml:space="preserve">Aquesta màquina virtual té el sistema operatiu de Windows Server 2019. El motiu d’elegir Windows Server en comptes d’algun altre sistema operatiu que sol ser més usat per a fer servidors ha sigut per la corba d’aprenentatge. Amb el sistema operatiu Windows Server, la instal·lació del motor d’interoperabilitat IRIS </w:t>
      </w:r>
      <w:r w:rsidR="00EC7276" w:rsidRPr="00453198">
        <w:t>f</w:t>
      </w:r>
      <w:r w:rsidRPr="00453198">
        <w:t xml:space="preserve">or Health era bastant senzilla, ja que l’empresa et proporciona un instal·lador. El problema que hagués sorgit amb un altre sistema operatiu com pot ser Linux, és que aquesta instal·lació s’hagués hagut de fer a través d’un </w:t>
      </w:r>
      <w:proofErr w:type="spellStart"/>
      <w:r w:rsidR="00EC7276" w:rsidRPr="00453198">
        <w:t>Docker</w:t>
      </w:r>
      <w:proofErr w:type="spellEnd"/>
      <w:r w:rsidRPr="00453198">
        <w:t xml:space="preserve">. Això és un problema, ja que Windows, o almenys els processadors AMD, que és el que s’utilitza per elaborar aquest TFG, no permet la virtualització niuada. Així que es va optar per la solució més senzilla que era usar Windows Server 2019, amb l’instal·lador d’IRIS </w:t>
      </w:r>
      <w:r w:rsidR="00EC7276" w:rsidRPr="00453198">
        <w:t>f</w:t>
      </w:r>
      <w:r w:rsidRPr="00453198">
        <w:t>or Health.</w:t>
      </w:r>
    </w:p>
    <w:p w14:paraId="0DDDF006" w14:textId="77777777" w:rsidR="00B031B5" w:rsidRPr="00453198" w:rsidRDefault="00B031B5" w:rsidP="00B031B5">
      <w:pPr>
        <w:pStyle w:val="Ttol3"/>
      </w:pPr>
      <w:bookmarkStart w:id="70" w:name="_Toc74671326"/>
      <w:r w:rsidRPr="00453198">
        <w:t>CREACIÓ DEL HIS</w:t>
      </w:r>
      <w:bookmarkEnd w:id="70"/>
    </w:p>
    <w:p w14:paraId="164DDA4B" w14:textId="1B65ED16" w:rsidR="00B031B5" w:rsidRPr="00453198" w:rsidRDefault="00B031B5" w:rsidP="00B031B5">
      <w:r w:rsidRPr="00453198">
        <w:t xml:space="preserve">Per a fer el HIS, s’ha optat per fer una simulació. </w:t>
      </w:r>
      <w:r w:rsidR="00116D84" w:rsidRPr="00453198">
        <w:t>Això es deu a</w:t>
      </w:r>
      <w:r w:rsidRPr="00453198">
        <w:t xml:space="preserve"> que </w:t>
      </w:r>
      <w:r w:rsidR="00116D84" w:rsidRPr="00453198">
        <w:t xml:space="preserve">el temps de desenvolupament </w:t>
      </w:r>
      <w:r w:rsidRPr="00453198">
        <w:t>per elaborar un HIS en condicions</w:t>
      </w:r>
      <w:r w:rsidR="00116D84" w:rsidRPr="00453198">
        <w:t xml:space="preserve"> seria molt llarg</w:t>
      </w:r>
      <w:r w:rsidRPr="00453198">
        <w:t>, i això causaria que no donés temps a desenvolupar tant el servidor web com l’aplicació.</w:t>
      </w:r>
    </w:p>
    <w:p w14:paraId="43BC26FE" w14:textId="4CC46D16" w:rsidR="00B031B5" w:rsidRPr="00453198" w:rsidRDefault="00B031B5" w:rsidP="00B031B5">
      <w:r w:rsidRPr="00453198">
        <w:t>Així que directament s’ha</w:t>
      </w:r>
      <w:r w:rsidR="00116D84" w:rsidRPr="00453198">
        <w:t>n</w:t>
      </w:r>
      <w:r w:rsidRPr="00453198">
        <w:t xml:space="preserve"> programat dues classes dintre d’IRIS. </w:t>
      </w:r>
    </w:p>
    <w:p w14:paraId="2430BD82" w14:textId="0AC81391" w:rsidR="00B031B5" w:rsidRPr="00453198" w:rsidRDefault="00B031B5" w:rsidP="00B031B5">
      <w:r w:rsidRPr="00453198">
        <w:t xml:space="preserve">La primera és com si fos l’objecte, que s’ha anomenat HIS. Aquest objecte està relacionat amb una taula en la base de dades, que s’ha afegit després de crear aquest objecte. Aquest objecte només té les variables de les tres alertes que est tenen pensades per aquest TFG. La primera és el percentatge d’ocupació dels llits d’un hospital, malalts per la COVID-19. La segona és el nombre de vacunes </w:t>
      </w:r>
      <w:proofErr w:type="spellStart"/>
      <w:r w:rsidR="00116D84" w:rsidRPr="00453198">
        <w:t>Pfizer</w:t>
      </w:r>
      <w:proofErr w:type="spellEnd"/>
      <w:r w:rsidR="00116D84" w:rsidRPr="00453198">
        <w:t xml:space="preserve"> per la COVID-19</w:t>
      </w:r>
      <w:r w:rsidRPr="00453198">
        <w:t xml:space="preserve"> que queden en el magatzem de la </w:t>
      </w:r>
      <w:r w:rsidRPr="00453198">
        <w:lastRenderedPageBreak/>
        <w:t xml:space="preserve">institució mèdica. La tercera i última alerta són el </w:t>
      </w:r>
      <w:r w:rsidR="00EC7276" w:rsidRPr="00453198">
        <w:t>nombre</w:t>
      </w:r>
      <w:r w:rsidRPr="00453198">
        <w:t xml:space="preserve"> d’ambulàncies que estan a l’hospital, és a dir, les ambulàncies que estan aparcades.</w:t>
      </w:r>
    </w:p>
    <w:p w14:paraId="44D47B09" w14:textId="77777777" w:rsidR="009C573E" w:rsidRPr="00453198" w:rsidRDefault="009C573E" w:rsidP="005A4CAA">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660066"/>
          <w:sz w:val="21"/>
          <w:szCs w:val="21"/>
        </w:rPr>
        <w:t>Class</w:t>
      </w:r>
      <w:r w:rsidRPr="00453198">
        <w:rPr>
          <w:rFonts w:ascii="Consolas" w:hAnsi="Consolas"/>
          <w:color w:val="000000"/>
          <w:sz w:val="21"/>
          <w:szCs w:val="21"/>
        </w:rPr>
        <w:t> TFG</w:t>
      </w:r>
      <w:r w:rsidRPr="00453198">
        <w:rPr>
          <w:rFonts w:ascii="Consolas" w:hAnsi="Consolas"/>
          <w:color w:val="666600"/>
          <w:sz w:val="21"/>
          <w:szCs w:val="21"/>
        </w:rPr>
        <w:t>.</w:t>
      </w:r>
      <w:r w:rsidRPr="00453198">
        <w:rPr>
          <w:rFonts w:ascii="Consolas" w:hAnsi="Consolas"/>
          <w:color w:val="000000"/>
          <w:sz w:val="21"/>
          <w:szCs w:val="21"/>
        </w:rPr>
        <w:t>HIS </w:t>
      </w:r>
      <w:proofErr w:type="spellStart"/>
      <w:r w:rsidRPr="00453198">
        <w:rPr>
          <w:rFonts w:ascii="Consolas" w:hAnsi="Consolas"/>
          <w:color w:val="660066"/>
          <w:sz w:val="21"/>
          <w:szCs w:val="21"/>
        </w:rPr>
        <w:t>Extends</w:t>
      </w:r>
      <w:proofErr w:type="spellEnd"/>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660066"/>
          <w:sz w:val="21"/>
          <w:szCs w:val="21"/>
        </w:rPr>
        <w:t>Persisten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JSON</w:t>
      </w:r>
      <w:r w:rsidRPr="00453198">
        <w:rPr>
          <w:rFonts w:ascii="Consolas" w:hAnsi="Consolas"/>
          <w:color w:val="666600"/>
          <w:sz w:val="21"/>
          <w:szCs w:val="21"/>
        </w:rPr>
        <w:t>.</w:t>
      </w:r>
      <w:r w:rsidRPr="00453198">
        <w:rPr>
          <w:rFonts w:ascii="Consolas" w:hAnsi="Consolas"/>
          <w:color w:val="660066"/>
          <w:sz w:val="21"/>
          <w:szCs w:val="21"/>
        </w:rPr>
        <w:t>Adaptor</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DdlAllowed</w:t>
      </w:r>
      <w:proofErr w:type="spellEnd"/>
      <w:r w:rsidRPr="00453198">
        <w:rPr>
          <w:rFonts w:ascii="Consolas" w:hAnsi="Consolas"/>
          <w:color w:val="000000"/>
          <w:sz w:val="21"/>
          <w:szCs w:val="21"/>
        </w:rPr>
        <w:t> </w:t>
      </w:r>
      <w:r w:rsidRPr="00453198">
        <w:rPr>
          <w:rFonts w:ascii="Consolas" w:hAnsi="Consolas"/>
          <w:color w:val="666600"/>
          <w:sz w:val="21"/>
          <w:szCs w:val="21"/>
        </w:rPr>
        <w:t>]</w:t>
      </w:r>
    </w:p>
    <w:p w14:paraId="2680EBED" w14:textId="77777777" w:rsidR="009C573E" w:rsidRPr="00453198" w:rsidRDefault="009C573E" w:rsidP="005A4CAA">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666600"/>
          <w:sz w:val="21"/>
          <w:szCs w:val="21"/>
        </w:rPr>
        <w:t>{</w:t>
      </w:r>
    </w:p>
    <w:p w14:paraId="3AE7ACE7" w14:textId="77777777" w:rsidR="009C573E" w:rsidRPr="00453198" w:rsidRDefault="009C573E" w:rsidP="005A4CAA">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000000"/>
          <w:sz w:val="21"/>
          <w:szCs w:val="21"/>
        </w:rPr>
        <w:tab/>
      </w:r>
      <w:proofErr w:type="spellStart"/>
      <w:r w:rsidRPr="00453198">
        <w:rPr>
          <w:rFonts w:ascii="Consolas" w:hAnsi="Consolas"/>
          <w:color w:val="660066"/>
          <w:sz w:val="21"/>
          <w:szCs w:val="21"/>
        </w:rPr>
        <w:t>Property</w:t>
      </w:r>
      <w:proofErr w:type="spellEnd"/>
      <w:r w:rsidRPr="00453198">
        <w:rPr>
          <w:rFonts w:ascii="Consolas" w:hAnsi="Consolas"/>
          <w:color w:val="000000"/>
          <w:sz w:val="21"/>
          <w:szCs w:val="21"/>
        </w:rPr>
        <w:t> </w:t>
      </w:r>
      <w:proofErr w:type="spellStart"/>
      <w:r w:rsidRPr="00453198">
        <w:rPr>
          <w:rFonts w:ascii="Consolas" w:hAnsi="Consolas"/>
          <w:color w:val="000000"/>
          <w:sz w:val="21"/>
          <w:szCs w:val="21"/>
        </w:rPr>
        <w:t>hisCovidBedsPercentage</w:t>
      </w:r>
      <w:proofErr w:type="spellEnd"/>
      <w:r w:rsidRPr="00453198">
        <w:rPr>
          <w:rFonts w:ascii="Consolas" w:hAnsi="Consolas"/>
          <w:color w:val="000000"/>
          <w:sz w:val="21"/>
          <w:szCs w:val="21"/>
        </w:rPr>
        <w:t xml:space="preserve"> </w:t>
      </w:r>
      <w:r w:rsidRPr="00453198">
        <w:rPr>
          <w:rFonts w:ascii="Consolas" w:hAnsi="Consolas"/>
          <w:color w:val="660066"/>
          <w:sz w:val="21"/>
          <w:szCs w:val="21"/>
        </w:rPr>
        <w:t>As</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660066"/>
          <w:sz w:val="21"/>
          <w:szCs w:val="21"/>
        </w:rPr>
        <w:t>Float</w:t>
      </w:r>
      <w:proofErr w:type="spellEnd"/>
      <w:r w:rsidRPr="00453198">
        <w:rPr>
          <w:rFonts w:ascii="Consolas" w:hAnsi="Consolas"/>
          <w:color w:val="666600"/>
          <w:sz w:val="21"/>
          <w:szCs w:val="21"/>
        </w:rPr>
        <w:t>;</w:t>
      </w:r>
    </w:p>
    <w:p w14:paraId="64E0F088" w14:textId="77777777" w:rsidR="009C573E" w:rsidRPr="00453198" w:rsidRDefault="009C573E" w:rsidP="005A4CAA">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000000"/>
          <w:sz w:val="21"/>
          <w:szCs w:val="21"/>
        </w:rPr>
        <w:tab/>
      </w:r>
      <w:proofErr w:type="spellStart"/>
      <w:r w:rsidRPr="00453198">
        <w:rPr>
          <w:rFonts w:ascii="Consolas" w:hAnsi="Consolas"/>
          <w:color w:val="660066"/>
          <w:sz w:val="21"/>
          <w:szCs w:val="21"/>
        </w:rPr>
        <w:t>Property</w:t>
      </w:r>
      <w:proofErr w:type="spellEnd"/>
      <w:r w:rsidRPr="00453198">
        <w:rPr>
          <w:rFonts w:ascii="Consolas" w:hAnsi="Consolas"/>
          <w:color w:val="000000"/>
          <w:sz w:val="21"/>
          <w:szCs w:val="21"/>
        </w:rPr>
        <w:t> </w:t>
      </w:r>
      <w:proofErr w:type="spellStart"/>
      <w:r w:rsidRPr="00453198">
        <w:rPr>
          <w:rFonts w:ascii="Consolas" w:hAnsi="Consolas"/>
          <w:color w:val="000000"/>
          <w:sz w:val="21"/>
          <w:szCs w:val="21"/>
        </w:rPr>
        <w:t>hisPfizerVaccineInStorage</w:t>
      </w:r>
      <w:proofErr w:type="spellEnd"/>
      <w:r w:rsidRPr="00453198">
        <w:rPr>
          <w:rFonts w:ascii="Consolas" w:hAnsi="Consolas"/>
          <w:color w:val="000000"/>
          <w:sz w:val="21"/>
          <w:szCs w:val="21"/>
        </w:rPr>
        <w:t xml:space="preserve"> </w:t>
      </w:r>
      <w:r w:rsidRPr="00453198">
        <w:rPr>
          <w:rFonts w:ascii="Consolas" w:hAnsi="Consolas"/>
          <w:color w:val="660066"/>
          <w:sz w:val="21"/>
          <w:szCs w:val="21"/>
        </w:rPr>
        <w:t>As</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660066"/>
          <w:sz w:val="21"/>
          <w:szCs w:val="21"/>
        </w:rPr>
        <w:t>Integer</w:t>
      </w:r>
      <w:proofErr w:type="spellEnd"/>
      <w:r w:rsidRPr="00453198">
        <w:rPr>
          <w:rFonts w:ascii="Consolas" w:hAnsi="Consolas"/>
          <w:color w:val="666600"/>
          <w:sz w:val="21"/>
          <w:szCs w:val="21"/>
        </w:rPr>
        <w:t>;</w:t>
      </w:r>
    </w:p>
    <w:p w14:paraId="247890B6" w14:textId="77777777" w:rsidR="009C573E" w:rsidRPr="00453198" w:rsidRDefault="009C573E" w:rsidP="005A4CAA">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000000"/>
          <w:sz w:val="21"/>
          <w:szCs w:val="21"/>
        </w:rPr>
        <w:tab/>
      </w:r>
      <w:proofErr w:type="spellStart"/>
      <w:r w:rsidRPr="00453198">
        <w:rPr>
          <w:rFonts w:ascii="Consolas" w:hAnsi="Consolas"/>
          <w:color w:val="660066"/>
          <w:sz w:val="21"/>
          <w:szCs w:val="21"/>
        </w:rPr>
        <w:t>Property</w:t>
      </w:r>
      <w:proofErr w:type="spellEnd"/>
      <w:r w:rsidRPr="00453198">
        <w:rPr>
          <w:rFonts w:ascii="Consolas" w:hAnsi="Consolas"/>
          <w:color w:val="000000"/>
          <w:sz w:val="21"/>
          <w:szCs w:val="21"/>
        </w:rPr>
        <w:t> </w:t>
      </w:r>
      <w:proofErr w:type="spellStart"/>
      <w:r w:rsidRPr="00453198">
        <w:rPr>
          <w:rFonts w:ascii="Consolas" w:hAnsi="Consolas"/>
          <w:color w:val="000000"/>
          <w:sz w:val="21"/>
          <w:szCs w:val="21"/>
        </w:rPr>
        <w:t>hisAmbulancesWaiting</w:t>
      </w:r>
      <w:proofErr w:type="spellEnd"/>
      <w:r w:rsidRPr="00453198">
        <w:rPr>
          <w:rFonts w:ascii="Consolas" w:hAnsi="Consolas"/>
          <w:color w:val="000000"/>
          <w:sz w:val="21"/>
          <w:szCs w:val="21"/>
        </w:rPr>
        <w:t xml:space="preserve"> </w:t>
      </w:r>
      <w:r w:rsidRPr="00453198">
        <w:rPr>
          <w:rFonts w:ascii="Consolas" w:hAnsi="Consolas"/>
          <w:color w:val="660066"/>
          <w:sz w:val="21"/>
          <w:szCs w:val="21"/>
        </w:rPr>
        <w:t>As</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660066"/>
          <w:sz w:val="21"/>
          <w:szCs w:val="21"/>
        </w:rPr>
        <w:t>Integer</w:t>
      </w:r>
      <w:proofErr w:type="spellEnd"/>
      <w:r w:rsidRPr="00453198">
        <w:rPr>
          <w:rFonts w:ascii="Consolas" w:hAnsi="Consolas"/>
          <w:color w:val="666600"/>
          <w:sz w:val="21"/>
          <w:szCs w:val="21"/>
        </w:rPr>
        <w:t>;</w:t>
      </w:r>
    </w:p>
    <w:p w14:paraId="6A4A3136" w14:textId="5AC0CB0F" w:rsidR="009C573E" w:rsidRPr="00453198" w:rsidRDefault="009C573E" w:rsidP="005A4CAA">
      <w:pPr>
        <w:pStyle w:val="HTMLambformatprevi"/>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81925281"/>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2A734CC6" w14:textId="2768C57F" w:rsidR="00B031B5" w:rsidRPr="00453198" w:rsidRDefault="00B031B5" w:rsidP="00B031B5">
      <w:r w:rsidRPr="00453198">
        <w:t>Com s’ha mencionat</w:t>
      </w:r>
      <w:r w:rsidR="00116D84" w:rsidRPr="00453198">
        <w:t>,</w:t>
      </w:r>
      <w:r w:rsidRPr="00453198">
        <w:t xml:space="preserve"> després s’ha creat la taula a la base de dades. Aquesta taula té les mateixes variables que la classe</w:t>
      </w:r>
      <w:r w:rsidR="00116D84" w:rsidRPr="00453198">
        <w:t xml:space="preserve"> i a </w:t>
      </w:r>
      <w:r w:rsidRPr="00453198">
        <w:t>part té un identificador. S’han generat cent mil dades diferents perquè, sempre doni un valor diferent.</w:t>
      </w:r>
    </w:p>
    <w:p w14:paraId="24550AD8" w14:textId="77777777" w:rsidR="00B031B5" w:rsidRPr="00453198" w:rsidRDefault="00B031B5" w:rsidP="00B031B5">
      <w:pPr>
        <w:pStyle w:val="Ttol3"/>
      </w:pPr>
      <w:bookmarkStart w:id="71" w:name="_Toc74671327"/>
      <w:r w:rsidRPr="00453198">
        <w:t>CREACIÓ DE L’API</w:t>
      </w:r>
      <w:bookmarkEnd w:id="71"/>
    </w:p>
    <w:p w14:paraId="6D8DBBCF" w14:textId="35CF7A73" w:rsidR="00B031B5" w:rsidRPr="00453198" w:rsidRDefault="00B031B5" w:rsidP="00B031B5">
      <w:r w:rsidRPr="00453198">
        <w:t xml:space="preserve">Per a crear una API en IRIS for Health </w:t>
      </w:r>
      <w:r w:rsidR="00EC7276" w:rsidRPr="00453198">
        <w:t>són</w:t>
      </w:r>
      <w:r w:rsidRPr="00453198">
        <w:t xml:space="preserve"> necessari tres classes. </w:t>
      </w:r>
    </w:p>
    <w:p w14:paraId="716AEF01" w14:textId="6F39EBC2" w:rsidR="00B031B5" w:rsidRPr="00453198" w:rsidRDefault="00B031B5" w:rsidP="00B031B5">
      <w:r w:rsidRPr="00453198">
        <w:t xml:space="preserve">La primera és un </w:t>
      </w:r>
      <w:r w:rsidR="004C0FEA" w:rsidRPr="00453198">
        <w:t>JSON</w:t>
      </w:r>
      <w:r w:rsidRPr="00453198">
        <w:t xml:space="preserve"> </w:t>
      </w:r>
      <w:r w:rsidR="00116D84" w:rsidRPr="00453198">
        <w:t>anomenat</w:t>
      </w:r>
      <w:r w:rsidRPr="00453198">
        <w:t xml:space="preserve"> </w:t>
      </w:r>
      <w:proofErr w:type="spellStart"/>
      <w:r w:rsidRPr="00453198">
        <w:rPr>
          <w:i/>
        </w:rPr>
        <w:t>spec</w:t>
      </w:r>
      <w:proofErr w:type="spellEnd"/>
      <w:r w:rsidRPr="00453198">
        <w:t xml:space="preserve"> (</w:t>
      </w:r>
      <w:proofErr w:type="spellStart"/>
      <w:r w:rsidRPr="00453198">
        <w:t>Specification</w:t>
      </w:r>
      <w:proofErr w:type="spellEnd"/>
      <w:r w:rsidRPr="00453198">
        <w:t xml:space="preserve">) i és l’encarregat de configurar les API. Això vol dir que en aquest </w:t>
      </w:r>
      <w:r w:rsidR="00EC7276" w:rsidRPr="00453198">
        <w:t>JSON</w:t>
      </w:r>
      <w:r w:rsidR="00116D84" w:rsidRPr="00453198">
        <w:t>,</w:t>
      </w:r>
      <w:r w:rsidRPr="00453198">
        <w:t xml:space="preserve"> hi haurà quina és la part </w:t>
      </w:r>
      <w:r w:rsidR="00EC7276" w:rsidRPr="00453198">
        <w:t>de l'URI</w:t>
      </w:r>
      <w:r w:rsidRPr="00453198">
        <w:t xml:space="preserve"> especifica per accedir a les seves dades i quins són els codis de resposta de cada API específica. A continuació hi ha un exemple per a obtenir el percentatge d’ocupació de llits amb malalts de COVID-19.</w:t>
      </w:r>
    </w:p>
    <w:p w14:paraId="2785EE5B"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8800"/>
          <w:sz w:val="21"/>
          <w:szCs w:val="21"/>
        </w:rPr>
        <w:t>"/</w:t>
      </w:r>
      <w:proofErr w:type="spellStart"/>
      <w:r w:rsidRPr="00453198">
        <w:rPr>
          <w:rFonts w:ascii="Consolas" w:hAnsi="Consolas"/>
          <w:color w:val="008800"/>
          <w:sz w:val="21"/>
          <w:szCs w:val="21"/>
        </w:rPr>
        <w:t>covidBe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5815F239"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0000"/>
          <w:sz w:val="21"/>
          <w:szCs w:val="21"/>
        </w:rPr>
        <w:t>      </w:t>
      </w:r>
      <w:r w:rsidRPr="00453198">
        <w:rPr>
          <w:rFonts w:ascii="Consolas" w:hAnsi="Consolas"/>
          <w:color w:val="008800"/>
          <w:sz w:val="21"/>
          <w:szCs w:val="21"/>
        </w:rPr>
        <w:t>"get"</w:t>
      </w:r>
      <w:r w:rsidRPr="00453198">
        <w:rPr>
          <w:rFonts w:ascii="Consolas" w:hAnsi="Consolas"/>
          <w:color w:val="666600"/>
          <w:sz w:val="21"/>
          <w:szCs w:val="21"/>
        </w:rPr>
        <w:t>:{</w:t>
      </w:r>
    </w:p>
    <w:p w14:paraId="5CFA5464"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0000"/>
          <w:sz w:val="21"/>
          <w:szCs w:val="21"/>
        </w:rPr>
        <w:t>        </w:t>
      </w:r>
      <w:r w:rsidRPr="00453198">
        <w:rPr>
          <w:rFonts w:ascii="Consolas" w:hAnsi="Consolas"/>
          <w:color w:val="008800"/>
          <w:sz w:val="21"/>
          <w:szCs w:val="21"/>
        </w:rPr>
        <w:t>"</w:t>
      </w:r>
      <w:proofErr w:type="spellStart"/>
      <w:r w:rsidRPr="00453198">
        <w:rPr>
          <w:rFonts w:ascii="Consolas" w:hAnsi="Consolas"/>
          <w:color w:val="008800"/>
          <w:sz w:val="21"/>
          <w:szCs w:val="21"/>
        </w:rPr>
        <w:t>operationId</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GetCovidBeds</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0A845873"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0000"/>
          <w:sz w:val="21"/>
          <w:szCs w:val="21"/>
        </w:rPr>
        <w:t>        </w:t>
      </w:r>
      <w:r w:rsidRPr="00453198">
        <w:rPr>
          <w:rFonts w:ascii="Consolas" w:hAnsi="Consolas"/>
          <w:color w:val="008800"/>
          <w:sz w:val="21"/>
          <w:szCs w:val="21"/>
        </w:rPr>
        <w:t>"</w:t>
      </w:r>
      <w:proofErr w:type="spellStart"/>
      <w:r w:rsidRPr="00453198">
        <w:rPr>
          <w:rFonts w:ascii="Consolas" w:hAnsi="Consolas"/>
          <w:color w:val="008800"/>
          <w:sz w:val="21"/>
          <w:szCs w:val="21"/>
        </w:rPr>
        <w:t>produces</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application</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json</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1241D845"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0000"/>
          <w:sz w:val="21"/>
          <w:szCs w:val="21"/>
        </w:rPr>
        <w:t>        </w:t>
      </w:r>
      <w:r w:rsidRPr="00453198">
        <w:rPr>
          <w:rFonts w:ascii="Consolas" w:hAnsi="Consolas"/>
          <w:color w:val="008800"/>
          <w:sz w:val="21"/>
          <w:szCs w:val="21"/>
        </w:rPr>
        <w:t>"</w:t>
      </w:r>
      <w:proofErr w:type="spellStart"/>
      <w:r w:rsidRPr="00453198">
        <w:rPr>
          <w:rFonts w:ascii="Consolas" w:hAnsi="Consolas"/>
          <w:color w:val="008800"/>
          <w:sz w:val="21"/>
          <w:szCs w:val="21"/>
        </w:rPr>
        <w:t>responses</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03129428"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0000"/>
          <w:sz w:val="21"/>
          <w:szCs w:val="21"/>
        </w:rPr>
        <w:t>          </w:t>
      </w:r>
      <w:r w:rsidRPr="00453198">
        <w:rPr>
          <w:rFonts w:ascii="Consolas" w:hAnsi="Consolas"/>
          <w:color w:val="008800"/>
          <w:sz w:val="21"/>
          <w:szCs w:val="21"/>
        </w:rPr>
        <w:t>"200"</w:t>
      </w:r>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description</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Success</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7ACA61C6"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0000"/>
          <w:sz w:val="21"/>
          <w:szCs w:val="21"/>
        </w:rPr>
        <w:t>          </w:t>
      </w:r>
      <w:r w:rsidRPr="00453198">
        <w:rPr>
          <w:rFonts w:ascii="Consolas" w:hAnsi="Consolas"/>
          <w:color w:val="008800"/>
          <w:sz w:val="21"/>
          <w:szCs w:val="21"/>
        </w:rPr>
        <w:t>"404"</w:t>
      </w:r>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description</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Not</w:t>
      </w:r>
      <w:proofErr w:type="spellEnd"/>
      <w:r w:rsidRPr="00453198">
        <w:rPr>
          <w:rFonts w:ascii="Consolas" w:hAnsi="Consolas"/>
          <w:color w:val="008800"/>
          <w:sz w:val="21"/>
          <w:szCs w:val="21"/>
        </w:rPr>
        <w:t xml:space="preserve"> </w:t>
      </w:r>
      <w:proofErr w:type="spellStart"/>
      <w:r w:rsidRPr="00453198">
        <w:rPr>
          <w:rFonts w:ascii="Consolas" w:hAnsi="Consolas"/>
          <w:color w:val="008800"/>
          <w:sz w:val="21"/>
          <w:szCs w:val="21"/>
        </w:rPr>
        <w:t>Foun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4115DF52"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0000"/>
          <w:sz w:val="21"/>
          <w:szCs w:val="21"/>
        </w:rPr>
        <w:t>          </w:t>
      </w:r>
      <w:r w:rsidRPr="00453198">
        <w:rPr>
          <w:rFonts w:ascii="Consolas" w:hAnsi="Consolas"/>
          <w:color w:val="008800"/>
          <w:sz w:val="21"/>
          <w:szCs w:val="21"/>
        </w:rPr>
        <w:t>"500"</w:t>
      </w:r>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description</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8800"/>
          <w:sz w:val="21"/>
          <w:szCs w:val="21"/>
        </w:rPr>
        <w:t>"Server error"</w:t>
      </w:r>
      <w:r w:rsidRPr="00453198">
        <w:rPr>
          <w:rFonts w:ascii="Consolas" w:hAnsi="Consolas"/>
          <w:color w:val="666600"/>
          <w:sz w:val="21"/>
          <w:szCs w:val="21"/>
        </w:rPr>
        <w:t>}</w:t>
      </w:r>
    </w:p>
    <w:p w14:paraId="7F25170A"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0000"/>
          <w:sz w:val="21"/>
          <w:szCs w:val="21"/>
        </w:rPr>
        <w:t>        </w:t>
      </w:r>
      <w:r w:rsidRPr="00453198">
        <w:rPr>
          <w:rFonts w:ascii="Consolas" w:hAnsi="Consolas"/>
          <w:color w:val="666600"/>
          <w:sz w:val="21"/>
          <w:szCs w:val="21"/>
        </w:rPr>
        <w:t>}</w:t>
      </w:r>
    </w:p>
    <w:p w14:paraId="4CF1DB0F" w14:textId="77777777"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000000"/>
          <w:sz w:val="21"/>
          <w:szCs w:val="21"/>
        </w:rPr>
        <w:t>    </w:t>
      </w:r>
      <w:r w:rsidRPr="00453198">
        <w:rPr>
          <w:rFonts w:ascii="Consolas" w:hAnsi="Consolas"/>
          <w:color w:val="666600"/>
          <w:sz w:val="21"/>
          <w:szCs w:val="21"/>
        </w:rPr>
        <w:t>}</w:t>
      </w:r>
    </w:p>
    <w:p w14:paraId="16B17652" w14:textId="21677338" w:rsidR="00A00461" w:rsidRPr="00453198" w:rsidRDefault="00A00461" w:rsidP="005A4CAA">
      <w:pPr>
        <w:pStyle w:val="HTMLambformatprevi"/>
        <w:numPr>
          <w:ilvl w:val="0"/>
          <w:numId w:val="2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861165925"/>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314C9490" w14:textId="1EF76CF2" w:rsidR="00B031B5" w:rsidRPr="00453198" w:rsidRDefault="00B031B5" w:rsidP="00B031B5">
      <w:r w:rsidRPr="00453198">
        <w:t xml:space="preserve">Les següents classes </w:t>
      </w:r>
      <w:proofErr w:type="spellStart"/>
      <w:r w:rsidRPr="00453198">
        <w:t>s’autogeneren</w:t>
      </w:r>
      <w:proofErr w:type="spellEnd"/>
      <w:r w:rsidRPr="00453198">
        <w:t xml:space="preserve"> soles. Aquestes classes es diuen </w:t>
      </w:r>
      <w:proofErr w:type="spellStart"/>
      <w:r w:rsidRPr="00453198">
        <w:rPr>
          <w:i/>
        </w:rPr>
        <w:t>disp</w:t>
      </w:r>
      <w:proofErr w:type="spellEnd"/>
      <w:r w:rsidRPr="00453198">
        <w:t xml:space="preserve"> i </w:t>
      </w:r>
      <w:proofErr w:type="spellStart"/>
      <w:r w:rsidRPr="00453198">
        <w:rPr>
          <w:i/>
        </w:rPr>
        <w:t>impl</w:t>
      </w:r>
      <w:proofErr w:type="spellEnd"/>
      <w:r w:rsidRPr="00453198">
        <w:t xml:space="preserve">. La classe </w:t>
      </w:r>
      <w:proofErr w:type="spellStart"/>
      <w:r w:rsidRPr="00453198">
        <w:rPr>
          <w:i/>
        </w:rPr>
        <w:t>disp</w:t>
      </w:r>
      <w:proofErr w:type="spellEnd"/>
      <w:r w:rsidRPr="00453198">
        <w:t xml:space="preserve"> (</w:t>
      </w:r>
      <w:proofErr w:type="spellStart"/>
      <w:r w:rsidRPr="00453198">
        <w:t>Dispatch</w:t>
      </w:r>
      <w:proofErr w:type="spellEnd"/>
      <w:r w:rsidRPr="00453198">
        <w:t xml:space="preserve">), és </w:t>
      </w:r>
      <w:r w:rsidR="00EC7276" w:rsidRPr="00453198">
        <w:t>l'encarregada</w:t>
      </w:r>
      <w:r w:rsidRPr="00453198">
        <w:t xml:space="preserve"> de gestionar el servei REST. En el cas d’aquest TFG, s’ha deixat com està, ja que era la funció esperada. En el codi següent es pot veure com s’ha agafat el mètode </w:t>
      </w:r>
      <w:proofErr w:type="spellStart"/>
      <w:r w:rsidRPr="00453198">
        <w:t>GetCovidBeds</w:t>
      </w:r>
      <w:proofErr w:type="spellEnd"/>
      <w:r w:rsidRPr="00453198">
        <w:t xml:space="preserve">, ja que els altres dos mètodes que queden són pràcticament idèntics, a excepció de la línia </w:t>
      </w:r>
      <w:r w:rsidR="00EC7276" w:rsidRPr="00453198">
        <w:t>6</w:t>
      </w:r>
      <w:r w:rsidRPr="00453198">
        <w:t>, que és la que est</w:t>
      </w:r>
      <w:r w:rsidR="00EC7276" w:rsidRPr="00453198">
        <w:t>à</w:t>
      </w:r>
      <w:r w:rsidRPr="00453198">
        <w:t xml:space="preserve"> marcada amb verd, que canviaria la invocació del mètode.</w:t>
      </w:r>
    </w:p>
    <w:p w14:paraId="658F08D7"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proofErr w:type="spellStart"/>
      <w:r w:rsidRPr="00453198">
        <w:rPr>
          <w:rFonts w:ascii="Consolas" w:hAnsi="Consolas"/>
          <w:color w:val="660066"/>
          <w:sz w:val="21"/>
          <w:szCs w:val="21"/>
        </w:rPr>
        <w:lastRenderedPageBreak/>
        <w:t>ClassMethod</w:t>
      </w:r>
      <w:proofErr w:type="spellEnd"/>
      <w:r w:rsidRPr="00453198">
        <w:rPr>
          <w:rFonts w:ascii="Consolas" w:hAnsi="Consolas"/>
          <w:color w:val="000000"/>
          <w:sz w:val="21"/>
          <w:szCs w:val="21"/>
        </w:rPr>
        <w:t> </w:t>
      </w:r>
      <w:proofErr w:type="spellStart"/>
      <w:r w:rsidRPr="00453198">
        <w:rPr>
          <w:rFonts w:ascii="Consolas" w:hAnsi="Consolas"/>
          <w:color w:val="660066"/>
          <w:sz w:val="21"/>
          <w:szCs w:val="21"/>
        </w:rPr>
        <w:t>GetCovidBed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As</w:t>
      </w:r>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660066"/>
          <w:sz w:val="21"/>
          <w:szCs w:val="21"/>
        </w:rPr>
        <w:t>Status</w:t>
      </w:r>
    </w:p>
    <w:p w14:paraId="3B531F56"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666600"/>
          <w:sz w:val="21"/>
          <w:szCs w:val="21"/>
        </w:rPr>
        <w:t>{</w:t>
      </w:r>
    </w:p>
    <w:p w14:paraId="7EE5EA0C"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proofErr w:type="spellStart"/>
      <w:r w:rsidRPr="00453198">
        <w:rPr>
          <w:rFonts w:ascii="Consolas" w:hAnsi="Consolas"/>
          <w:color w:val="660066"/>
          <w:sz w:val="21"/>
          <w:szCs w:val="21"/>
        </w:rPr>
        <w:t>Try</w:t>
      </w:r>
      <w:proofErr w:type="spellEnd"/>
      <w:r w:rsidRPr="00453198">
        <w:rPr>
          <w:rFonts w:ascii="Consolas" w:hAnsi="Consolas"/>
          <w:color w:val="000000"/>
          <w:sz w:val="21"/>
          <w:szCs w:val="21"/>
        </w:rPr>
        <w:t> </w:t>
      </w:r>
      <w:r w:rsidRPr="00453198">
        <w:rPr>
          <w:rFonts w:ascii="Consolas" w:hAnsi="Consolas"/>
          <w:color w:val="666600"/>
          <w:sz w:val="21"/>
          <w:szCs w:val="21"/>
        </w:rPr>
        <w:t>{</w:t>
      </w:r>
    </w:p>
    <w:p w14:paraId="5550DD52"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880000"/>
          <w:sz w:val="21"/>
          <w:szCs w:val="21"/>
        </w:rPr>
        <w:t>##class(%REST.Impl).%SetContentType("application/json")</w:t>
      </w:r>
    </w:p>
    <w:p w14:paraId="1A478283"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0066"/>
          <w:sz w:val="21"/>
          <w:szCs w:val="21"/>
        </w:rPr>
        <w:t>If</w:t>
      </w:r>
      <w:r w:rsidRPr="00453198">
        <w:rPr>
          <w:rFonts w:ascii="Consolas" w:hAnsi="Consolas"/>
          <w:color w:val="000000"/>
          <w:sz w:val="21"/>
          <w:szCs w:val="21"/>
        </w:rPr>
        <w:t> </w:t>
      </w:r>
      <w:r w:rsidRPr="00453198">
        <w:rPr>
          <w:rFonts w:ascii="Consolas" w:hAnsi="Consolas"/>
          <w:color w:val="008800"/>
          <w:sz w:val="21"/>
          <w:szCs w:val="21"/>
        </w:rPr>
        <w:t>'##class(%REST.Impl).%CheckAccepts("application/json")'</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880000"/>
          <w:sz w:val="21"/>
          <w:szCs w:val="21"/>
        </w:rPr>
        <w:t xml:space="preserve">##class(%REST.Impl).%ReportRESTError( </w:t>
      </w:r>
      <w:r w:rsidRPr="00453198">
        <w:rPr>
          <w:rFonts w:ascii="Consolas" w:hAnsi="Consolas"/>
          <w:color w:val="880000"/>
          <w:sz w:val="21"/>
          <w:szCs w:val="21"/>
        </w:rPr>
        <w:tab/>
      </w:r>
      <w:r w:rsidRPr="00453198">
        <w:rPr>
          <w:rFonts w:ascii="Consolas" w:hAnsi="Consolas"/>
          <w:color w:val="880000"/>
          <w:sz w:val="21"/>
          <w:szCs w:val="21"/>
        </w:rPr>
        <w:tab/>
      </w:r>
      <w:r w:rsidRPr="00453198">
        <w:rPr>
          <w:rFonts w:ascii="Consolas" w:hAnsi="Consolas"/>
          <w:color w:val="880000"/>
          <w:sz w:val="21"/>
          <w:szCs w:val="21"/>
        </w:rPr>
        <w:tab/>
      </w:r>
      <w:r w:rsidRPr="00453198">
        <w:rPr>
          <w:rFonts w:ascii="Consolas" w:hAnsi="Consolas"/>
          <w:color w:val="880000"/>
          <w:sz w:val="21"/>
          <w:szCs w:val="21"/>
        </w:rPr>
        <w:tab/>
        <w:t xml:space="preserve">..#HTTP406NOTACCEPTABLE, $$$ERROR( </w:t>
      </w:r>
      <w:r w:rsidRPr="00453198">
        <w:rPr>
          <w:rFonts w:ascii="Consolas" w:hAnsi="Consolas"/>
          <w:color w:val="880000"/>
          <w:sz w:val="21"/>
          <w:szCs w:val="21"/>
        </w:rPr>
        <w:tab/>
      </w:r>
      <w:r w:rsidRPr="00453198">
        <w:rPr>
          <w:rFonts w:ascii="Consolas" w:hAnsi="Consolas"/>
          <w:color w:val="880000"/>
          <w:sz w:val="21"/>
          <w:szCs w:val="21"/>
        </w:rPr>
        <w:tab/>
      </w:r>
      <w:r w:rsidRPr="00453198">
        <w:rPr>
          <w:rFonts w:ascii="Consolas" w:hAnsi="Consolas"/>
          <w:color w:val="880000"/>
          <w:sz w:val="21"/>
          <w:szCs w:val="21"/>
        </w:rPr>
        <w:tab/>
      </w:r>
      <w:r w:rsidRPr="00453198">
        <w:rPr>
          <w:rFonts w:ascii="Consolas" w:hAnsi="Consolas"/>
          <w:color w:val="880000"/>
          <w:sz w:val="21"/>
          <w:szCs w:val="21"/>
        </w:rPr>
        <w:tab/>
      </w:r>
      <w:r w:rsidRPr="00453198">
        <w:rPr>
          <w:rFonts w:ascii="Consolas" w:hAnsi="Consolas"/>
          <w:color w:val="880000"/>
          <w:sz w:val="21"/>
          <w:szCs w:val="21"/>
        </w:rPr>
        <w:tab/>
        <w:t>$$$</w:t>
      </w:r>
      <w:proofErr w:type="spellStart"/>
      <w:r w:rsidRPr="00453198">
        <w:rPr>
          <w:rFonts w:ascii="Consolas" w:hAnsi="Consolas"/>
          <w:color w:val="880000"/>
          <w:sz w:val="21"/>
          <w:szCs w:val="21"/>
        </w:rPr>
        <w:t>RESTBadAccepts</w:t>
      </w:r>
      <w:proofErr w:type="spellEnd"/>
      <w:r w:rsidRPr="00453198">
        <w:rPr>
          <w:rFonts w:ascii="Consolas" w:hAnsi="Consolas"/>
          <w:color w:val="880000"/>
          <w:sz w:val="21"/>
          <w:szCs w:val="21"/>
        </w:rPr>
        <w:t xml:space="preserve">)) </w:t>
      </w:r>
      <w:proofErr w:type="spellStart"/>
      <w:r w:rsidRPr="00453198">
        <w:rPr>
          <w:rFonts w:ascii="Consolas" w:hAnsi="Consolas"/>
          <w:color w:val="880000"/>
          <w:sz w:val="21"/>
          <w:szCs w:val="21"/>
        </w:rPr>
        <w:t>Quit</w:t>
      </w:r>
      <w:proofErr w:type="spellEnd"/>
    </w:p>
    <w:p w14:paraId="44668866"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0066"/>
          <w:sz w:val="21"/>
          <w:szCs w:val="21"/>
        </w:rPr>
        <w:t>Set</w:t>
      </w:r>
      <w:r w:rsidRPr="00453198">
        <w:rPr>
          <w:rFonts w:ascii="Consolas" w:hAnsi="Consolas"/>
          <w:color w:val="000000"/>
          <w:sz w:val="21"/>
          <w:szCs w:val="21"/>
        </w:rPr>
        <w:t> </w:t>
      </w:r>
      <w:proofErr w:type="spellStart"/>
      <w:r w:rsidRPr="00453198">
        <w:rPr>
          <w:rFonts w:ascii="Consolas" w:hAnsi="Consolas"/>
          <w:color w:val="000000"/>
          <w:sz w:val="21"/>
          <w:szCs w:val="21"/>
        </w:rPr>
        <w:t>response</w:t>
      </w:r>
      <w:proofErr w:type="spellEnd"/>
      <w:r w:rsidRPr="00453198">
        <w:rPr>
          <w:rFonts w:ascii="Consolas" w:hAnsi="Consolas"/>
          <w:color w:val="666600"/>
          <w:sz w:val="21"/>
          <w:szCs w:val="21"/>
        </w:rPr>
        <w:t>=##</w:t>
      </w:r>
      <w:r w:rsidRPr="00453198">
        <w:rPr>
          <w:rFonts w:ascii="Consolas" w:hAnsi="Consolas"/>
          <w:color w:val="000088"/>
          <w:sz w:val="21"/>
          <w:szCs w:val="21"/>
        </w:rPr>
        <w:t>class</w:t>
      </w:r>
      <w:r w:rsidRPr="00453198">
        <w:rPr>
          <w:rFonts w:ascii="Consolas" w:hAnsi="Consolas"/>
          <w:color w:val="666600"/>
          <w:sz w:val="21"/>
          <w:szCs w:val="21"/>
        </w:rPr>
        <w:t>(</w:t>
      </w:r>
      <w:r w:rsidRPr="00453198">
        <w:rPr>
          <w:rFonts w:ascii="Consolas" w:hAnsi="Consolas"/>
          <w:color w:val="000000"/>
          <w:sz w:val="21"/>
          <w:szCs w:val="21"/>
        </w:rPr>
        <w:t>TFG</w:t>
      </w:r>
      <w:r w:rsidRPr="00453198">
        <w:rPr>
          <w:rFonts w:ascii="Consolas" w:hAnsi="Consolas"/>
          <w:color w:val="666600"/>
          <w:sz w:val="21"/>
          <w:szCs w:val="21"/>
        </w:rPr>
        <w:t>.</w:t>
      </w:r>
      <w:r w:rsidRPr="00453198">
        <w:rPr>
          <w:rFonts w:ascii="Consolas" w:hAnsi="Consolas"/>
          <w:color w:val="000000"/>
          <w:sz w:val="21"/>
          <w:szCs w:val="21"/>
        </w:rPr>
        <w:t>impl</w:t>
      </w:r>
      <w:r w:rsidRPr="00453198">
        <w:rPr>
          <w:rFonts w:ascii="Consolas" w:hAnsi="Consolas"/>
          <w:color w:val="666600"/>
          <w:sz w:val="21"/>
          <w:szCs w:val="21"/>
        </w:rPr>
        <w:t>).</w:t>
      </w:r>
      <w:r w:rsidRPr="00453198">
        <w:rPr>
          <w:rFonts w:ascii="Consolas" w:hAnsi="Consolas"/>
          <w:color w:val="660066"/>
          <w:sz w:val="21"/>
          <w:szCs w:val="21"/>
        </w:rPr>
        <w:t>GetCovidBeds</w:t>
      </w:r>
      <w:r w:rsidRPr="00453198">
        <w:rPr>
          <w:rFonts w:ascii="Consolas" w:hAnsi="Consolas"/>
          <w:color w:val="666600"/>
          <w:sz w:val="21"/>
          <w:szCs w:val="21"/>
        </w:rPr>
        <w:t>()</w:t>
      </w:r>
    </w:p>
    <w:p w14:paraId="2C8B7C5C"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880000"/>
          <w:sz w:val="21"/>
          <w:szCs w:val="21"/>
        </w:rPr>
        <w:t>##class(TFG.impl).%WriteResponse(response)</w:t>
      </w:r>
    </w:p>
    <w:p w14:paraId="7E2E9DF3"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000000"/>
          <w:sz w:val="21"/>
          <w:szCs w:val="21"/>
        </w:rPr>
        <w:t> </w:t>
      </w:r>
      <w:r w:rsidRPr="00453198">
        <w:rPr>
          <w:rFonts w:ascii="Consolas" w:hAnsi="Consolas"/>
          <w:color w:val="660066"/>
          <w:sz w:val="21"/>
          <w:szCs w:val="21"/>
        </w:rPr>
        <w:t>Catch</w:t>
      </w:r>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000000"/>
          <w:sz w:val="21"/>
          <w:szCs w:val="21"/>
        </w:rPr>
        <w:t>ex</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5D6E6CE2"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880000"/>
          <w:sz w:val="21"/>
          <w:szCs w:val="21"/>
        </w:rPr>
        <w:t xml:space="preserve">##class(%REST.Impl).%ReportRESTError( </w:t>
      </w:r>
      <w:r w:rsidRPr="00453198">
        <w:rPr>
          <w:rFonts w:ascii="Consolas" w:hAnsi="Consolas"/>
          <w:color w:val="880000"/>
          <w:sz w:val="21"/>
          <w:szCs w:val="21"/>
        </w:rPr>
        <w:tab/>
      </w:r>
      <w:r w:rsidRPr="00453198">
        <w:rPr>
          <w:rFonts w:ascii="Consolas" w:hAnsi="Consolas"/>
          <w:color w:val="880000"/>
          <w:sz w:val="21"/>
          <w:szCs w:val="21"/>
        </w:rPr>
        <w:tab/>
      </w:r>
      <w:r w:rsidRPr="00453198">
        <w:rPr>
          <w:rFonts w:ascii="Consolas" w:hAnsi="Consolas"/>
          <w:color w:val="880000"/>
          <w:sz w:val="21"/>
          <w:szCs w:val="21"/>
        </w:rPr>
        <w:tab/>
      </w:r>
      <w:r w:rsidRPr="00453198">
        <w:rPr>
          <w:rFonts w:ascii="Consolas" w:hAnsi="Consolas"/>
          <w:color w:val="880000"/>
          <w:sz w:val="21"/>
          <w:szCs w:val="21"/>
        </w:rPr>
        <w:tab/>
      </w:r>
      <w:r w:rsidRPr="00453198">
        <w:rPr>
          <w:rFonts w:ascii="Consolas" w:hAnsi="Consolas"/>
          <w:color w:val="880000"/>
          <w:sz w:val="21"/>
          <w:szCs w:val="21"/>
        </w:rPr>
        <w:tab/>
        <w:t xml:space="preserve">..#HTTP500INTERNALSERVERERROR, </w:t>
      </w:r>
      <w:proofErr w:type="spellStart"/>
      <w:r w:rsidRPr="00453198">
        <w:rPr>
          <w:rFonts w:ascii="Consolas" w:hAnsi="Consolas"/>
          <w:color w:val="880000"/>
          <w:sz w:val="21"/>
          <w:szCs w:val="21"/>
        </w:rPr>
        <w:t>ex.AsStatus</w:t>
      </w:r>
      <w:proofErr w:type="spellEnd"/>
      <w:r w:rsidRPr="00453198">
        <w:rPr>
          <w:rFonts w:ascii="Consolas" w:hAnsi="Consolas"/>
          <w:color w:val="880000"/>
          <w:sz w:val="21"/>
          <w:szCs w:val="21"/>
        </w:rPr>
        <w:t xml:space="preserve">(), </w:t>
      </w:r>
      <w:r w:rsidRPr="00453198">
        <w:rPr>
          <w:rFonts w:ascii="Consolas" w:hAnsi="Consolas"/>
          <w:color w:val="880000"/>
          <w:sz w:val="21"/>
          <w:szCs w:val="21"/>
        </w:rPr>
        <w:tab/>
      </w:r>
      <w:r w:rsidRPr="00453198">
        <w:rPr>
          <w:rFonts w:ascii="Consolas" w:hAnsi="Consolas"/>
          <w:color w:val="880000"/>
          <w:sz w:val="21"/>
          <w:szCs w:val="21"/>
        </w:rPr>
        <w:tab/>
      </w:r>
      <w:r w:rsidRPr="00453198">
        <w:rPr>
          <w:rFonts w:ascii="Consolas" w:hAnsi="Consolas"/>
          <w:color w:val="880000"/>
          <w:sz w:val="21"/>
          <w:szCs w:val="21"/>
        </w:rPr>
        <w:tab/>
        <w:t>$</w:t>
      </w:r>
      <w:proofErr w:type="spellStart"/>
      <w:r w:rsidRPr="00453198">
        <w:rPr>
          <w:rFonts w:ascii="Consolas" w:hAnsi="Consolas"/>
          <w:color w:val="880000"/>
          <w:sz w:val="21"/>
          <w:szCs w:val="21"/>
        </w:rPr>
        <w:t>parameter</w:t>
      </w:r>
      <w:proofErr w:type="spellEnd"/>
      <w:r w:rsidRPr="00453198">
        <w:rPr>
          <w:rFonts w:ascii="Consolas" w:hAnsi="Consolas"/>
          <w:color w:val="880000"/>
          <w:sz w:val="21"/>
          <w:szCs w:val="21"/>
        </w:rPr>
        <w:t>("</w:t>
      </w:r>
      <w:proofErr w:type="spellStart"/>
      <w:r w:rsidRPr="00453198">
        <w:rPr>
          <w:rFonts w:ascii="Consolas" w:hAnsi="Consolas"/>
          <w:color w:val="880000"/>
          <w:sz w:val="21"/>
          <w:szCs w:val="21"/>
        </w:rPr>
        <w:t>TFG.impl</w:t>
      </w:r>
      <w:proofErr w:type="spellEnd"/>
      <w:r w:rsidRPr="00453198">
        <w:rPr>
          <w:rFonts w:ascii="Consolas" w:hAnsi="Consolas"/>
          <w:color w:val="880000"/>
          <w:sz w:val="21"/>
          <w:szCs w:val="21"/>
        </w:rPr>
        <w:t>", "</w:t>
      </w:r>
      <w:proofErr w:type="spellStart"/>
      <w:r w:rsidRPr="00453198">
        <w:rPr>
          <w:rFonts w:ascii="Consolas" w:hAnsi="Consolas"/>
          <w:color w:val="880000"/>
          <w:sz w:val="21"/>
          <w:szCs w:val="21"/>
        </w:rPr>
        <w:t>ExposeServerExceptions</w:t>
      </w:r>
      <w:proofErr w:type="spellEnd"/>
      <w:r w:rsidRPr="00453198">
        <w:rPr>
          <w:rFonts w:ascii="Consolas" w:hAnsi="Consolas"/>
          <w:color w:val="880000"/>
          <w:sz w:val="21"/>
          <w:szCs w:val="21"/>
        </w:rPr>
        <w:t>"))</w:t>
      </w:r>
    </w:p>
    <w:p w14:paraId="705412CF"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r w:rsidRPr="00453198">
        <w:rPr>
          <w:rFonts w:ascii="Consolas" w:hAnsi="Consolas"/>
          <w:color w:val="666600"/>
          <w:sz w:val="21"/>
          <w:szCs w:val="21"/>
        </w:rPr>
        <w:t>}</w:t>
      </w:r>
    </w:p>
    <w:p w14:paraId="646280F0" w14:textId="77777777"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000000"/>
          <w:sz w:val="21"/>
          <w:szCs w:val="21"/>
        </w:rPr>
        <w:t>    </w:t>
      </w:r>
      <w:proofErr w:type="spellStart"/>
      <w:r w:rsidRPr="00453198">
        <w:rPr>
          <w:rFonts w:ascii="Consolas" w:hAnsi="Consolas"/>
          <w:color w:val="660066"/>
          <w:sz w:val="21"/>
          <w:szCs w:val="21"/>
        </w:rPr>
        <w:t>Quit</w:t>
      </w:r>
      <w:proofErr w:type="spellEnd"/>
      <w:r w:rsidRPr="00453198">
        <w:rPr>
          <w:rFonts w:ascii="Consolas" w:hAnsi="Consolas"/>
          <w:color w:val="000000"/>
          <w:sz w:val="21"/>
          <w:szCs w:val="21"/>
        </w:rPr>
        <w:t> $$$OK</w:t>
      </w:r>
    </w:p>
    <w:p w14:paraId="48DF1A97" w14:textId="6A38D051" w:rsidR="00A00461" w:rsidRPr="00453198" w:rsidRDefault="00A00461" w:rsidP="005A4CAA">
      <w:pPr>
        <w:pStyle w:val="HTMLambformatprevi"/>
        <w:numPr>
          <w:ilvl w:val="0"/>
          <w:numId w:val="2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807625467"/>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304C9188" w14:textId="75D10F9B" w:rsidR="00B031B5" w:rsidRPr="00453198" w:rsidRDefault="00B031B5" w:rsidP="00B031B5">
      <w:r w:rsidRPr="00453198">
        <w:t xml:space="preserve">La següent i ultima classe programada per a crear l’API, és la </w:t>
      </w:r>
      <w:proofErr w:type="spellStart"/>
      <w:r w:rsidRPr="00453198">
        <w:rPr>
          <w:i/>
        </w:rPr>
        <w:t>impl</w:t>
      </w:r>
      <w:proofErr w:type="spellEnd"/>
      <w:r w:rsidRPr="00453198">
        <w:t xml:space="preserve"> (</w:t>
      </w:r>
      <w:proofErr w:type="spellStart"/>
      <w:r w:rsidRPr="00453198">
        <w:t>Implementation</w:t>
      </w:r>
      <w:proofErr w:type="spellEnd"/>
      <w:r w:rsidRPr="00453198">
        <w:t xml:space="preserve">). Aquesta classe </w:t>
      </w:r>
      <w:r w:rsidR="00EC7276" w:rsidRPr="00453198">
        <w:t>té</w:t>
      </w:r>
      <w:r w:rsidRPr="00453198">
        <w:t xml:space="preserve"> la funció </w:t>
      </w:r>
      <w:r w:rsidR="00EC7276" w:rsidRPr="00453198">
        <w:t>d'agafar</w:t>
      </w:r>
      <w:r w:rsidRPr="00453198">
        <w:t xml:space="preserve"> les dades d’una base de dades o d’algun altre sistema que implementi el HIS. El que s’ha fet és molt simple, ja que com hi ha una sola taula, només s’ha d’accedir a una de les columnes de la taula cada vegada que es fa una crida a l’API. Així que s’ha generat un valor aleatori que va del 1 al 100.000, per a agafar una taula. Seguidament en cada mètode, </w:t>
      </w:r>
      <w:proofErr w:type="spellStart"/>
      <w:r w:rsidRPr="00453198">
        <w:t>GetCovidBeds</w:t>
      </w:r>
      <w:proofErr w:type="spellEnd"/>
      <w:r w:rsidRPr="00453198">
        <w:t xml:space="preserve">, </w:t>
      </w:r>
      <w:proofErr w:type="spellStart"/>
      <w:r w:rsidRPr="00453198">
        <w:t>GetPfizerVaccineInStorage</w:t>
      </w:r>
      <w:proofErr w:type="spellEnd"/>
      <w:r w:rsidRPr="00453198">
        <w:t xml:space="preserve"> i </w:t>
      </w:r>
      <w:proofErr w:type="spellStart"/>
      <w:r w:rsidRPr="00453198">
        <w:t>GetAmbulancesWaiting</w:t>
      </w:r>
      <w:proofErr w:type="spellEnd"/>
      <w:r w:rsidRPr="00453198">
        <w:t xml:space="preserve">, s’ha agafat la variable corresponent i s’envia en format </w:t>
      </w:r>
      <w:r w:rsidR="00EC7276" w:rsidRPr="00453198">
        <w:t>JSON</w:t>
      </w:r>
      <w:r w:rsidRPr="00453198">
        <w:t>.</w:t>
      </w:r>
    </w:p>
    <w:p w14:paraId="509320C5" w14:textId="5E75757D" w:rsidR="00B031B5" w:rsidRPr="00453198" w:rsidRDefault="00B031B5" w:rsidP="00B031B5">
      <w:r w:rsidRPr="00453198">
        <w:t xml:space="preserve">A continuació es mostrarà la implementació del mètode </w:t>
      </w:r>
      <w:proofErr w:type="spellStart"/>
      <w:r w:rsidRPr="00453198">
        <w:t>GetCovidBeds</w:t>
      </w:r>
      <w:proofErr w:type="spellEnd"/>
      <w:r w:rsidRPr="00453198">
        <w:t xml:space="preserve">. D’igual manera que la classe </w:t>
      </w:r>
      <w:proofErr w:type="spellStart"/>
      <w:r w:rsidRPr="00453198">
        <w:rPr>
          <w:i/>
        </w:rPr>
        <w:t>disp</w:t>
      </w:r>
      <w:proofErr w:type="spellEnd"/>
      <w:r w:rsidRPr="00453198">
        <w:t xml:space="preserve">, </w:t>
      </w:r>
      <w:r w:rsidR="009E6E07" w:rsidRPr="00453198">
        <w:t xml:space="preserve">en </w:t>
      </w:r>
      <w:r w:rsidR="0027629A" w:rsidRPr="00453198">
        <w:t xml:space="preserve">els altres mètodes </w:t>
      </w:r>
      <w:r w:rsidR="00EC7276" w:rsidRPr="00453198">
        <w:t>només</w:t>
      </w:r>
      <w:r w:rsidR="0027629A" w:rsidRPr="00453198">
        <w:t xml:space="preserve"> vari</w:t>
      </w:r>
      <w:r w:rsidR="009E6E07" w:rsidRPr="00453198">
        <w:t>en</w:t>
      </w:r>
      <w:r w:rsidR="0027629A" w:rsidRPr="00453198">
        <w:t xml:space="preserve"> en la línia </w:t>
      </w:r>
      <w:r w:rsidR="00EC7276" w:rsidRPr="00453198">
        <w:t>9</w:t>
      </w:r>
      <w:r w:rsidR="0027629A" w:rsidRPr="00453198">
        <w:t>, que és la que est</w:t>
      </w:r>
      <w:r w:rsidR="00EC7276" w:rsidRPr="00453198">
        <w:t>à</w:t>
      </w:r>
      <w:r w:rsidR="0027629A" w:rsidRPr="00453198">
        <w:t xml:space="preserve"> marcada en color verd, i varia només l’atribut de retorn de la classe HIS.</w:t>
      </w:r>
    </w:p>
    <w:p w14:paraId="68F04938"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proofErr w:type="spellStart"/>
      <w:r w:rsidRPr="00453198">
        <w:rPr>
          <w:rFonts w:ascii="Consolas" w:hAnsi="Consolas"/>
          <w:color w:val="660066"/>
          <w:sz w:val="21"/>
          <w:szCs w:val="21"/>
        </w:rPr>
        <w:t>ClassMethod</w:t>
      </w:r>
      <w:proofErr w:type="spellEnd"/>
      <w:r w:rsidRPr="00453198">
        <w:rPr>
          <w:rFonts w:ascii="Consolas" w:hAnsi="Consolas"/>
          <w:color w:val="000000"/>
          <w:sz w:val="21"/>
          <w:szCs w:val="21"/>
        </w:rPr>
        <w:t> </w:t>
      </w:r>
      <w:proofErr w:type="spellStart"/>
      <w:r w:rsidRPr="00453198">
        <w:rPr>
          <w:rFonts w:ascii="Consolas" w:hAnsi="Consolas"/>
          <w:color w:val="660066"/>
          <w:sz w:val="21"/>
          <w:szCs w:val="21"/>
        </w:rPr>
        <w:t>GetCovidBed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As</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660066"/>
          <w:sz w:val="21"/>
          <w:szCs w:val="21"/>
        </w:rPr>
        <w:t>DynamicObject</w:t>
      </w:r>
      <w:proofErr w:type="spellEnd"/>
    </w:p>
    <w:p w14:paraId="6535E426"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666600"/>
          <w:sz w:val="21"/>
          <w:szCs w:val="21"/>
        </w:rPr>
        <w:t>{</w:t>
      </w:r>
    </w:p>
    <w:p w14:paraId="5F7E7AD7"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ab/>
      </w:r>
      <w:proofErr w:type="spellStart"/>
      <w:r w:rsidRPr="00453198">
        <w:rPr>
          <w:rFonts w:ascii="Consolas" w:hAnsi="Consolas"/>
          <w:color w:val="660066"/>
          <w:sz w:val="21"/>
          <w:szCs w:val="21"/>
        </w:rPr>
        <w:t>Try</w:t>
      </w:r>
      <w:proofErr w:type="spellEnd"/>
      <w:r w:rsidRPr="00453198">
        <w:rPr>
          <w:rFonts w:ascii="Consolas" w:hAnsi="Consolas"/>
          <w:color w:val="000000"/>
          <w:sz w:val="21"/>
          <w:szCs w:val="21"/>
        </w:rPr>
        <w:t> </w:t>
      </w:r>
      <w:r w:rsidRPr="00453198">
        <w:rPr>
          <w:rFonts w:ascii="Consolas" w:hAnsi="Consolas"/>
          <w:color w:val="666600"/>
          <w:sz w:val="21"/>
          <w:szCs w:val="21"/>
        </w:rPr>
        <w:t>{</w:t>
      </w:r>
    </w:p>
    <w:p w14:paraId="123B7FAC"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ab/>
        <w:t xml:space="preserve">     </w:t>
      </w:r>
      <w:r w:rsidRPr="00453198">
        <w:rPr>
          <w:rFonts w:ascii="Consolas" w:hAnsi="Consolas"/>
          <w:color w:val="660066"/>
          <w:sz w:val="21"/>
          <w:szCs w:val="21"/>
        </w:rPr>
        <w:t>Set</w:t>
      </w:r>
      <w:r w:rsidRPr="00453198">
        <w:rPr>
          <w:rFonts w:ascii="Consolas" w:hAnsi="Consolas"/>
          <w:color w:val="000000"/>
          <w:sz w:val="21"/>
          <w:szCs w:val="21"/>
        </w:rPr>
        <w:t>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RANDOM</w:t>
      </w:r>
      <w:r w:rsidRPr="00453198">
        <w:rPr>
          <w:rFonts w:ascii="Consolas" w:hAnsi="Consolas"/>
          <w:color w:val="666600"/>
          <w:sz w:val="21"/>
          <w:szCs w:val="21"/>
        </w:rPr>
        <w:t>(</w:t>
      </w:r>
      <w:r w:rsidRPr="00453198">
        <w:rPr>
          <w:rFonts w:ascii="Consolas" w:hAnsi="Consolas"/>
          <w:color w:val="006666"/>
          <w:sz w:val="21"/>
          <w:szCs w:val="21"/>
        </w:rPr>
        <w:t>100000</w:t>
      </w:r>
      <w:r w:rsidRPr="00453198">
        <w:rPr>
          <w:rFonts w:ascii="Consolas" w:hAnsi="Consolas"/>
          <w:color w:val="666600"/>
          <w:sz w:val="21"/>
          <w:szCs w:val="21"/>
        </w:rPr>
        <w:t>)+</w:t>
      </w:r>
      <w:r w:rsidRPr="00453198">
        <w:rPr>
          <w:rFonts w:ascii="Consolas" w:hAnsi="Consolas"/>
          <w:color w:val="006666"/>
          <w:sz w:val="21"/>
          <w:szCs w:val="21"/>
        </w:rPr>
        <w:t>1</w:t>
      </w:r>
    </w:p>
    <w:p w14:paraId="0F9D9CBD"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 </w:t>
      </w:r>
    </w:p>
    <w:p w14:paraId="2C92BB6E"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0000"/>
          <w:sz w:val="21"/>
          <w:szCs w:val="21"/>
        </w:rPr>
        <w:tab/>
        <w:t xml:space="preserve">     </w:t>
      </w:r>
      <w:r w:rsidRPr="00453198">
        <w:rPr>
          <w:rFonts w:ascii="Consolas" w:hAnsi="Consolas"/>
          <w:color w:val="660066"/>
          <w:sz w:val="21"/>
          <w:szCs w:val="21"/>
        </w:rPr>
        <w:t>Set</w:t>
      </w:r>
      <w:r w:rsidRPr="00453198">
        <w:rPr>
          <w:rFonts w:ascii="Consolas" w:hAnsi="Consolas"/>
          <w:color w:val="000000"/>
          <w:sz w:val="21"/>
          <w:szCs w:val="21"/>
        </w:rPr>
        <w:t> cm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880000"/>
          <w:sz w:val="21"/>
          <w:szCs w:val="21"/>
        </w:rPr>
        <w:t>##class(TFG.HIS).%OpenId(id)</w:t>
      </w:r>
    </w:p>
    <w:p w14:paraId="142D2A5A"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 </w:t>
      </w:r>
    </w:p>
    <w:p w14:paraId="23BE8BCC"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ab/>
        <w:t xml:space="preserve">     </w:t>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660066"/>
          <w:sz w:val="21"/>
          <w:szCs w:val="21"/>
        </w:rPr>
        <w:t>SetStatusCode</w:t>
      </w:r>
      <w:proofErr w:type="spellEnd"/>
      <w:r w:rsidRPr="00453198">
        <w:rPr>
          <w:rFonts w:ascii="Consolas" w:hAnsi="Consolas"/>
          <w:color w:val="666600"/>
          <w:sz w:val="21"/>
          <w:szCs w:val="21"/>
        </w:rPr>
        <w:t>(</w:t>
      </w:r>
      <w:r w:rsidRPr="00453198">
        <w:rPr>
          <w:rFonts w:ascii="Consolas" w:hAnsi="Consolas"/>
          <w:color w:val="008800"/>
          <w:sz w:val="21"/>
          <w:szCs w:val="21"/>
        </w:rPr>
        <w:t>"200"</w:t>
      </w:r>
      <w:r w:rsidRPr="00453198">
        <w:rPr>
          <w:rFonts w:ascii="Consolas" w:hAnsi="Consolas"/>
          <w:color w:val="666600"/>
          <w:sz w:val="21"/>
          <w:szCs w:val="21"/>
        </w:rPr>
        <w:t>)</w:t>
      </w:r>
    </w:p>
    <w:p w14:paraId="6005E76D"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ab/>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value</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000000"/>
          <w:sz w:val="21"/>
          <w:szCs w:val="21"/>
        </w:rPr>
        <w:t>cm</w:t>
      </w:r>
      <w:r w:rsidRPr="00453198">
        <w:rPr>
          <w:rFonts w:ascii="Consolas" w:hAnsi="Consolas"/>
          <w:color w:val="666600"/>
          <w:sz w:val="21"/>
          <w:szCs w:val="21"/>
        </w:rPr>
        <w:t>.</w:t>
      </w:r>
      <w:r w:rsidRPr="00453198">
        <w:rPr>
          <w:rFonts w:ascii="Consolas" w:hAnsi="Consolas"/>
          <w:color w:val="000000"/>
          <w:sz w:val="21"/>
          <w:szCs w:val="21"/>
        </w:rPr>
        <w:t>hisCovidBedsPercentage</w:t>
      </w:r>
      <w:proofErr w:type="spellEnd"/>
      <w:r w:rsidRPr="00453198">
        <w:rPr>
          <w:rFonts w:ascii="Consolas" w:hAnsi="Consolas"/>
          <w:color w:val="666600"/>
          <w:sz w:val="21"/>
          <w:szCs w:val="21"/>
        </w:rPr>
        <w:t>)}</w:t>
      </w:r>
    </w:p>
    <w:p w14:paraId="5D8C2407"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w:t>
      </w:r>
      <w:r w:rsidRPr="00453198">
        <w:rPr>
          <w:rFonts w:ascii="Consolas" w:hAnsi="Consolas"/>
          <w:color w:val="660066"/>
          <w:sz w:val="21"/>
          <w:szCs w:val="21"/>
        </w:rPr>
        <w:t>Catch</w:t>
      </w:r>
      <w:r w:rsidRPr="00453198">
        <w:rPr>
          <w:rFonts w:ascii="Consolas" w:hAnsi="Consolas"/>
          <w:color w:val="666600"/>
          <w:sz w:val="21"/>
          <w:szCs w:val="21"/>
        </w:rPr>
        <w:t>(</w:t>
      </w:r>
      <w:r w:rsidRPr="00453198">
        <w:rPr>
          <w:rFonts w:ascii="Consolas" w:hAnsi="Consolas"/>
          <w:color w:val="000000"/>
          <w:sz w:val="21"/>
          <w:szCs w:val="21"/>
        </w:rPr>
        <w:t>ex</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644EFBCE"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0066"/>
          <w:sz w:val="21"/>
          <w:szCs w:val="21"/>
        </w:rPr>
        <w:t>Do</w:t>
      </w:r>
      <w:r w:rsidRPr="00453198">
        <w:rPr>
          <w:rFonts w:ascii="Consolas" w:hAnsi="Consolas"/>
          <w:color w:val="000000"/>
          <w:sz w:val="21"/>
          <w:szCs w:val="21"/>
        </w:rPr>
        <w:t> </w:t>
      </w:r>
      <w:r w:rsidRPr="00453198">
        <w:rPr>
          <w:rFonts w:ascii="Consolas" w:hAnsi="Consolas"/>
          <w:color w:val="666600"/>
          <w:sz w:val="21"/>
          <w:szCs w:val="21"/>
        </w:rPr>
        <w:t>..%</w:t>
      </w:r>
      <w:proofErr w:type="spellStart"/>
      <w:r w:rsidRPr="00453198">
        <w:rPr>
          <w:rFonts w:ascii="Consolas" w:hAnsi="Consolas"/>
          <w:color w:val="660066"/>
          <w:sz w:val="21"/>
          <w:szCs w:val="21"/>
        </w:rPr>
        <w:t>SetStatusCode</w:t>
      </w:r>
      <w:proofErr w:type="spellEnd"/>
      <w:r w:rsidRPr="00453198">
        <w:rPr>
          <w:rFonts w:ascii="Consolas" w:hAnsi="Consolas"/>
          <w:color w:val="666600"/>
          <w:sz w:val="21"/>
          <w:szCs w:val="21"/>
        </w:rPr>
        <w:t>(</w:t>
      </w:r>
      <w:r w:rsidRPr="00453198">
        <w:rPr>
          <w:rFonts w:ascii="Consolas" w:hAnsi="Consolas"/>
          <w:color w:val="008800"/>
          <w:sz w:val="21"/>
          <w:szCs w:val="21"/>
        </w:rPr>
        <w:t>"500"</w:t>
      </w:r>
      <w:r w:rsidRPr="00453198">
        <w:rPr>
          <w:rFonts w:ascii="Consolas" w:hAnsi="Consolas"/>
          <w:color w:val="666600"/>
          <w:sz w:val="21"/>
          <w:szCs w:val="21"/>
        </w:rPr>
        <w:t>)</w:t>
      </w:r>
    </w:p>
    <w:p w14:paraId="451EF0D1"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w:t>
      </w:r>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errormessage</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w:t>
      </w:r>
      <w:r w:rsidRPr="00453198">
        <w:rPr>
          <w:rFonts w:ascii="Consolas" w:hAnsi="Consolas"/>
          <w:color w:val="008800"/>
          <w:sz w:val="21"/>
          <w:szCs w:val="21"/>
        </w:rPr>
        <w:t>"Server error"</w:t>
      </w:r>
      <w:r w:rsidRPr="00453198">
        <w:rPr>
          <w:rFonts w:ascii="Consolas" w:hAnsi="Consolas"/>
          <w:color w:val="666600"/>
          <w:sz w:val="21"/>
          <w:szCs w:val="21"/>
        </w:rPr>
        <w:t>}</w:t>
      </w:r>
    </w:p>
    <w:p w14:paraId="20F4B86C" w14:textId="77777777" w:rsidR="00A00461"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410CA774" w14:textId="6753CECA" w:rsidR="00492AE6" w:rsidRPr="00453198" w:rsidRDefault="00A00461" w:rsidP="005A4CAA">
      <w:pPr>
        <w:pStyle w:val="HTMLambformatprevi"/>
        <w:numPr>
          <w:ilvl w:val="0"/>
          <w:numId w:val="2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70246648"/>
        <w:rPr>
          <w:rFonts w:ascii="Consolas" w:hAnsi="Consolas"/>
          <w:sz w:val="21"/>
          <w:szCs w:val="21"/>
        </w:rPr>
      </w:pPr>
      <w:r w:rsidRPr="00453198">
        <w:rPr>
          <w:rFonts w:ascii="Consolas" w:hAnsi="Consolas"/>
          <w:sz w:val="21"/>
          <w:szCs w:val="21"/>
        </w:rPr>
        <w:t>}</w:t>
      </w:r>
      <w:r w:rsidR="00492AE6" w:rsidRPr="00453198">
        <w:rPr>
          <w:rFonts w:ascii="Consolas" w:hAnsi="Consolas"/>
          <w:color w:val="FFFFFF"/>
          <w:sz w:val="21"/>
          <w:szCs w:val="21"/>
        </w:rPr>
        <w:t>   </w:t>
      </w:r>
    </w:p>
    <w:p w14:paraId="435181E8" w14:textId="39186846" w:rsidR="00EC7276" w:rsidRPr="00453198" w:rsidRDefault="0027629A" w:rsidP="00EC7276">
      <w:pPr>
        <w:rPr>
          <w:color w:val="000000"/>
        </w:rPr>
      </w:pPr>
      <w:r w:rsidRPr="00453198">
        <w:rPr>
          <w:color w:val="000000"/>
        </w:rPr>
        <w:t xml:space="preserve">Una vegada ja s’ha programat tot, només falta crear a IRIS, l’aplicació web, que seria l’API. En la </w:t>
      </w:r>
      <w:r w:rsidR="00EC7276" w:rsidRPr="00453198">
        <w:rPr>
          <w:color w:val="000000"/>
        </w:rPr>
        <w:t>següent</w:t>
      </w:r>
      <w:r w:rsidRPr="00453198">
        <w:rPr>
          <w:color w:val="000000"/>
        </w:rPr>
        <w:t xml:space="preserve"> imatge es pot veure com se li assigna un nom, que serà una part </w:t>
      </w:r>
      <w:r w:rsidR="00EC7276" w:rsidRPr="00453198">
        <w:rPr>
          <w:color w:val="000000"/>
        </w:rPr>
        <w:t xml:space="preserve">de </w:t>
      </w:r>
      <w:r w:rsidR="008101F4" w:rsidRPr="00453198">
        <w:rPr>
          <w:color w:val="000000"/>
        </w:rPr>
        <w:t>l’</w:t>
      </w:r>
      <w:r w:rsidR="00EC7276" w:rsidRPr="00453198">
        <w:rPr>
          <w:color w:val="000000"/>
        </w:rPr>
        <w:t>URI</w:t>
      </w:r>
      <w:r w:rsidRPr="00453198">
        <w:rPr>
          <w:color w:val="000000"/>
        </w:rPr>
        <w:t xml:space="preserve">, és a dir, l’API que s’ha fet tindrà la següent forma: </w:t>
      </w:r>
    </w:p>
    <w:p w14:paraId="7C01368E" w14:textId="6C0A4E3C" w:rsidR="0027629A" w:rsidRPr="00453198" w:rsidRDefault="00EC7276" w:rsidP="005A4CAA">
      <w:pPr>
        <w:pStyle w:val="Pargrafdellista"/>
        <w:numPr>
          <w:ilvl w:val="0"/>
          <w:numId w:val="9"/>
        </w:numPr>
        <w:rPr>
          <w:color w:val="000000"/>
        </w:rPr>
      </w:pPr>
      <w:r w:rsidRPr="00453198">
        <w:rPr>
          <w:color w:val="000000"/>
          <w:u w:val="single"/>
        </w:rPr>
        <w:lastRenderedPageBreak/>
        <w:t>https://www.domini.com/rest/tfg/covidBed</w:t>
      </w:r>
      <w:r w:rsidRPr="00453198">
        <w:rPr>
          <w:color w:val="000000"/>
        </w:rPr>
        <w:t xml:space="preserve">: </w:t>
      </w:r>
      <w:r w:rsidR="0027629A" w:rsidRPr="00453198">
        <w:rPr>
          <w:color w:val="000000"/>
        </w:rPr>
        <w:t>Pel cas dels llits del</w:t>
      </w:r>
      <w:r w:rsidR="0027629A" w:rsidRPr="00453198">
        <w:t xml:space="preserve"> percentatge d’ocupació de llits amb malalts de COVID-19</w:t>
      </w:r>
      <w:r w:rsidRPr="00453198">
        <w:t>.</w:t>
      </w:r>
    </w:p>
    <w:p w14:paraId="513396B3" w14:textId="73982CDB" w:rsidR="00EC7276" w:rsidRPr="00453198" w:rsidRDefault="00EC7276" w:rsidP="005A4CAA">
      <w:pPr>
        <w:pStyle w:val="Pargrafdellista"/>
        <w:numPr>
          <w:ilvl w:val="0"/>
          <w:numId w:val="9"/>
        </w:numPr>
        <w:rPr>
          <w:color w:val="000000"/>
        </w:rPr>
      </w:pPr>
      <w:r w:rsidRPr="00453198">
        <w:rPr>
          <w:color w:val="000000"/>
          <w:u w:val="single"/>
        </w:rPr>
        <w:t>https://www.domini.com/rest/tfg/pfizerStorage</w:t>
      </w:r>
      <w:r w:rsidRPr="00453198">
        <w:rPr>
          <w:color w:val="000000"/>
        </w:rPr>
        <w:t xml:space="preserve">: Pel cas del nombre de vacunes </w:t>
      </w:r>
      <w:proofErr w:type="spellStart"/>
      <w:r w:rsidRPr="00453198">
        <w:rPr>
          <w:color w:val="000000"/>
        </w:rPr>
        <w:t>Pfizer</w:t>
      </w:r>
      <w:proofErr w:type="spellEnd"/>
      <w:r w:rsidRPr="00453198">
        <w:rPr>
          <w:color w:val="000000"/>
        </w:rPr>
        <w:t xml:space="preserve"> que queden en el magatzem.</w:t>
      </w:r>
    </w:p>
    <w:p w14:paraId="7AC97BB0" w14:textId="58A7402C" w:rsidR="00EC7276" w:rsidRPr="00453198" w:rsidRDefault="00EC7276" w:rsidP="005A4CAA">
      <w:pPr>
        <w:pStyle w:val="Pargrafdellista"/>
        <w:numPr>
          <w:ilvl w:val="0"/>
          <w:numId w:val="9"/>
        </w:numPr>
        <w:rPr>
          <w:color w:val="000000"/>
        </w:rPr>
      </w:pPr>
      <w:r w:rsidRPr="00453198">
        <w:rPr>
          <w:color w:val="000000"/>
          <w:u w:val="single"/>
        </w:rPr>
        <w:t>https://www.domini.com/rest/tfg/ambulancesWaiting</w:t>
      </w:r>
      <w:r w:rsidRPr="00453198">
        <w:rPr>
          <w:color w:val="000000"/>
        </w:rPr>
        <w:t xml:space="preserve">: Pel cas del </w:t>
      </w:r>
      <w:r w:rsidR="008101F4" w:rsidRPr="00453198">
        <w:rPr>
          <w:color w:val="000000"/>
        </w:rPr>
        <w:t>nombre</w:t>
      </w:r>
      <w:r w:rsidRPr="00453198">
        <w:rPr>
          <w:color w:val="000000"/>
        </w:rPr>
        <w:t xml:space="preserve"> d’ambulàncies</w:t>
      </w:r>
      <w:r w:rsidR="008101F4" w:rsidRPr="00453198">
        <w:rPr>
          <w:color w:val="000000"/>
        </w:rPr>
        <w:t>,</w:t>
      </w:r>
      <w:r w:rsidRPr="00453198">
        <w:rPr>
          <w:color w:val="000000"/>
        </w:rPr>
        <w:t xml:space="preserve"> de la institució mèdica</w:t>
      </w:r>
      <w:r w:rsidR="008101F4" w:rsidRPr="00453198">
        <w:rPr>
          <w:color w:val="000000"/>
        </w:rPr>
        <w:t>,</w:t>
      </w:r>
      <w:r w:rsidRPr="00453198">
        <w:rPr>
          <w:color w:val="000000"/>
        </w:rPr>
        <w:t xml:space="preserve"> aparcades.</w:t>
      </w:r>
    </w:p>
    <w:p w14:paraId="740D5CC3" w14:textId="77777777" w:rsidR="00EC7276" w:rsidRPr="00453198" w:rsidRDefault="0027629A" w:rsidP="00EC7276">
      <w:pPr>
        <w:keepNext/>
        <w:jc w:val="center"/>
      </w:pPr>
      <w:r w:rsidRPr="00453198">
        <w:rPr>
          <w:noProof/>
          <w:lang w:eastAsia="es-ES"/>
        </w:rPr>
        <w:drawing>
          <wp:inline distT="0" distB="0" distL="0" distR="0" wp14:anchorId="24B0CFAD" wp14:editId="1FA5BF3F">
            <wp:extent cx="5579110" cy="3022600"/>
            <wp:effectExtent l="0" t="0" r="2540" b="6350"/>
            <wp:docPr id="16" name="Imat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79110" cy="3022600"/>
                    </a:xfrm>
                    <a:prstGeom prst="rect">
                      <a:avLst/>
                    </a:prstGeom>
                  </pic:spPr>
                </pic:pic>
              </a:graphicData>
            </a:graphic>
          </wp:inline>
        </w:drawing>
      </w:r>
    </w:p>
    <w:p w14:paraId="64CD337C" w14:textId="31F80E17" w:rsidR="0027629A" w:rsidRPr="00453198" w:rsidRDefault="00EC7276" w:rsidP="00EC7276">
      <w:pPr>
        <w:pStyle w:val="Llegenda"/>
      </w:pPr>
      <w:bookmarkStart w:id="72" w:name="_Toc74671367"/>
      <w:r w:rsidRPr="00453198">
        <w:t xml:space="preserve">Figura </w:t>
      </w:r>
      <w:fldSimple w:instr=" STYLEREF 1 \s ">
        <w:r w:rsidR="00EF03B1">
          <w:rPr>
            <w:noProof/>
          </w:rPr>
          <w:t>6</w:t>
        </w:r>
      </w:fldSimple>
      <w:r w:rsidR="00EF03B1">
        <w:t>.</w:t>
      </w:r>
      <w:fldSimple w:instr=" SEQ Figura \* ARABIC \s 1 ">
        <w:r w:rsidR="00EF03B1">
          <w:rPr>
            <w:noProof/>
          </w:rPr>
          <w:t>17</w:t>
        </w:r>
      </w:fldSimple>
      <w:r w:rsidRPr="00453198">
        <w:t xml:space="preserve">: Imatge de la configuració d’una API en </w:t>
      </w:r>
      <w:proofErr w:type="spellStart"/>
      <w:r w:rsidRPr="00453198">
        <w:rPr>
          <w:i/>
          <w:iCs/>
        </w:rPr>
        <w:t>Intersystems</w:t>
      </w:r>
      <w:proofErr w:type="spellEnd"/>
      <w:r w:rsidRPr="00453198">
        <w:rPr>
          <w:i/>
          <w:iCs/>
        </w:rPr>
        <w:t xml:space="preserve"> IRIS </w:t>
      </w:r>
      <w:r w:rsidR="008101F4" w:rsidRPr="00453198">
        <w:rPr>
          <w:i/>
          <w:iCs/>
        </w:rPr>
        <w:t>f</w:t>
      </w:r>
      <w:r w:rsidRPr="00453198">
        <w:rPr>
          <w:i/>
          <w:iCs/>
        </w:rPr>
        <w:t>or Health</w:t>
      </w:r>
      <w:r w:rsidRPr="00453198">
        <w:t>.</w:t>
      </w:r>
      <w:bookmarkEnd w:id="72"/>
    </w:p>
    <w:p w14:paraId="4A090327" w14:textId="34CA19A9" w:rsidR="00EC7276" w:rsidRPr="00453198" w:rsidRDefault="00EC7276" w:rsidP="00EC7276">
      <w:r w:rsidRPr="00453198">
        <w:t>Després del nom se li ha d’assignar quina classe d’enviament (</w:t>
      </w:r>
      <w:proofErr w:type="spellStart"/>
      <w:r w:rsidRPr="00453198">
        <w:rPr>
          <w:i/>
        </w:rPr>
        <w:t>disp</w:t>
      </w:r>
      <w:proofErr w:type="spellEnd"/>
      <w:r w:rsidRPr="00453198">
        <w:t>) ha d’utilitzar. Per acabar només queda la seguretat i en el cas d’aquesta API, es necessitarà un usuari i contrasenya.</w:t>
      </w:r>
    </w:p>
    <w:p w14:paraId="48473C9D" w14:textId="262F11D6" w:rsidR="00BD141D" w:rsidRPr="00453198" w:rsidRDefault="00FB36D2" w:rsidP="005E5E0E">
      <w:pPr>
        <w:pStyle w:val="Ttol3"/>
      </w:pPr>
      <w:bookmarkStart w:id="73" w:name="_Toc74671328"/>
      <w:r w:rsidRPr="00453198">
        <w:t>PUBLICAR L’API</w:t>
      </w:r>
      <w:bookmarkEnd w:id="73"/>
    </w:p>
    <w:p w14:paraId="05925A73" w14:textId="77777777" w:rsidR="00572A94" w:rsidRPr="00453198" w:rsidRDefault="0090137F" w:rsidP="00572A94">
      <w:r w:rsidRPr="00453198">
        <w:t xml:space="preserve">Per a publicar l’API del servidor </w:t>
      </w:r>
      <w:proofErr w:type="spellStart"/>
      <w:r w:rsidRPr="00453198">
        <w:t>d’</w:t>
      </w:r>
      <w:r w:rsidRPr="00453198">
        <w:rPr>
          <w:i/>
          <w:iCs/>
        </w:rPr>
        <w:t>Intersystems</w:t>
      </w:r>
      <w:proofErr w:type="spellEnd"/>
      <w:r w:rsidRPr="00453198">
        <w:rPr>
          <w:i/>
          <w:iCs/>
        </w:rPr>
        <w:t xml:space="preserve"> IRIS for Health</w:t>
      </w:r>
      <w:r w:rsidRPr="00453198">
        <w:t>,</w:t>
      </w:r>
      <w:r w:rsidR="00572A94" w:rsidRPr="00453198">
        <w:t xml:space="preserve"> s’ha de fer que els dispositius es puguin comunicar amb el servidor a través d’internet. Per això s’ha d’habilitar el router per a que pugui encaminar un port a una IP. </w:t>
      </w:r>
    </w:p>
    <w:p w14:paraId="653EF9A5" w14:textId="6D021FFF" w:rsidR="00572A94" w:rsidRPr="00453198" w:rsidRDefault="00572A94" w:rsidP="00572A94">
      <w:pPr>
        <w:jc w:val="center"/>
      </w:pPr>
      <w:r w:rsidRPr="00453198">
        <w:rPr>
          <w:noProof/>
        </w:rPr>
        <w:drawing>
          <wp:inline distT="0" distB="0" distL="0" distR="0" wp14:anchorId="5EBCAC70" wp14:editId="07301F21">
            <wp:extent cx="5095875" cy="590550"/>
            <wp:effectExtent l="0" t="0" r="9525" b="0"/>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95875" cy="590550"/>
                    </a:xfrm>
                    <a:prstGeom prst="rect">
                      <a:avLst/>
                    </a:prstGeom>
                  </pic:spPr>
                </pic:pic>
              </a:graphicData>
            </a:graphic>
          </wp:inline>
        </w:drawing>
      </w:r>
    </w:p>
    <w:p w14:paraId="5D127EFE" w14:textId="487D8725" w:rsidR="00572A94" w:rsidRPr="00453198" w:rsidRDefault="00572A94" w:rsidP="00572A94">
      <w:pPr>
        <w:pStyle w:val="Llegenda"/>
      </w:pPr>
      <w:bookmarkStart w:id="74" w:name="_Toc74671368"/>
      <w:r w:rsidRPr="00453198">
        <w:lastRenderedPageBreak/>
        <w:t xml:space="preserve">Figura </w:t>
      </w:r>
      <w:fldSimple w:instr=" STYLEREF 1 \s ">
        <w:r w:rsidR="00EF03B1">
          <w:rPr>
            <w:noProof/>
          </w:rPr>
          <w:t>6</w:t>
        </w:r>
      </w:fldSimple>
      <w:r w:rsidR="00EF03B1">
        <w:t>.</w:t>
      </w:r>
      <w:fldSimple w:instr=" SEQ Figura \* ARABIC \s 1 ">
        <w:r w:rsidR="00EF03B1">
          <w:rPr>
            <w:noProof/>
          </w:rPr>
          <w:t>18</w:t>
        </w:r>
      </w:fldSimple>
      <w:r w:rsidRPr="00453198">
        <w:t xml:space="preserve">: </w:t>
      </w:r>
      <w:r w:rsidRPr="00453198">
        <w:rPr>
          <w:i/>
          <w:iCs/>
        </w:rPr>
        <w:t xml:space="preserve">Port </w:t>
      </w:r>
      <w:proofErr w:type="spellStart"/>
      <w:r w:rsidRPr="00453198">
        <w:rPr>
          <w:i/>
          <w:iCs/>
        </w:rPr>
        <w:t>forwarding</w:t>
      </w:r>
      <w:proofErr w:type="spellEnd"/>
      <w:r w:rsidRPr="00453198">
        <w:t xml:space="preserve"> que s’ha fet al router.</w:t>
      </w:r>
      <w:bookmarkEnd w:id="74"/>
    </w:p>
    <w:p w14:paraId="2D736F33" w14:textId="707C6CAC" w:rsidR="00FB36D2" w:rsidRPr="00453198" w:rsidRDefault="00572A94" w:rsidP="00FB36D2">
      <w:r w:rsidRPr="00453198">
        <w:t xml:space="preserve">Així que s’ha hagut de fer un </w:t>
      </w:r>
      <w:r w:rsidRPr="00453198">
        <w:rPr>
          <w:i/>
          <w:iCs/>
        </w:rPr>
        <w:t xml:space="preserve">port </w:t>
      </w:r>
      <w:proofErr w:type="spellStart"/>
      <w:r w:rsidRPr="00453198">
        <w:rPr>
          <w:i/>
          <w:iCs/>
        </w:rPr>
        <w:t>forwarding</w:t>
      </w:r>
      <w:proofErr w:type="spellEnd"/>
      <w:r w:rsidRPr="00453198">
        <w:t>, perquè així per cada petició que arribi al router pel port 52773, el router, l’enviarà a l’adreça IP on està ubicada el servidor. Una vegada fet això es va haver de trucar a la companyia d’internet per a que obrissin el port 52773, per a que tothom pugui accedir a l’API del servidor.</w:t>
      </w:r>
    </w:p>
    <w:p w14:paraId="3DB16F50" w14:textId="29DD168B" w:rsidR="00B031B5" w:rsidRPr="00453198" w:rsidRDefault="00B031B5" w:rsidP="00B031B5">
      <w:pPr>
        <w:pStyle w:val="Ttol2"/>
      </w:pPr>
      <w:bookmarkStart w:id="75" w:name="_Toc74671329"/>
      <w:r w:rsidRPr="00453198">
        <w:t>SERVIDOR WEB</w:t>
      </w:r>
      <w:bookmarkEnd w:id="75"/>
    </w:p>
    <w:p w14:paraId="28F78144" w14:textId="201EA449" w:rsidR="00AC0F57" w:rsidRPr="00453198" w:rsidRDefault="00AC0F57" w:rsidP="00EC7276">
      <w:r w:rsidRPr="00453198">
        <w:t xml:space="preserve">El servidor web s’ha fet seguint el funcionament del </w:t>
      </w:r>
      <w:r w:rsidRPr="00453198">
        <w:rPr>
          <w:i/>
        </w:rPr>
        <w:t xml:space="preserve">framework </w:t>
      </w:r>
      <w:proofErr w:type="spellStart"/>
      <w:r w:rsidRPr="00453198">
        <w:rPr>
          <w:i/>
        </w:rPr>
        <w:t>Spring</w:t>
      </w:r>
      <w:proofErr w:type="spellEnd"/>
      <w:r w:rsidRPr="00453198">
        <w:t>. Així que, com s’ha pogut veure al diagrama UML, s’ha</w:t>
      </w:r>
      <w:r w:rsidR="009E6E07" w:rsidRPr="00453198">
        <w:t>n</w:t>
      </w:r>
      <w:r w:rsidRPr="00453198">
        <w:t xml:space="preserve"> separat les classes </w:t>
      </w:r>
      <w:r w:rsidR="009E6E07" w:rsidRPr="00453198">
        <w:t>que gestionen les crides a la pà</w:t>
      </w:r>
      <w:r w:rsidRPr="00453198">
        <w:t xml:space="preserve">gina web, de la base dades. </w:t>
      </w:r>
    </w:p>
    <w:p w14:paraId="5B0832AB" w14:textId="29FD85DB" w:rsidR="00B031B5" w:rsidRPr="00453198" w:rsidRDefault="00B031B5" w:rsidP="00B031B5">
      <w:pPr>
        <w:pStyle w:val="Ttol3"/>
        <w:rPr>
          <w:i/>
          <w:iCs/>
        </w:rPr>
      </w:pPr>
      <w:bookmarkStart w:id="76" w:name="_Toc74671330"/>
      <w:r w:rsidRPr="00453198">
        <w:rPr>
          <w:i/>
          <w:iCs/>
        </w:rPr>
        <w:t>BACKEND</w:t>
      </w:r>
      <w:bookmarkEnd w:id="76"/>
    </w:p>
    <w:p w14:paraId="733F212C" w14:textId="0C95CBBC" w:rsidR="00E60250" w:rsidRPr="00453198" w:rsidRDefault="00E60250" w:rsidP="00E60250">
      <w:r w:rsidRPr="00453198">
        <w:t xml:space="preserve">En els següent subapartats, el </w:t>
      </w:r>
      <w:proofErr w:type="spellStart"/>
      <w:r w:rsidRPr="00453198">
        <w:rPr>
          <w:i/>
          <w:iCs/>
        </w:rPr>
        <w:t>backend</w:t>
      </w:r>
      <w:proofErr w:type="spellEnd"/>
      <w:r w:rsidRPr="00453198">
        <w:t xml:space="preserve">, s’explicarà tot el relacionat amb les alertes, ja que al ser un codi simètric, les institucions mediques, els rols i els empleats, són pràcticament </w:t>
      </w:r>
      <w:proofErr w:type="spellStart"/>
      <w:r w:rsidRPr="00453198">
        <w:t>identics</w:t>
      </w:r>
      <w:proofErr w:type="spellEnd"/>
      <w:r w:rsidRPr="00453198">
        <w:t>.</w:t>
      </w:r>
    </w:p>
    <w:p w14:paraId="164DD660" w14:textId="6A27E16A" w:rsidR="00E60250" w:rsidRPr="00453198" w:rsidRDefault="00E60250" w:rsidP="00AC0F57">
      <w:r w:rsidRPr="00453198">
        <w:t xml:space="preserve">Per a fer el </w:t>
      </w:r>
      <w:proofErr w:type="spellStart"/>
      <w:r w:rsidRPr="00453198">
        <w:rPr>
          <w:i/>
          <w:iCs/>
        </w:rPr>
        <w:t>backend</w:t>
      </w:r>
      <w:proofErr w:type="spellEnd"/>
      <w:r w:rsidRPr="00453198">
        <w:t xml:space="preserve"> del servidor web, és necessiten crear tres paquets.</w:t>
      </w:r>
    </w:p>
    <w:p w14:paraId="67A7C748" w14:textId="6ADD9DAB" w:rsidR="00AC0F57" w:rsidRPr="00453198" w:rsidRDefault="00AC0F57" w:rsidP="0032269F">
      <w:pPr>
        <w:pStyle w:val="Ttol4"/>
      </w:pPr>
      <w:r w:rsidRPr="00453198">
        <w:t>DOMINI</w:t>
      </w:r>
    </w:p>
    <w:p w14:paraId="52F6A461" w14:textId="6519E94D" w:rsidR="00AC0F57" w:rsidRPr="00453198" w:rsidRDefault="00AC0F57" w:rsidP="00AC0F57">
      <w:r w:rsidRPr="00453198">
        <w:t xml:space="preserve">Primer paquet que s’ha de crear </w:t>
      </w:r>
      <w:r w:rsidR="009E6E07" w:rsidRPr="00453198">
        <w:t xml:space="preserve">és </w:t>
      </w:r>
      <w:r w:rsidRPr="00453198">
        <w:t xml:space="preserve">el domini, on </w:t>
      </w:r>
      <w:r w:rsidR="00DA7F12" w:rsidRPr="00453198">
        <w:t>es guardaran les dades extretes de la base de dades en una classe Java</w:t>
      </w:r>
      <w:r w:rsidRPr="00453198">
        <w:t xml:space="preserve">, en aquest cas la classe </w:t>
      </w:r>
      <w:proofErr w:type="spellStart"/>
      <w:r w:rsidRPr="00453198">
        <w:rPr>
          <w:i/>
        </w:rPr>
        <w:t>Warning</w:t>
      </w:r>
      <w:proofErr w:type="spellEnd"/>
      <w:r w:rsidRPr="00453198">
        <w:t>.</w:t>
      </w:r>
      <w:r w:rsidR="00DA7F12" w:rsidRPr="00453198">
        <w:t xml:space="preserve"> </w:t>
      </w:r>
    </w:p>
    <w:p w14:paraId="044110F7" w14:textId="6AFDAD8B" w:rsidR="00DA7F12" w:rsidRPr="00453198" w:rsidRDefault="00DA7F12" w:rsidP="00AC0F57">
      <w:r w:rsidRPr="00453198">
        <w:t>Aquestes classes son bastant simples, només tenen el seus atributs, dos constructors, un de buit i l’altre que inicialitza totes les dades i per acabar els seus gets i sets.</w:t>
      </w:r>
    </w:p>
    <w:p w14:paraId="20F790DA" w14:textId="1F01D8B4" w:rsidR="00DA7F12" w:rsidRPr="00453198" w:rsidRDefault="00DA7F12" w:rsidP="00AC0F57">
      <w:r w:rsidRPr="00453198">
        <w:t xml:space="preserve">Un exemple d’una classe del domini seria la següent. Com s’ha mencionat a l’inici de l’apartat 6.3, es mostra la classe </w:t>
      </w:r>
      <w:proofErr w:type="spellStart"/>
      <w:r w:rsidRPr="00453198">
        <w:rPr>
          <w:i/>
        </w:rPr>
        <w:t>Warning</w:t>
      </w:r>
      <w:proofErr w:type="spellEnd"/>
      <w:r w:rsidRPr="00453198">
        <w:t>, ja que tota l’explicació del servidor web es farà sobre com es crea i es mostren alertes.</w:t>
      </w:r>
    </w:p>
    <w:p w14:paraId="24E33A26" w14:textId="09F297E1" w:rsidR="0009536A" w:rsidRPr="00453198" w:rsidRDefault="0009536A" w:rsidP="00AC0F57">
      <w:r w:rsidRPr="00453198">
        <w:t>A sobre d’alguns atributs hi ha uns missatges per comprovar i mostrar a l’usuari si l’atribut és buit o no té la mida requerida.</w:t>
      </w:r>
    </w:p>
    <w:p w14:paraId="37401127"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class</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Warning</w:t>
      </w:r>
      <w:proofErr w:type="spellEnd"/>
      <w:r w:rsidRPr="00453198">
        <w:rPr>
          <w:rFonts w:ascii="Consolas" w:hAnsi="Consolas"/>
          <w:color w:val="666600"/>
          <w:sz w:val="21"/>
          <w:szCs w:val="21"/>
        </w:rPr>
        <w:t>{</w:t>
      </w:r>
    </w:p>
    <w:p w14:paraId="2FDECBFA"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p>
    <w:p w14:paraId="11440240"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lastRenderedPageBreak/>
        <w:t xml:space="preserve">    </w:t>
      </w:r>
      <w:r w:rsidRPr="00453198">
        <w:rPr>
          <w:rFonts w:ascii="Consolas" w:hAnsi="Consolas"/>
          <w:color w:val="006666"/>
          <w:sz w:val="21"/>
          <w:szCs w:val="21"/>
        </w:rPr>
        <w:t>@NotEmpty</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No es pot deixar el nom buit"</w:t>
      </w:r>
      <w:r w:rsidRPr="00453198">
        <w:rPr>
          <w:rFonts w:ascii="Consolas" w:hAnsi="Consolas"/>
          <w:color w:val="666600"/>
          <w:sz w:val="21"/>
          <w:szCs w:val="21"/>
        </w:rPr>
        <w:t>)</w:t>
      </w:r>
    </w:p>
    <w:p w14:paraId="79170F36"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6666"/>
          <w:sz w:val="21"/>
          <w:szCs w:val="21"/>
        </w:rPr>
        <w:t>@Size</w:t>
      </w:r>
      <w:r w:rsidRPr="00453198">
        <w:rPr>
          <w:rFonts w:ascii="Consolas" w:hAnsi="Consolas"/>
          <w:color w:val="666600"/>
          <w:sz w:val="21"/>
          <w:szCs w:val="21"/>
        </w:rPr>
        <w:t>(</w:t>
      </w:r>
      <w:r w:rsidRPr="00453198">
        <w:rPr>
          <w:rFonts w:ascii="Consolas" w:hAnsi="Consolas"/>
          <w:color w:val="000000"/>
          <w:sz w:val="21"/>
          <w:szCs w:val="21"/>
        </w:rPr>
        <w:t xml:space="preserve">min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1</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max</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128</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 xml:space="preserve">"El nom ha de tenir entre 1 i 128 </w:t>
      </w:r>
      <w:r w:rsidRPr="00453198">
        <w:rPr>
          <w:rFonts w:ascii="Consolas" w:hAnsi="Consolas"/>
          <w:color w:val="008800"/>
          <w:sz w:val="21"/>
          <w:szCs w:val="21"/>
        </w:rPr>
        <w:tab/>
      </w:r>
      <w:r w:rsidRPr="00453198">
        <w:rPr>
          <w:rFonts w:ascii="Consolas" w:hAnsi="Consolas"/>
          <w:color w:val="008800"/>
          <w:sz w:val="21"/>
          <w:szCs w:val="21"/>
        </w:rPr>
        <w:tab/>
      </w:r>
      <w:r w:rsidRPr="00453198">
        <w:rPr>
          <w:rFonts w:ascii="Consolas" w:hAnsi="Consolas"/>
          <w:color w:val="008800"/>
          <w:sz w:val="21"/>
          <w:szCs w:val="21"/>
        </w:rPr>
        <w:tab/>
      </w:r>
      <w:r w:rsidRPr="00453198">
        <w:rPr>
          <w:rFonts w:ascii="Consolas" w:hAnsi="Consolas"/>
          <w:color w:val="008800"/>
          <w:sz w:val="21"/>
          <w:szCs w:val="21"/>
        </w:rPr>
        <w:tab/>
      </w:r>
      <w:r w:rsidRPr="00453198">
        <w:rPr>
          <w:rFonts w:ascii="Consolas" w:hAnsi="Consolas"/>
          <w:color w:val="008800"/>
          <w:sz w:val="21"/>
          <w:szCs w:val="21"/>
        </w:rPr>
        <w:tab/>
      </w:r>
      <w:r w:rsidRPr="00453198">
        <w:rPr>
          <w:rFonts w:ascii="Consolas" w:hAnsi="Consolas"/>
          <w:color w:val="008800"/>
          <w:sz w:val="21"/>
          <w:szCs w:val="21"/>
        </w:rPr>
        <w:tab/>
        <w:t>caràcters"</w:t>
      </w:r>
      <w:r w:rsidRPr="00453198">
        <w:rPr>
          <w:rFonts w:ascii="Consolas" w:hAnsi="Consolas"/>
          <w:color w:val="666600"/>
          <w:sz w:val="21"/>
          <w:szCs w:val="21"/>
        </w:rPr>
        <w:t>)</w:t>
      </w:r>
    </w:p>
    <w:p w14:paraId="04AF9324"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name</w:t>
      </w:r>
      <w:proofErr w:type="spellEnd"/>
      <w:r w:rsidRPr="00453198">
        <w:rPr>
          <w:rFonts w:ascii="Consolas" w:hAnsi="Consolas"/>
          <w:color w:val="666600"/>
          <w:sz w:val="21"/>
          <w:szCs w:val="21"/>
        </w:rPr>
        <w:t>;</w:t>
      </w:r>
    </w:p>
    <w:p w14:paraId="5EAC7DC1"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6666"/>
          <w:sz w:val="21"/>
          <w:szCs w:val="21"/>
        </w:rPr>
        <w:t>@NotEmpty</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No es pot deixar el nom curt buit"</w:t>
      </w:r>
      <w:r w:rsidRPr="00453198">
        <w:rPr>
          <w:rFonts w:ascii="Consolas" w:hAnsi="Consolas"/>
          <w:color w:val="666600"/>
          <w:sz w:val="21"/>
          <w:szCs w:val="21"/>
        </w:rPr>
        <w:t>)</w:t>
      </w:r>
    </w:p>
    <w:p w14:paraId="1A613F5D"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6666"/>
          <w:sz w:val="21"/>
          <w:szCs w:val="21"/>
        </w:rPr>
        <w:t>@Size</w:t>
      </w:r>
      <w:r w:rsidRPr="00453198">
        <w:rPr>
          <w:rFonts w:ascii="Consolas" w:hAnsi="Consolas"/>
          <w:color w:val="666600"/>
          <w:sz w:val="21"/>
          <w:szCs w:val="21"/>
        </w:rPr>
        <w:t>(</w:t>
      </w:r>
      <w:r w:rsidRPr="00453198">
        <w:rPr>
          <w:rFonts w:ascii="Consolas" w:hAnsi="Consolas"/>
          <w:color w:val="000000"/>
          <w:sz w:val="21"/>
          <w:szCs w:val="21"/>
        </w:rPr>
        <w:t xml:space="preserve">min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1</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max</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64</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El nom ha de tenir entre 1 i 64 caràcters"</w:t>
      </w:r>
      <w:r w:rsidRPr="00453198">
        <w:rPr>
          <w:rFonts w:ascii="Consolas" w:hAnsi="Consolas"/>
          <w:color w:val="666600"/>
          <w:sz w:val="21"/>
          <w:szCs w:val="21"/>
        </w:rPr>
        <w:t>)</w:t>
      </w:r>
    </w:p>
    <w:p w14:paraId="1FC89BFE"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shortName</w:t>
      </w:r>
      <w:proofErr w:type="spellEnd"/>
      <w:r w:rsidRPr="00453198">
        <w:rPr>
          <w:rFonts w:ascii="Consolas" w:hAnsi="Consolas"/>
          <w:color w:val="666600"/>
          <w:sz w:val="21"/>
          <w:szCs w:val="21"/>
        </w:rPr>
        <w:t>;</w:t>
      </w:r>
    </w:p>
    <w:p w14:paraId="6E152481"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6666"/>
          <w:sz w:val="21"/>
          <w:szCs w:val="21"/>
        </w:rPr>
        <w:t>@NotEmpty</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No es pot deixar la descripció buida"</w:t>
      </w:r>
      <w:r w:rsidRPr="00453198">
        <w:rPr>
          <w:rFonts w:ascii="Consolas" w:hAnsi="Consolas"/>
          <w:color w:val="666600"/>
          <w:sz w:val="21"/>
          <w:szCs w:val="21"/>
        </w:rPr>
        <w:t>)</w:t>
      </w:r>
    </w:p>
    <w:p w14:paraId="3C2662C6"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6666"/>
          <w:sz w:val="21"/>
          <w:szCs w:val="21"/>
        </w:rPr>
        <w:t>@Size</w:t>
      </w:r>
      <w:r w:rsidRPr="00453198">
        <w:rPr>
          <w:rFonts w:ascii="Consolas" w:hAnsi="Consolas"/>
          <w:color w:val="666600"/>
          <w:sz w:val="21"/>
          <w:szCs w:val="21"/>
        </w:rPr>
        <w:t>(</w:t>
      </w:r>
      <w:r w:rsidRPr="00453198">
        <w:rPr>
          <w:rFonts w:ascii="Consolas" w:hAnsi="Consolas"/>
          <w:color w:val="000000"/>
          <w:sz w:val="21"/>
          <w:szCs w:val="21"/>
        </w:rPr>
        <w:t xml:space="preserve">min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1</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max</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512</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La descripció ha de tenir entre 1 i 512 caràcters"</w:t>
      </w:r>
      <w:r w:rsidRPr="00453198">
        <w:rPr>
          <w:rFonts w:ascii="Consolas" w:hAnsi="Consolas"/>
          <w:color w:val="666600"/>
          <w:sz w:val="21"/>
          <w:szCs w:val="21"/>
        </w:rPr>
        <w:t>)</w:t>
      </w:r>
    </w:p>
    <w:p w14:paraId="27A80DCA"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escription</w:t>
      </w:r>
      <w:proofErr w:type="spellEnd"/>
      <w:r w:rsidRPr="00453198">
        <w:rPr>
          <w:rFonts w:ascii="Consolas" w:hAnsi="Consolas"/>
          <w:color w:val="666600"/>
          <w:sz w:val="21"/>
          <w:szCs w:val="21"/>
        </w:rPr>
        <w:t>;</w:t>
      </w:r>
    </w:p>
    <w:p w14:paraId="7525B946"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6666"/>
          <w:sz w:val="21"/>
          <w:szCs w:val="21"/>
        </w:rPr>
        <w:t>@NotEmpty</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No es pot deixar la URI buida"</w:t>
      </w:r>
      <w:r w:rsidRPr="00453198">
        <w:rPr>
          <w:rFonts w:ascii="Consolas" w:hAnsi="Consolas"/>
          <w:color w:val="666600"/>
          <w:sz w:val="21"/>
          <w:szCs w:val="21"/>
        </w:rPr>
        <w:t>)</w:t>
      </w:r>
    </w:p>
    <w:p w14:paraId="4341A9CA"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6666"/>
          <w:sz w:val="21"/>
          <w:szCs w:val="21"/>
        </w:rPr>
        <w:t>@Size</w:t>
      </w:r>
      <w:r w:rsidRPr="00453198">
        <w:rPr>
          <w:rFonts w:ascii="Consolas" w:hAnsi="Consolas"/>
          <w:color w:val="666600"/>
          <w:sz w:val="21"/>
          <w:szCs w:val="21"/>
        </w:rPr>
        <w:t>(</w:t>
      </w:r>
      <w:r w:rsidRPr="00453198">
        <w:rPr>
          <w:rFonts w:ascii="Consolas" w:hAnsi="Consolas"/>
          <w:color w:val="000000"/>
          <w:sz w:val="21"/>
          <w:szCs w:val="21"/>
        </w:rPr>
        <w:t xml:space="preserve">min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1</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max</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256</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 xml:space="preserve">"La URI ha de tenir entre 1 i 256 </w:t>
      </w:r>
      <w:r w:rsidRPr="00453198">
        <w:rPr>
          <w:rFonts w:ascii="Consolas" w:hAnsi="Consolas"/>
          <w:color w:val="008800"/>
          <w:sz w:val="21"/>
          <w:szCs w:val="21"/>
        </w:rPr>
        <w:tab/>
      </w:r>
      <w:r w:rsidRPr="00453198">
        <w:rPr>
          <w:rFonts w:ascii="Consolas" w:hAnsi="Consolas"/>
          <w:color w:val="008800"/>
          <w:sz w:val="21"/>
          <w:szCs w:val="21"/>
        </w:rPr>
        <w:tab/>
      </w:r>
      <w:r w:rsidRPr="00453198">
        <w:rPr>
          <w:rFonts w:ascii="Consolas" w:hAnsi="Consolas"/>
          <w:color w:val="008800"/>
          <w:sz w:val="21"/>
          <w:szCs w:val="21"/>
        </w:rPr>
        <w:tab/>
      </w:r>
      <w:r w:rsidRPr="00453198">
        <w:rPr>
          <w:rFonts w:ascii="Consolas" w:hAnsi="Consolas"/>
          <w:color w:val="008800"/>
          <w:sz w:val="21"/>
          <w:szCs w:val="21"/>
        </w:rPr>
        <w:tab/>
      </w:r>
      <w:r w:rsidRPr="00453198">
        <w:rPr>
          <w:rFonts w:ascii="Consolas" w:hAnsi="Consolas"/>
          <w:color w:val="008800"/>
          <w:sz w:val="21"/>
          <w:szCs w:val="21"/>
        </w:rPr>
        <w:tab/>
      </w:r>
      <w:r w:rsidRPr="00453198">
        <w:rPr>
          <w:rFonts w:ascii="Consolas" w:hAnsi="Consolas"/>
          <w:color w:val="008800"/>
          <w:sz w:val="21"/>
          <w:szCs w:val="21"/>
        </w:rPr>
        <w:tab/>
        <w:t>caràcters"</w:t>
      </w:r>
      <w:r w:rsidRPr="00453198">
        <w:rPr>
          <w:rFonts w:ascii="Consolas" w:hAnsi="Consolas"/>
          <w:color w:val="666600"/>
          <w:sz w:val="21"/>
          <w:szCs w:val="21"/>
        </w:rPr>
        <w:t>)</w:t>
      </w:r>
    </w:p>
    <w:p w14:paraId="491B91DC"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uri</w:t>
      </w:r>
      <w:proofErr w:type="spellEnd"/>
      <w:r w:rsidRPr="00453198">
        <w:rPr>
          <w:rFonts w:ascii="Consolas" w:hAnsi="Consolas"/>
          <w:color w:val="666600"/>
          <w:sz w:val="21"/>
          <w:szCs w:val="21"/>
        </w:rPr>
        <w:t>;</w:t>
      </w:r>
    </w:p>
    <w:p w14:paraId="41B778D7"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6666"/>
          <w:sz w:val="21"/>
          <w:szCs w:val="21"/>
        </w:rPr>
        <w:t>@NotEmpty</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No es pot deixar la descripció buida"</w:t>
      </w:r>
      <w:r w:rsidRPr="00453198">
        <w:rPr>
          <w:rFonts w:ascii="Consolas" w:hAnsi="Consolas"/>
          <w:color w:val="666600"/>
          <w:sz w:val="21"/>
          <w:szCs w:val="21"/>
        </w:rPr>
        <w:t>)</w:t>
      </w:r>
    </w:p>
    <w:p w14:paraId="36A3BABB"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6666"/>
          <w:sz w:val="21"/>
          <w:szCs w:val="21"/>
        </w:rPr>
        <w:t>@Size</w:t>
      </w:r>
      <w:r w:rsidRPr="00453198">
        <w:rPr>
          <w:rFonts w:ascii="Consolas" w:hAnsi="Consolas"/>
          <w:color w:val="666600"/>
          <w:sz w:val="21"/>
          <w:szCs w:val="21"/>
        </w:rPr>
        <w:t>(</w:t>
      </w:r>
      <w:r w:rsidRPr="00453198">
        <w:rPr>
          <w:rFonts w:ascii="Consolas" w:hAnsi="Consolas"/>
          <w:color w:val="000000"/>
          <w:sz w:val="21"/>
          <w:szCs w:val="21"/>
        </w:rPr>
        <w:t xml:space="preserve">min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1</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max</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256</w:t>
      </w:r>
      <w:r w:rsidRPr="00453198">
        <w:rPr>
          <w:rFonts w:ascii="Consolas" w:hAnsi="Consolas"/>
          <w:color w:val="666600"/>
          <w:sz w:val="21"/>
          <w:szCs w:val="21"/>
        </w:rPr>
        <w:t>,</w:t>
      </w:r>
      <w:r w:rsidRPr="00453198">
        <w:rPr>
          <w:rFonts w:ascii="Consolas" w:hAnsi="Consolas"/>
          <w:color w:val="000000"/>
          <w:sz w:val="21"/>
          <w:szCs w:val="21"/>
        </w:rPr>
        <w:t xml:space="preserve">messag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La notificació ha de tenir entre 1 i 256 caràcters"</w:t>
      </w:r>
      <w:r w:rsidRPr="00453198">
        <w:rPr>
          <w:rFonts w:ascii="Consolas" w:hAnsi="Consolas"/>
          <w:color w:val="666600"/>
          <w:sz w:val="21"/>
          <w:szCs w:val="21"/>
        </w:rPr>
        <w:t>)</w:t>
      </w:r>
    </w:p>
    <w:p w14:paraId="423F5D9E"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notificationMessage</w:t>
      </w:r>
      <w:proofErr w:type="spellEnd"/>
      <w:r w:rsidRPr="00453198">
        <w:rPr>
          <w:rFonts w:ascii="Consolas" w:hAnsi="Consolas"/>
          <w:color w:val="666600"/>
          <w:sz w:val="21"/>
          <w:szCs w:val="21"/>
        </w:rPr>
        <w:t>;</w:t>
      </w:r>
    </w:p>
    <w:p w14:paraId="13F74D65"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w:t>
      </w:r>
    </w:p>
    <w:p w14:paraId="1160CAC0"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floa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greenValue</w:t>
      </w:r>
      <w:proofErr w:type="spellEnd"/>
      <w:r w:rsidRPr="00453198">
        <w:rPr>
          <w:rFonts w:ascii="Consolas" w:hAnsi="Consolas"/>
          <w:color w:val="666600"/>
          <w:sz w:val="21"/>
          <w:szCs w:val="21"/>
        </w:rPr>
        <w:t>;</w:t>
      </w:r>
    </w:p>
    <w:p w14:paraId="494EDDEC"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floa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yellowValue</w:t>
      </w:r>
      <w:proofErr w:type="spellEnd"/>
      <w:r w:rsidRPr="00453198">
        <w:rPr>
          <w:rFonts w:ascii="Consolas" w:hAnsi="Consolas"/>
          <w:color w:val="666600"/>
          <w:sz w:val="21"/>
          <w:szCs w:val="21"/>
        </w:rPr>
        <w:t>;</w:t>
      </w:r>
    </w:p>
    <w:p w14:paraId="71A48D15"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floa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redValue</w:t>
      </w:r>
      <w:proofErr w:type="spellEnd"/>
      <w:r w:rsidRPr="00453198">
        <w:rPr>
          <w:rFonts w:ascii="Consolas" w:hAnsi="Consolas"/>
          <w:color w:val="666600"/>
          <w:sz w:val="21"/>
          <w:szCs w:val="21"/>
        </w:rPr>
        <w:t>;</w:t>
      </w:r>
    </w:p>
    <w:p w14:paraId="50C5637A"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floa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lastValue</w:t>
      </w:r>
      <w:proofErr w:type="spellEnd"/>
      <w:r w:rsidRPr="00453198">
        <w:rPr>
          <w:rFonts w:ascii="Consolas" w:hAnsi="Consolas"/>
          <w:color w:val="666600"/>
          <w:sz w:val="21"/>
          <w:szCs w:val="21"/>
        </w:rPr>
        <w:t>;</w:t>
      </w:r>
    </w:p>
    <w:p w14:paraId="3F861B1C"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refreshRate</w:t>
      </w:r>
      <w:proofErr w:type="spellEnd"/>
      <w:r w:rsidRPr="00453198">
        <w:rPr>
          <w:rFonts w:ascii="Consolas" w:hAnsi="Consolas"/>
          <w:color w:val="666600"/>
          <w:sz w:val="21"/>
          <w:szCs w:val="21"/>
        </w:rPr>
        <w:t>;</w:t>
      </w:r>
    </w:p>
    <w:p w14:paraId="16CAC835"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w:t>
      </w:r>
    </w:p>
    <w:p w14:paraId="7C6F5438"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Role</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role</w:t>
      </w:r>
      <w:proofErr w:type="spellEnd"/>
      <w:r w:rsidRPr="00453198">
        <w:rPr>
          <w:rFonts w:ascii="Consolas" w:hAnsi="Consolas"/>
          <w:color w:val="666600"/>
          <w:sz w:val="21"/>
          <w:szCs w:val="21"/>
        </w:rPr>
        <w:t>;</w:t>
      </w:r>
    </w:p>
    <w:p w14:paraId="55FEE6AC"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w:t>
      </w:r>
    </w:p>
    <w:p w14:paraId="2EE437EA"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tempRoleName</w:t>
      </w:r>
      <w:proofErr w:type="spellEnd"/>
      <w:r w:rsidRPr="00453198">
        <w:rPr>
          <w:rFonts w:ascii="Consolas" w:hAnsi="Consolas"/>
          <w:color w:val="666600"/>
          <w:sz w:val="21"/>
          <w:szCs w:val="21"/>
        </w:rPr>
        <w:t>;</w:t>
      </w:r>
    </w:p>
    <w:p w14:paraId="0441E746"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w:t>
      </w:r>
    </w:p>
    <w:p w14:paraId="6F52250B"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880000"/>
          <w:sz w:val="21"/>
          <w:szCs w:val="21"/>
        </w:rPr>
        <w:t>//CONSTRUCTOR</w:t>
      </w:r>
    </w:p>
    <w:p w14:paraId="3D64152D"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w:t>
      </w:r>
    </w:p>
    <w:p w14:paraId="438D34B1"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880000"/>
          <w:sz w:val="21"/>
          <w:szCs w:val="21"/>
        </w:rPr>
        <w:t>//GETS I SETS</w:t>
      </w:r>
    </w:p>
    <w:p w14:paraId="1B2B3FDF" w14:textId="77777777" w:rsidR="001A111D"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w:t>
      </w:r>
    </w:p>
    <w:p w14:paraId="1973EFE2" w14:textId="6754F47D" w:rsidR="00827EA3" w:rsidRPr="00453198" w:rsidRDefault="001A111D" w:rsidP="005A4CAA">
      <w:pPr>
        <w:pStyle w:val="HTMLambformatprevi"/>
        <w:numPr>
          <w:ilvl w:val="0"/>
          <w:numId w:val="2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13770938"/>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w:t>
      </w:r>
    </w:p>
    <w:p w14:paraId="6EDDFFB1" w14:textId="6CEBC0D4" w:rsidR="00AC0F57" w:rsidRPr="00453198" w:rsidRDefault="00AC0F57" w:rsidP="0032269F">
      <w:pPr>
        <w:pStyle w:val="Ttol4"/>
      </w:pPr>
      <w:r w:rsidRPr="00453198">
        <w:t>PERSIST</w:t>
      </w:r>
      <w:r w:rsidR="004F4FF4" w:rsidRPr="00453198">
        <w:t>È</w:t>
      </w:r>
      <w:r w:rsidRPr="00453198">
        <w:t>NCIA</w:t>
      </w:r>
    </w:p>
    <w:p w14:paraId="5F976F91" w14:textId="45D7F5EF" w:rsidR="00DA7F12" w:rsidRPr="00453198" w:rsidRDefault="00DA7F12" w:rsidP="00DA7F12">
      <w:r w:rsidRPr="00453198">
        <w:t xml:space="preserve">El segon paquet és el de la persistència i serà la que parli amb la base de dades. Aquest paquet tindrà dues classes. La primera, la que es comuniqui </w:t>
      </w:r>
      <w:r w:rsidR="004F4FF4" w:rsidRPr="00453198">
        <w:t>a través</w:t>
      </w:r>
      <w:r w:rsidRPr="00453198">
        <w:t xml:space="preserve"> de </w:t>
      </w:r>
      <w:proofErr w:type="spellStart"/>
      <w:r w:rsidRPr="00453198">
        <w:rPr>
          <w:i/>
          <w:iCs/>
        </w:rPr>
        <w:t>queries</w:t>
      </w:r>
      <w:proofErr w:type="spellEnd"/>
      <w:r w:rsidRPr="00453198">
        <w:t xml:space="preserve"> amb la base de dades</w:t>
      </w:r>
      <w:r w:rsidR="004578DA" w:rsidRPr="00453198">
        <w:t xml:space="preserve">, </w:t>
      </w:r>
      <w:proofErr w:type="spellStart"/>
      <w:r w:rsidR="004578DA" w:rsidRPr="00453198">
        <w:rPr>
          <w:i/>
          <w:iCs/>
        </w:rPr>
        <w:t>DatabaseDAO</w:t>
      </w:r>
      <w:proofErr w:type="spellEnd"/>
      <w:r w:rsidRPr="00453198">
        <w:t>. I l’altre la que fa de façana de la classe anterior i es comunica amb els controladors webs</w:t>
      </w:r>
      <w:r w:rsidR="004578DA" w:rsidRPr="00453198">
        <w:t xml:space="preserve">, </w:t>
      </w:r>
      <w:proofErr w:type="spellStart"/>
      <w:r w:rsidR="004578DA" w:rsidRPr="00453198">
        <w:rPr>
          <w:i/>
          <w:iCs/>
        </w:rPr>
        <w:t>DatabaseController</w:t>
      </w:r>
      <w:proofErr w:type="spellEnd"/>
      <w:r w:rsidRPr="00453198">
        <w:t>.</w:t>
      </w:r>
    </w:p>
    <w:p w14:paraId="337AD79A" w14:textId="39F70EDF" w:rsidR="00DA7F12" w:rsidRPr="00453198" w:rsidRDefault="00DA7F12" w:rsidP="00DA7F12">
      <w:r w:rsidRPr="00453198">
        <w:t>Aquesta primera classe</w:t>
      </w:r>
      <w:r w:rsidR="004578DA" w:rsidRPr="00453198">
        <w:t xml:space="preserve"> necessitarà, </w:t>
      </w:r>
      <w:r w:rsidR="003C192E" w:rsidRPr="00453198">
        <w:t xml:space="preserve">a part d’uns </w:t>
      </w:r>
      <w:proofErr w:type="spellStart"/>
      <w:r w:rsidR="003C192E" w:rsidRPr="00453198">
        <w:rPr>
          <w:i/>
          <w:iCs/>
        </w:rPr>
        <w:t>strings</w:t>
      </w:r>
      <w:proofErr w:type="spellEnd"/>
      <w:r w:rsidR="003C192E" w:rsidRPr="00453198">
        <w:t xml:space="preserve"> amb </w:t>
      </w:r>
      <w:r w:rsidR="0064317D" w:rsidRPr="00453198">
        <w:t>les</w:t>
      </w:r>
      <w:r w:rsidR="003C192E" w:rsidRPr="00453198">
        <w:t xml:space="preserve"> </w:t>
      </w:r>
      <w:proofErr w:type="spellStart"/>
      <w:r w:rsidR="003C192E" w:rsidRPr="00453198">
        <w:rPr>
          <w:i/>
          <w:iCs/>
        </w:rPr>
        <w:t>que</w:t>
      </w:r>
      <w:r w:rsidR="004578DA" w:rsidRPr="00453198">
        <w:rPr>
          <w:i/>
          <w:iCs/>
        </w:rPr>
        <w:t>ries</w:t>
      </w:r>
      <w:proofErr w:type="spellEnd"/>
      <w:r w:rsidR="004578DA" w:rsidRPr="00453198">
        <w:t xml:space="preserve">, </w:t>
      </w:r>
      <w:r w:rsidR="003C192E" w:rsidRPr="00453198">
        <w:t>d’</w:t>
      </w:r>
      <w:r w:rsidR="004578DA" w:rsidRPr="00453198">
        <w:t xml:space="preserve">un mètode que converteixi una fila de la base de dades en un objecte del tipus </w:t>
      </w:r>
      <w:proofErr w:type="spellStart"/>
      <w:r w:rsidR="004578DA" w:rsidRPr="00453198">
        <w:rPr>
          <w:i/>
        </w:rPr>
        <w:t>Warning</w:t>
      </w:r>
      <w:proofErr w:type="spellEnd"/>
      <w:r w:rsidR="004578DA" w:rsidRPr="00453198">
        <w:t xml:space="preserve">. Amb aquest mètode, agafar les dades de les files de la taula </w:t>
      </w:r>
      <w:proofErr w:type="spellStart"/>
      <w:r w:rsidR="004578DA" w:rsidRPr="00453198">
        <w:rPr>
          <w:i/>
          <w:iCs/>
        </w:rPr>
        <w:t>Warnings</w:t>
      </w:r>
      <w:proofErr w:type="spellEnd"/>
      <w:r w:rsidR="004578DA" w:rsidRPr="00453198">
        <w:t xml:space="preserve"> serà bastant </w:t>
      </w:r>
      <w:r w:rsidR="004F4FF4" w:rsidRPr="00453198">
        <w:t>més</w:t>
      </w:r>
      <w:r w:rsidR="004578DA" w:rsidRPr="00453198">
        <w:t xml:space="preserve"> senzill, ja que no s’haurà de repetir codi.</w:t>
      </w:r>
    </w:p>
    <w:p w14:paraId="6073631D" w14:textId="19876835" w:rsidR="004578DA" w:rsidRPr="00453198" w:rsidRDefault="004578DA" w:rsidP="00DA7F12">
      <w:r w:rsidRPr="00453198">
        <w:lastRenderedPageBreak/>
        <w:t xml:space="preserve">A més el </w:t>
      </w:r>
      <w:proofErr w:type="spellStart"/>
      <w:r w:rsidRPr="00453198">
        <w:rPr>
          <w:i/>
          <w:iCs/>
        </w:rPr>
        <w:t>DatabaseDAO</w:t>
      </w:r>
      <w:proofErr w:type="spellEnd"/>
      <w:r w:rsidRPr="00453198">
        <w:t xml:space="preserve"> necessita un objecte de la classe </w:t>
      </w:r>
      <w:proofErr w:type="spellStart"/>
      <w:r w:rsidRPr="00453198">
        <w:rPr>
          <w:i/>
          <w:iCs/>
        </w:rPr>
        <w:t>JdbcTemplate</w:t>
      </w:r>
      <w:proofErr w:type="spellEnd"/>
      <w:r w:rsidRPr="00453198">
        <w:t>, ja que serà qui farà les crides a la base de dades. Per saber quina base de dades ha de comunicar-se, s’ha hagut de crear un arxiu de propietats on hi ha totes les credencials d’aquesta base de dades.</w:t>
      </w:r>
    </w:p>
    <w:p w14:paraId="7AB58BE6" w14:textId="1C74CA70" w:rsidR="004578DA" w:rsidRPr="00453198" w:rsidRDefault="004578DA" w:rsidP="00DA7F12">
      <w:r w:rsidRPr="00453198">
        <w:t xml:space="preserve">Per acabar amb aquesta classe, hi ha </w:t>
      </w:r>
      <w:r w:rsidR="00984369" w:rsidRPr="00453198">
        <w:t>cinc</w:t>
      </w:r>
      <w:r w:rsidRPr="00453198">
        <w:t xml:space="preserve"> mètodes </w:t>
      </w:r>
      <w:r w:rsidR="004F4FF4" w:rsidRPr="00453198">
        <w:t>desprès</w:t>
      </w:r>
      <w:r w:rsidRPr="00453198">
        <w:t xml:space="preserve"> del </w:t>
      </w:r>
      <w:proofErr w:type="spellStart"/>
      <w:r w:rsidR="004F4FF4" w:rsidRPr="00453198">
        <w:rPr>
          <w:i/>
          <w:iCs/>
        </w:rPr>
        <w:t>warningM</w:t>
      </w:r>
      <w:r w:rsidRPr="00453198">
        <w:rPr>
          <w:i/>
          <w:iCs/>
        </w:rPr>
        <w:t>apper</w:t>
      </w:r>
      <w:proofErr w:type="spellEnd"/>
      <w:r w:rsidR="004F4FF4" w:rsidRPr="00453198">
        <w:t xml:space="preserve">. El primer mètode és el que </w:t>
      </w:r>
      <w:r w:rsidR="0009536A" w:rsidRPr="00453198">
        <w:t>crearà una alerta a la base de dades</w:t>
      </w:r>
      <w:r w:rsidR="004F4FF4" w:rsidRPr="00453198">
        <w:t xml:space="preserve">. </w:t>
      </w:r>
      <w:r w:rsidR="00984369" w:rsidRPr="00453198">
        <w:t>El</w:t>
      </w:r>
      <w:r w:rsidR="004F4FF4" w:rsidRPr="00453198">
        <w:t xml:space="preserve"> </w:t>
      </w:r>
      <w:r w:rsidR="00984369" w:rsidRPr="00453198">
        <w:t>segon</w:t>
      </w:r>
      <w:r w:rsidR="004F4FF4" w:rsidRPr="00453198">
        <w:t xml:space="preserve">, </w:t>
      </w:r>
      <w:r w:rsidR="00984369" w:rsidRPr="00453198">
        <w:t>retornarà una llista amb totes les alertes que hi ha creades. El tercer</w:t>
      </w:r>
      <w:r w:rsidR="004F4FF4" w:rsidRPr="00453198">
        <w:t xml:space="preserve"> mètode </w:t>
      </w:r>
      <w:r w:rsidR="00984369" w:rsidRPr="00453198">
        <w:t>retornarà</w:t>
      </w:r>
      <w:r w:rsidR="004F4FF4" w:rsidRPr="00453198">
        <w:t xml:space="preserve"> la fila de la taula </w:t>
      </w:r>
      <w:proofErr w:type="spellStart"/>
      <w:r w:rsidR="004F4FF4" w:rsidRPr="00453198">
        <w:rPr>
          <w:i/>
          <w:iCs/>
        </w:rPr>
        <w:t>Warnings</w:t>
      </w:r>
      <w:proofErr w:type="spellEnd"/>
      <w:r w:rsidR="004F4FF4" w:rsidRPr="00453198">
        <w:t xml:space="preserve"> que tingui l’identificador que és passa per paràmetre del mètode.</w:t>
      </w:r>
      <w:r w:rsidR="00984369" w:rsidRPr="00453198">
        <w:t xml:space="preserve"> Després tenim el mètode que esborrarà de la base de dades l’alerta desitjada. I per últim hi ha el mètode que modificarà les dades d’una alerta.</w:t>
      </w:r>
    </w:p>
    <w:p w14:paraId="48941BC0"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6666"/>
          <w:sz w:val="21"/>
          <w:szCs w:val="21"/>
        </w:rPr>
        <w:t>@Repository</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class</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DatabaseDAO</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
    <w:p w14:paraId="74F97495"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w:t>
      </w:r>
    </w:p>
    <w:p w14:paraId="20FA5E2F"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r w:rsidRPr="00453198">
        <w:rPr>
          <w:rFonts w:ascii="Consolas" w:hAnsi="Consolas"/>
          <w:color w:val="000088"/>
          <w:sz w:val="21"/>
          <w:szCs w:val="21"/>
        </w:rPr>
        <w:t>final</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INSERT_WARNING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 xml:space="preserve">"INSERT INTO </w:t>
      </w:r>
      <w:proofErr w:type="spellStart"/>
      <w:r w:rsidRPr="00453198">
        <w:rPr>
          <w:rFonts w:ascii="Consolas" w:hAnsi="Consolas"/>
          <w:color w:val="008800"/>
          <w:sz w:val="21"/>
          <w:szCs w:val="21"/>
        </w:rPr>
        <w:t>Warnings</w:t>
      </w:r>
      <w:proofErr w:type="spellEnd"/>
      <w:r w:rsidRPr="00453198">
        <w:rPr>
          <w:rFonts w:ascii="Consolas" w:hAnsi="Consolas"/>
          <w:color w:val="008800"/>
          <w:sz w:val="21"/>
          <w:szCs w:val="21"/>
        </w:rPr>
        <w:t xml:space="preserve"> VALUES (?,?,?,?,?,?,?,?,?,?,?,?,?,?);"</w:t>
      </w:r>
      <w:r w:rsidRPr="00453198">
        <w:rPr>
          <w:rFonts w:ascii="Consolas" w:hAnsi="Consolas"/>
          <w:color w:val="666600"/>
          <w:sz w:val="21"/>
          <w:szCs w:val="21"/>
        </w:rPr>
        <w:t>;</w:t>
      </w:r>
    </w:p>
    <w:p w14:paraId="3FFBF3D6"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r w:rsidRPr="00453198">
        <w:rPr>
          <w:rFonts w:ascii="Consolas" w:hAnsi="Consolas"/>
          <w:color w:val="000088"/>
          <w:sz w:val="21"/>
          <w:szCs w:val="21"/>
        </w:rPr>
        <w:t>final</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FIND_ALL_WARNINGS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 xml:space="preserve">"SELECT * FROM </w:t>
      </w:r>
      <w:proofErr w:type="spellStart"/>
      <w:r w:rsidRPr="00453198">
        <w:rPr>
          <w:rFonts w:ascii="Consolas" w:hAnsi="Consolas"/>
          <w:color w:val="008800"/>
          <w:sz w:val="21"/>
          <w:szCs w:val="21"/>
        </w:rPr>
        <w:t>Warnings</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3FC62C83"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r w:rsidRPr="00453198">
        <w:rPr>
          <w:rFonts w:ascii="Consolas" w:hAnsi="Consolas"/>
          <w:color w:val="000088"/>
          <w:sz w:val="21"/>
          <w:szCs w:val="21"/>
        </w:rPr>
        <w:t>final</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FIND_WARNING_BY_ID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 xml:space="preserve">"SELECT * FROM </w:t>
      </w:r>
      <w:proofErr w:type="spellStart"/>
      <w:r w:rsidRPr="00453198">
        <w:rPr>
          <w:rFonts w:ascii="Consolas" w:hAnsi="Consolas"/>
          <w:color w:val="008800"/>
          <w:sz w:val="21"/>
          <w:szCs w:val="21"/>
        </w:rPr>
        <w:t>Warnings</w:t>
      </w:r>
      <w:proofErr w:type="spellEnd"/>
      <w:r w:rsidRPr="00453198">
        <w:rPr>
          <w:rFonts w:ascii="Consolas" w:hAnsi="Consolas"/>
          <w:color w:val="008800"/>
          <w:sz w:val="21"/>
          <w:szCs w:val="21"/>
        </w:rPr>
        <w:t xml:space="preserve"> WHERE </w:t>
      </w:r>
      <w:proofErr w:type="spellStart"/>
      <w:r w:rsidRPr="00453198">
        <w:rPr>
          <w:rFonts w:ascii="Consolas" w:hAnsi="Consolas"/>
          <w:color w:val="008800"/>
          <w:sz w:val="21"/>
          <w:szCs w:val="21"/>
        </w:rPr>
        <w:t>war_i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30A67A47"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r w:rsidRPr="00453198">
        <w:rPr>
          <w:rFonts w:ascii="Consolas" w:hAnsi="Consolas"/>
          <w:color w:val="000088"/>
          <w:sz w:val="21"/>
          <w:szCs w:val="21"/>
        </w:rPr>
        <w:t>final</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DELETE_WARNING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 xml:space="preserve">"DELETE FROM </w:t>
      </w:r>
      <w:proofErr w:type="spellStart"/>
      <w:r w:rsidRPr="00453198">
        <w:rPr>
          <w:rFonts w:ascii="Consolas" w:hAnsi="Consolas"/>
          <w:color w:val="008800"/>
          <w:sz w:val="21"/>
          <w:szCs w:val="21"/>
        </w:rPr>
        <w:t>Warnings</w:t>
      </w:r>
      <w:proofErr w:type="spellEnd"/>
      <w:r w:rsidRPr="00453198">
        <w:rPr>
          <w:rFonts w:ascii="Consolas" w:hAnsi="Consolas"/>
          <w:color w:val="008800"/>
          <w:sz w:val="21"/>
          <w:szCs w:val="21"/>
        </w:rPr>
        <w:t xml:space="preserve"> WHERE </w:t>
      </w:r>
      <w:proofErr w:type="spellStart"/>
      <w:r w:rsidRPr="00453198">
        <w:rPr>
          <w:rFonts w:ascii="Consolas" w:hAnsi="Consolas"/>
          <w:color w:val="008800"/>
          <w:sz w:val="21"/>
          <w:szCs w:val="21"/>
        </w:rPr>
        <w:t>war_i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7DADC3B7"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r w:rsidRPr="00453198">
        <w:rPr>
          <w:rFonts w:ascii="Consolas" w:hAnsi="Consolas"/>
          <w:color w:val="000088"/>
          <w:sz w:val="21"/>
          <w:szCs w:val="21"/>
        </w:rPr>
        <w:t>final</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UPDATE_WARNING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 xml:space="preserve">"UPDATE </w:t>
      </w:r>
      <w:proofErr w:type="spellStart"/>
      <w:r w:rsidRPr="00453198">
        <w:rPr>
          <w:rFonts w:ascii="Consolas" w:hAnsi="Consolas"/>
          <w:color w:val="008800"/>
          <w:sz w:val="21"/>
          <w:szCs w:val="21"/>
        </w:rPr>
        <w:t>Warnings</w:t>
      </w:r>
      <w:proofErr w:type="spellEnd"/>
      <w:r w:rsidRPr="00453198">
        <w:rPr>
          <w:rFonts w:ascii="Consolas" w:hAnsi="Consolas"/>
          <w:color w:val="008800"/>
          <w:sz w:val="21"/>
          <w:szCs w:val="21"/>
        </w:rPr>
        <w:t xml:space="preserve"> SET </w:t>
      </w:r>
      <w:r w:rsidRPr="00453198">
        <w:rPr>
          <w:rFonts w:ascii="Consolas" w:hAnsi="Consolas"/>
          <w:color w:val="008800"/>
          <w:sz w:val="21"/>
          <w:szCs w:val="21"/>
        </w:rPr>
        <w:tab/>
      </w:r>
      <w:proofErr w:type="spellStart"/>
      <w:r w:rsidRPr="00453198">
        <w:rPr>
          <w:rFonts w:ascii="Consolas" w:hAnsi="Consolas"/>
          <w:color w:val="008800"/>
          <w:sz w:val="21"/>
          <w:szCs w:val="21"/>
        </w:rPr>
        <w:t>war_description</w:t>
      </w:r>
      <w:proofErr w:type="spellEnd"/>
      <w:r w:rsidRPr="00453198">
        <w:rPr>
          <w:rFonts w:ascii="Consolas" w:hAnsi="Consolas"/>
          <w:color w:val="008800"/>
          <w:sz w:val="21"/>
          <w:szCs w:val="21"/>
        </w:rPr>
        <w:t xml:space="preserve">=?, </w:t>
      </w:r>
      <w:proofErr w:type="spellStart"/>
      <w:r w:rsidRPr="00453198">
        <w:rPr>
          <w:rFonts w:ascii="Consolas" w:hAnsi="Consolas"/>
          <w:color w:val="008800"/>
          <w:sz w:val="21"/>
          <w:szCs w:val="21"/>
        </w:rPr>
        <w:t>war_uri</w:t>
      </w:r>
      <w:proofErr w:type="spellEnd"/>
      <w:r w:rsidRPr="00453198">
        <w:rPr>
          <w:rFonts w:ascii="Consolas" w:hAnsi="Consolas"/>
          <w:color w:val="008800"/>
          <w:sz w:val="21"/>
          <w:szCs w:val="21"/>
        </w:rPr>
        <w:t xml:space="preserve">=?, </w:t>
      </w:r>
      <w:proofErr w:type="spellStart"/>
      <w:r w:rsidRPr="00453198">
        <w:rPr>
          <w:rFonts w:ascii="Consolas" w:hAnsi="Consolas"/>
          <w:color w:val="008800"/>
          <w:sz w:val="21"/>
          <w:szCs w:val="21"/>
        </w:rPr>
        <w:t>war_notificationmessage</w:t>
      </w:r>
      <w:proofErr w:type="spellEnd"/>
      <w:r w:rsidRPr="00453198">
        <w:rPr>
          <w:rFonts w:ascii="Consolas" w:hAnsi="Consolas"/>
          <w:color w:val="008800"/>
          <w:sz w:val="21"/>
          <w:szCs w:val="21"/>
        </w:rPr>
        <w:t xml:space="preserve">=?, </w:t>
      </w:r>
      <w:r w:rsidRPr="00453198">
        <w:rPr>
          <w:rFonts w:ascii="Consolas" w:hAnsi="Consolas"/>
          <w:color w:val="008800"/>
          <w:sz w:val="21"/>
          <w:szCs w:val="21"/>
        </w:rPr>
        <w:tab/>
      </w:r>
      <w:r w:rsidRPr="00453198">
        <w:rPr>
          <w:rFonts w:ascii="Consolas" w:hAnsi="Consolas"/>
          <w:color w:val="008800"/>
          <w:sz w:val="21"/>
          <w:szCs w:val="21"/>
        </w:rPr>
        <w:tab/>
      </w:r>
      <w:proofErr w:type="spellStart"/>
      <w:r w:rsidRPr="00453198">
        <w:rPr>
          <w:rFonts w:ascii="Consolas" w:hAnsi="Consolas"/>
          <w:color w:val="008800"/>
          <w:sz w:val="21"/>
          <w:szCs w:val="21"/>
        </w:rPr>
        <w:t>war_greenvalue</w:t>
      </w:r>
      <w:proofErr w:type="spellEnd"/>
      <w:r w:rsidRPr="00453198">
        <w:rPr>
          <w:rFonts w:ascii="Consolas" w:hAnsi="Consolas"/>
          <w:color w:val="008800"/>
          <w:sz w:val="21"/>
          <w:szCs w:val="21"/>
        </w:rPr>
        <w:t xml:space="preserve">=?, </w:t>
      </w:r>
      <w:proofErr w:type="spellStart"/>
      <w:r w:rsidRPr="00453198">
        <w:rPr>
          <w:rFonts w:ascii="Consolas" w:hAnsi="Consolas"/>
          <w:color w:val="008800"/>
          <w:sz w:val="21"/>
          <w:szCs w:val="21"/>
        </w:rPr>
        <w:t>war_yellowvalue</w:t>
      </w:r>
      <w:proofErr w:type="spellEnd"/>
      <w:r w:rsidRPr="00453198">
        <w:rPr>
          <w:rFonts w:ascii="Consolas" w:hAnsi="Consolas"/>
          <w:color w:val="008800"/>
          <w:sz w:val="21"/>
          <w:szCs w:val="21"/>
        </w:rPr>
        <w:t xml:space="preserve">=?, </w:t>
      </w:r>
      <w:proofErr w:type="spellStart"/>
      <w:r w:rsidRPr="00453198">
        <w:rPr>
          <w:rFonts w:ascii="Consolas" w:hAnsi="Consolas"/>
          <w:color w:val="008800"/>
          <w:sz w:val="21"/>
          <w:szCs w:val="21"/>
        </w:rPr>
        <w:t>war_redvalue</w:t>
      </w:r>
      <w:proofErr w:type="spellEnd"/>
      <w:r w:rsidRPr="00453198">
        <w:rPr>
          <w:rFonts w:ascii="Consolas" w:hAnsi="Consolas"/>
          <w:color w:val="008800"/>
          <w:sz w:val="21"/>
          <w:szCs w:val="21"/>
        </w:rPr>
        <w:t xml:space="preserve">=?, </w:t>
      </w:r>
      <w:proofErr w:type="spellStart"/>
      <w:r w:rsidRPr="00453198">
        <w:rPr>
          <w:rFonts w:ascii="Consolas" w:hAnsi="Consolas"/>
          <w:color w:val="008800"/>
          <w:sz w:val="21"/>
          <w:szCs w:val="21"/>
        </w:rPr>
        <w:t>war_refreshrate</w:t>
      </w:r>
      <w:proofErr w:type="spellEnd"/>
      <w:r w:rsidRPr="00453198">
        <w:rPr>
          <w:rFonts w:ascii="Consolas" w:hAnsi="Consolas"/>
          <w:color w:val="008800"/>
          <w:sz w:val="21"/>
          <w:szCs w:val="21"/>
        </w:rPr>
        <w:t xml:space="preserve">=? WHERE </w:t>
      </w:r>
      <w:proofErr w:type="spellStart"/>
      <w:r w:rsidRPr="00453198">
        <w:rPr>
          <w:rFonts w:ascii="Consolas" w:hAnsi="Consolas"/>
          <w:color w:val="008800"/>
          <w:sz w:val="21"/>
          <w:szCs w:val="21"/>
        </w:rPr>
        <w:t>war_i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0E3A4017"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r w:rsidRPr="00453198">
        <w:rPr>
          <w:rFonts w:ascii="Consolas" w:hAnsi="Consolas"/>
          <w:color w:val="000088"/>
          <w:sz w:val="21"/>
          <w:szCs w:val="21"/>
        </w:rPr>
        <w:t>final</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COUNT_WARNINGS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SELECT COUNT(</w:t>
      </w:r>
      <w:proofErr w:type="spellStart"/>
      <w:r w:rsidRPr="00453198">
        <w:rPr>
          <w:rFonts w:ascii="Consolas" w:hAnsi="Consolas"/>
          <w:color w:val="008800"/>
          <w:sz w:val="21"/>
          <w:szCs w:val="21"/>
        </w:rPr>
        <w:t>war_id</w:t>
      </w:r>
      <w:proofErr w:type="spellEnd"/>
      <w:r w:rsidRPr="00453198">
        <w:rPr>
          <w:rFonts w:ascii="Consolas" w:hAnsi="Consolas"/>
          <w:color w:val="008800"/>
          <w:sz w:val="21"/>
          <w:szCs w:val="21"/>
        </w:rPr>
        <w:t xml:space="preserve">) FROM </w:t>
      </w:r>
      <w:proofErr w:type="spellStart"/>
      <w:r w:rsidRPr="00453198">
        <w:rPr>
          <w:rFonts w:ascii="Consolas" w:hAnsi="Consolas"/>
          <w:color w:val="008800"/>
          <w:sz w:val="21"/>
          <w:szCs w:val="21"/>
        </w:rPr>
        <w:t>Warnings</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6BB96887"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w:t>
      </w:r>
    </w:p>
    <w:p w14:paraId="42EBE965"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880000"/>
          <w:sz w:val="21"/>
          <w:szCs w:val="21"/>
        </w:rPr>
        <w:t>//MAPPERS</w:t>
      </w:r>
    </w:p>
    <w:p w14:paraId="6F65A653"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RowMapper</w:t>
      </w:r>
      <w:proofErr w:type="spellEnd"/>
      <w:r w:rsidRPr="00453198">
        <w:rPr>
          <w:rFonts w:ascii="Consolas" w:hAnsi="Consolas"/>
          <w:color w:val="666600"/>
          <w:sz w:val="21"/>
          <w:szCs w:val="21"/>
        </w:rPr>
        <w:t>&lt;</w:t>
      </w:r>
      <w:proofErr w:type="spellStart"/>
      <w:r w:rsidRPr="00453198">
        <w:rPr>
          <w:rFonts w:ascii="Consolas" w:hAnsi="Consolas"/>
          <w:color w:val="660066"/>
          <w:sz w:val="21"/>
          <w:szCs w:val="21"/>
        </w:rPr>
        <w:t>Warning</w:t>
      </w:r>
      <w:proofErr w:type="spellEnd"/>
      <w:r w:rsidRPr="00453198">
        <w:rPr>
          <w:rFonts w:ascii="Consolas" w:hAnsi="Consolas"/>
          <w:color w:val="666600"/>
          <w:sz w:val="21"/>
          <w:szCs w:val="21"/>
        </w:rPr>
        <w:t>&g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Mapper</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resultSet</w:t>
      </w:r>
      <w:proofErr w:type="spellEnd"/>
      <w:r w:rsidRPr="00453198">
        <w:rPr>
          <w:rFonts w:ascii="Consolas" w:hAnsi="Consolas"/>
          <w:color w:val="666600"/>
          <w:sz w:val="21"/>
          <w:szCs w:val="21"/>
        </w:rPr>
        <w:t>,</w:t>
      </w:r>
      <w:r w:rsidRPr="00453198">
        <w:rPr>
          <w:rFonts w:ascii="Consolas" w:hAnsi="Consolas"/>
          <w:color w:val="000000"/>
          <w:sz w:val="21"/>
          <w:szCs w:val="21"/>
        </w:rPr>
        <w:t xml:space="preserve"> i</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gt;</w:t>
      </w:r>
      <w:r w:rsidRPr="00453198">
        <w:rPr>
          <w:rFonts w:ascii="Consolas" w:hAnsi="Consolas"/>
          <w:color w:val="000000"/>
          <w:sz w:val="21"/>
          <w:szCs w:val="21"/>
        </w:rPr>
        <w:t xml:space="preserve"> </w:t>
      </w:r>
      <w:r w:rsidRPr="00453198">
        <w:rPr>
          <w:rFonts w:ascii="Consolas" w:hAnsi="Consolas"/>
          <w:color w:val="666600"/>
          <w:sz w:val="21"/>
          <w:szCs w:val="21"/>
        </w:rPr>
        <w:t>{</w:t>
      </w:r>
    </w:p>
    <w:p w14:paraId="29AAA7CE"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Warning</w:t>
      </w:r>
      <w:proofErr w:type="spellEnd"/>
      <w:r w:rsidRPr="00453198">
        <w:rPr>
          <w:rFonts w:ascii="Consolas" w:hAnsi="Consolas"/>
          <w:color w:val="666600"/>
          <w:sz w:val="21"/>
          <w:szCs w:val="21"/>
        </w:rPr>
        <w:t>(</w:t>
      </w:r>
    </w:p>
    <w:p w14:paraId="12F441CF"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Int</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i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3F8D6FFA"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String</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nam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300D9221"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String</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shortnam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13ABBA55"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String</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description</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3E180727"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String</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uri</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3AD72674"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String</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notificationmessag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6AEB0E53"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Float</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greenvalu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56916C5A"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Float</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yellowvalu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23F6AF9C"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Float</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redvalu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49BBB143"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Float</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lastvalu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408C3D05"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Int</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refreshrat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5F0DAEF3"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findRole</w:t>
      </w:r>
      <w:proofErr w:type="spellEnd"/>
      <w:r w:rsidRPr="00453198">
        <w:rPr>
          <w:rFonts w:ascii="Consolas" w:hAnsi="Consolas"/>
          <w:color w:val="666600"/>
          <w:sz w:val="21"/>
          <w:szCs w:val="21"/>
        </w:rPr>
        <w:t>(</w:t>
      </w:r>
      <w:r w:rsidRPr="00453198">
        <w:rPr>
          <w:rFonts w:ascii="Consolas" w:hAnsi="Consolas"/>
          <w:color w:val="000000"/>
          <w:sz w:val="21"/>
          <w:szCs w:val="21"/>
        </w:rPr>
        <w:tab/>
      </w:r>
    </w:p>
    <w:p w14:paraId="2AFD7AB8"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String</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rolenam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5959A189"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Int</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roleinstitutioni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5E96E38D"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sultSet</w:t>
      </w:r>
      <w:r w:rsidRPr="00453198">
        <w:rPr>
          <w:rFonts w:ascii="Consolas" w:hAnsi="Consolas"/>
          <w:color w:val="666600"/>
          <w:sz w:val="21"/>
          <w:szCs w:val="21"/>
        </w:rPr>
        <w:t>.</w:t>
      </w:r>
      <w:r w:rsidRPr="00453198">
        <w:rPr>
          <w:rFonts w:ascii="Consolas" w:hAnsi="Consolas"/>
          <w:color w:val="000000"/>
          <w:sz w:val="21"/>
          <w:szCs w:val="21"/>
        </w:rPr>
        <w:t>getString</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_rolecountryi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5DA48FCF"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0D2DCE25"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p>
    <w:p w14:paraId="314A2208"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0408566A"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w:t>
      </w:r>
    </w:p>
    <w:p w14:paraId="4EE7DB40"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nsertWarning</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2FD30FAD"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lastRenderedPageBreak/>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jdbcTemplate</w:t>
      </w:r>
      <w:r w:rsidRPr="00453198">
        <w:rPr>
          <w:rFonts w:ascii="Consolas" w:hAnsi="Consolas"/>
          <w:color w:val="666600"/>
          <w:sz w:val="21"/>
          <w:szCs w:val="21"/>
        </w:rPr>
        <w:t>.</w:t>
      </w:r>
      <w:r w:rsidRPr="00453198">
        <w:rPr>
          <w:rFonts w:ascii="Consolas" w:hAnsi="Consolas"/>
          <w:color w:val="000000"/>
          <w:sz w:val="21"/>
          <w:szCs w:val="21"/>
        </w:rPr>
        <w:t>queryForObject</w:t>
      </w:r>
      <w:proofErr w:type="spellEnd"/>
      <w:r w:rsidRPr="00453198">
        <w:rPr>
          <w:rFonts w:ascii="Consolas" w:hAnsi="Consolas"/>
          <w:color w:val="666600"/>
          <w:sz w:val="21"/>
          <w:szCs w:val="21"/>
        </w:rPr>
        <w:t>(</w:t>
      </w:r>
      <w:r w:rsidRPr="00453198">
        <w:rPr>
          <w:rFonts w:ascii="Consolas" w:hAnsi="Consolas"/>
          <w:color w:val="000000"/>
          <w:sz w:val="21"/>
          <w:szCs w:val="21"/>
        </w:rPr>
        <w:t>COUNT_WARNINGS</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Object</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660066"/>
          <w:sz w:val="21"/>
          <w:szCs w:val="21"/>
        </w:rPr>
        <w:t>Integer</w:t>
      </w:r>
      <w:r w:rsidRPr="00453198">
        <w:rPr>
          <w:rFonts w:ascii="Consolas" w:hAnsi="Consolas"/>
          <w:color w:val="666600"/>
          <w:sz w:val="21"/>
          <w:szCs w:val="21"/>
        </w:rPr>
        <w:t>.</w:t>
      </w:r>
      <w:r w:rsidRPr="00453198">
        <w:rPr>
          <w:rFonts w:ascii="Consolas" w:hAnsi="Consolas"/>
          <w:color w:val="000088"/>
          <w:sz w:val="21"/>
          <w:szCs w:val="21"/>
        </w:rPr>
        <w:t>class</w:t>
      </w:r>
      <w:proofErr w:type="spellEnd"/>
      <w:r w:rsidRPr="00453198">
        <w:rPr>
          <w:rFonts w:ascii="Consolas" w:hAnsi="Consolas"/>
          <w:color w:val="666600"/>
          <w:sz w:val="21"/>
          <w:szCs w:val="21"/>
        </w:rPr>
        <w:t>);</w:t>
      </w:r>
    </w:p>
    <w:p w14:paraId="4F0D2920"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jdbcTemplate</w:t>
      </w:r>
      <w:r w:rsidRPr="00453198">
        <w:rPr>
          <w:rFonts w:ascii="Consolas" w:hAnsi="Consolas"/>
          <w:color w:val="666600"/>
          <w:sz w:val="21"/>
          <w:szCs w:val="21"/>
        </w:rPr>
        <w:t>.</w:t>
      </w:r>
      <w:r w:rsidRPr="00453198">
        <w:rPr>
          <w:rFonts w:ascii="Consolas" w:hAnsi="Consolas"/>
          <w:color w:val="000000"/>
          <w:sz w:val="21"/>
          <w:szCs w:val="21"/>
        </w:rPr>
        <w:t>update</w:t>
      </w:r>
      <w:proofErr w:type="spellEnd"/>
      <w:r w:rsidRPr="00453198">
        <w:rPr>
          <w:rFonts w:ascii="Consolas" w:hAnsi="Consolas"/>
          <w:color w:val="666600"/>
          <w:sz w:val="21"/>
          <w:szCs w:val="21"/>
        </w:rPr>
        <w:t>(</w:t>
      </w:r>
    </w:p>
    <w:p w14:paraId="46EFA331"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t>INSERT_WARNING</w:t>
      </w:r>
      <w:r w:rsidRPr="00453198">
        <w:rPr>
          <w:rFonts w:ascii="Consolas" w:hAnsi="Consolas"/>
          <w:color w:val="666600"/>
          <w:sz w:val="21"/>
          <w:szCs w:val="21"/>
        </w:rPr>
        <w:t>,</w:t>
      </w:r>
      <w:r w:rsidRPr="00453198">
        <w:rPr>
          <w:rFonts w:ascii="Consolas" w:hAnsi="Consolas"/>
          <w:color w:val="000000"/>
          <w:sz w:val="21"/>
          <w:szCs w:val="21"/>
        </w:rPr>
        <w:t xml:space="preserve"> </w:t>
      </w:r>
    </w:p>
    <w:p w14:paraId="72545E39"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29AF9F3A"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p>
    <w:p w14:paraId="517C4AE9"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Short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2852BA7E"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Description</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08C93231"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Uri</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p>
    <w:p w14:paraId="2997410B"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NotificationMessag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2AA7022A"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GreenValu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p>
    <w:p w14:paraId="640ABD74"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YellowValu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0B12EDD3"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edValu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703A7398"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6666"/>
          <w:sz w:val="21"/>
          <w:szCs w:val="21"/>
        </w:rPr>
        <w:t>0</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p>
    <w:p w14:paraId="0D71740D"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efreshRat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547DC481"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ol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77E86206"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ol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HealthcareInstitution</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2905863A"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t>warning</w:t>
      </w:r>
      <w:r w:rsidRPr="00453198">
        <w:rPr>
          <w:rFonts w:ascii="Consolas" w:hAnsi="Consolas"/>
          <w:color w:val="666600"/>
          <w:sz w:val="21"/>
          <w:szCs w:val="21"/>
        </w:rPr>
        <w:t>.</w:t>
      </w:r>
      <w:r w:rsidRPr="00453198">
        <w:rPr>
          <w:rFonts w:ascii="Consolas" w:hAnsi="Consolas"/>
          <w:color w:val="000000"/>
          <w:sz w:val="21"/>
          <w:szCs w:val="21"/>
        </w:rPr>
        <w:t>getRole</w:t>
      </w:r>
      <w:r w:rsidRPr="00453198">
        <w:rPr>
          <w:rFonts w:ascii="Consolas" w:hAnsi="Consolas"/>
          <w:color w:val="666600"/>
          <w:sz w:val="21"/>
          <w:szCs w:val="21"/>
        </w:rPr>
        <w:t>().</w:t>
      </w:r>
      <w:r w:rsidRPr="00453198">
        <w:rPr>
          <w:rFonts w:ascii="Consolas" w:hAnsi="Consolas"/>
          <w:color w:val="000000"/>
          <w:sz w:val="21"/>
          <w:szCs w:val="21"/>
        </w:rPr>
        <w:t>getHealthcareInstitution</w:t>
      </w:r>
      <w:r w:rsidRPr="00453198">
        <w:rPr>
          <w:rFonts w:ascii="Consolas" w:hAnsi="Consolas"/>
          <w:color w:val="666600"/>
          <w:sz w:val="21"/>
          <w:szCs w:val="21"/>
        </w:rPr>
        <w:t>().</w:t>
      </w:r>
      <w:r w:rsidRPr="00453198">
        <w:rPr>
          <w:rFonts w:ascii="Consolas" w:hAnsi="Consolas"/>
          <w:color w:val="000000"/>
          <w:sz w:val="21"/>
          <w:szCs w:val="21"/>
        </w:rPr>
        <w:t>getCountry</w:t>
      </w:r>
      <w:r w:rsidRPr="00453198">
        <w:rPr>
          <w:rFonts w:ascii="Consolas" w:hAnsi="Consolas"/>
          <w:color w:val="666600"/>
          <w:sz w:val="21"/>
          <w:szCs w:val="21"/>
        </w:rPr>
        <w:t>().</w:t>
      </w:r>
      <w:r w:rsidRPr="00453198">
        <w:rPr>
          <w:rFonts w:ascii="Consolas" w:hAnsi="Consolas"/>
          <w:color w:val="000000"/>
          <w:sz w:val="21"/>
          <w:szCs w:val="21"/>
        </w:rPr>
        <w:t>getId</w:t>
      </w:r>
      <w:r w:rsidRPr="00453198">
        <w:rPr>
          <w:rFonts w:ascii="Consolas" w:hAnsi="Consolas"/>
          <w:color w:val="666600"/>
          <w:sz w:val="21"/>
          <w:szCs w:val="21"/>
        </w:rPr>
        <w:t>()</w:t>
      </w:r>
    </w:p>
    <w:p w14:paraId="53FB3743"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666600"/>
          <w:sz w:val="21"/>
          <w:szCs w:val="21"/>
        </w:rPr>
        <w:t>);</w:t>
      </w:r>
    </w:p>
    <w:p w14:paraId="6783D729"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p>
    <w:p w14:paraId="47E22738"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4A077BB1"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w:t>
      </w:r>
    </w:p>
    <w:p w14:paraId="1C2101CE"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List</w:t>
      </w:r>
      <w:proofErr w:type="spellEnd"/>
      <w:r w:rsidRPr="00453198">
        <w:rPr>
          <w:rFonts w:ascii="Consolas" w:hAnsi="Consolas"/>
          <w:color w:val="666600"/>
          <w:sz w:val="21"/>
          <w:szCs w:val="21"/>
        </w:rPr>
        <w:t>&lt;</w:t>
      </w:r>
      <w:proofErr w:type="spellStart"/>
      <w:r w:rsidRPr="00453198">
        <w:rPr>
          <w:rFonts w:ascii="Consolas" w:hAnsi="Consolas"/>
          <w:color w:val="660066"/>
          <w:sz w:val="21"/>
          <w:szCs w:val="21"/>
        </w:rPr>
        <w:t>Warning</w:t>
      </w:r>
      <w:proofErr w:type="spellEnd"/>
      <w:r w:rsidRPr="00453198">
        <w:rPr>
          <w:rFonts w:ascii="Consolas" w:hAnsi="Consolas"/>
          <w:color w:val="666600"/>
          <w:sz w:val="21"/>
          <w:szCs w:val="21"/>
        </w:rPr>
        <w:t>&g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findAllWarning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394F00C5"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jdbcTemplate</w:t>
      </w:r>
      <w:r w:rsidRPr="00453198">
        <w:rPr>
          <w:rFonts w:ascii="Consolas" w:hAnsi="Consolas"/>
          <w:color w:val="666600"/>
          <w:sz w:val="21"/>
          <w:szCs w:val="21"/>
        </w:rPr>
        <w:t>.</w:t>
      </w:r>
      <w:r w:rsidRPr="00453198">
        <w:rPr>
          <w:rFonts w:ascii="Consolas" w:hAnsi="Consolas"/>
          <w:color w:val="000000"/>
          <w:sz w:val="21"/>
          <w:szCs w:val="21"/>
        </w:rPr>
        <w:t>query</w:t>
      </w:r>
      <w:proofErr w:type="spellEnd"/>
      <w:r w:rsidRPr="00453198">
        <w:rPr>
          <w:rFonts w:ascii="Consolas" w:hAnsi="Consolas"/>
          <w:color w:val="666600"/>
          <w:sz w:val="21"/>
          <w:szCs w:val="21"/>
        </w:rPr>
        <w:t>(</w:t>
      </w:r>
      <w:r w:rsidRPr="00453198">
        <w:rPr>
          <w:rFonts w:ascii="Consolas" w:hAnsi="Consolas"/>
          <w:color w:val="000000"/>
          <w:sz w:val="21"/>
          <w:szCs w:val="21"/>
        </w:rPr>
        <w:t>FIND_ALL_WARNINGS</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Object</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Mapper</w:t>
      </w:r>
      <w:proofErr w:type="spellEnd"/>
      <w:r w:rsidRPr="00453198">
        <w:rPr>
          <w:rFonts w:ascii="Consolas" w:hAnsi="Consolas"/>
          <w:color w:val="666600"/>
          <w:sz w:val="21"/>
          <w:szCs w:val="21"/>
        </w:rPr>
        <w:t>);</w:t>
      </w:r>
    </w:p>
    <w:p w14:paraId="26DD639A"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1642E337"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w:t>
      </w:r>
    </w:p>
    <w:p w14:paraId="1F136769"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findWarning</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4672E3FC"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jdbcTemplate</w:t>
      </w:r>
      <w:r w:rsidRPr="00453198">
        <w:rPr>
          <w:rFonts w:ascii="Consolas" w:hAnsi="Consolas"/>
          <w:color w:val="666600"/>
          <w:sz w:val="21"/>
          <w:szCs w:val="21"/>
        </w:rPr>
        <w:t>.</w:t>
      </w:r>
      <w:r w:rsidRPr="00453198">
        <w:rPr>
          <w:rFonts w:ascii="Consolas" w:hAnsi="Consolas"/>
          <w:color w:val="000000"/>
          <w:sz w:val="21"/>
          <w:szCs w:val="21"/>
        </w:rPr>
        <w:t>queryForObject</w:t>
      </w:r>
      <w:proofErr w:type="spellEnd"/>
      <w:r w:rsidRPr="00453198">
        <w:rPr>
          <w:rFonts w:ascii="Consolas" w:hAnsi="Consolas"/>
          <w:color w:val="666600"/>
          <w:sz w:val="21"/>
          <w:szCs w:val="21"/>
        </w:rPr>
        <w:t>(</w:t>
      </w:r>
      <w:r w:rsidRPr="00453198">
        <w:rPr>
          <w:rFonts w:ascii="Consolas" w:hAnsi="Consolas"/>
          <w:color w:val="000000"/>
          <w:sz w:val="21"/>
          <w:szCs w:val="21"/>
        </w:rPr>
        <w:t>FIND_WARNING_BY_ID</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660066"/>
          <w:sz w:val="21"/>
          <w:szCs w:val="21"/>
        </w:rPr>
        <w:t>Object</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Mapper</w:t>
      </w:r>
      <w:proofErr w:type="spellEnd"/>
      <w:r w:rsidRPr="00453198">
        <w:rPr>
          <w:rFonts w:ascii="Consolas" w:hAnsi="Consolas"/>
          <w:color w:val="666600"/>
          <w:sz w:val="21"/>
          <w:szCs w:val="21"/>
        </w:rPr>
        <w:t>);</w:t>
      </w:r>
    </w:p>
    <w:p w14:paraId="40A12745"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016C4B0D"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w:t>
      </w:r>
    </w:p>
    <w:p w14:paraId="3287E20D"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void</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eleteWarning</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21F7ECA2"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jdbcTemplate</w:t>
      </w:r>
      <w:r w:rsidRPr="00453198">
        <w:rPr>
          <w:rFonts w:ascii="Consolas" w:hAnsi="Consolas"/>
          <w:color w:val="666600"/>
          <w:sz w:val="21"/>
          <w:szCs w:val="21"/>
        </w:rPr>
        <w:t>.</w:t>
      </w:r>
      <w:r w:rsidRPr="00453198">
        <w:rPr>
          <w:rFonts w:ascii="Consolas" w:hAnsi="Consolas"/>
          <w:color w:val="000000"/>
          <w:sz w:val="21"/>
          <w:szCs w:val="21"/>
        </w:rPr>
        <w:t>update</w:t>
      </w:r>
      <w:proofErr w:type="spellEnd"/>
      <w:r w:rsidRPr="00453198">
        <w:rPr>
          <w:rFonts w:ascii="Consolas" w:hAnsi="Consolas"/>
          <w:color w:val="666600"/>
          <w:sz w:val="21"/>
          <w:szCs w:val="21"/>
        </w:rPr>
        <w:t>(</w:t>
      </w:r>
      <w:r w:rsidRPr="00453198">
        <w:rPr>
          <w:rFonts w:ascii="Consolas" w:hAnsi="Consolas"/>
          <w:color w:val="000000"/>
          <w:sz w:val="21"/>
          <w:szCs w:val="21"/>
        </w:rPr>
        <w:t>DELETE_WARNING</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p>
    <w:p w14:paraId="3F3DD503"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4221A13B"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w:t>
      </w:r>
    </w:p>
    <w:p w14:paraId="1F331B05"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void</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updateWarning</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06A04658"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jdbcTemplate</w:t>
      </w:r>
      <w:r w:rsidRPr="00453198">
        <w:rPr>
          <w:rFonts w:ascii="Consolas" w:hAnsi="Consolas"/>
          <w:color w:val="666600"/>
          <w:sz w:val="21"/>
          <w:szCs w:val="21"/>
        </w:rPr>
        <w:t>.</w:t>
      </w:r>
      <w:r w:rsidRPr="00453198">
        <w:rPr>
          <w:rFonts w:ascii="Consolas" w:hAnsi="Consolas"/>
          <w:color w:val="000000"/>
          <w:sz w:val="21"/>
          <w:szCs w:val="21"/>
        </w:rPr>
        <w:t>update</w:t>
      </w:r>
      <w:proofErr w:type="spellEnd"/>
      <w:r w:rsidRPr="00453198">
        <w:rPr>
          <w:rFonts w:ascii="Consolas" w:hAnsi="Consolas"/>
          <w:color w:val="666600"/>
          <w:sz w:val="21"/>
          <w:szCs w:val="21"/>
        </w:rPr>
        <w:t>(</w:t>
      </w:r>
    </w:p>
    <w:p w14:paraId="4DB741EF"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t>UPDATE_WARNING</w:t>
      </w:r>
      <w:r w:rsidRPr="00453198">
        <w:rPr>
          <w:rFonts w:ascii="Consolas" w:hAnsi="Consolas"/>
          <w:color w:val="666600"/>
          <w:sz w:val="21"/>
          <w:szCs w:val="21"/>
        </w:rPr>
        <w:t>,</w:t>
      </w:r>
      <w:r w:rsidRPr="00453198">
        <w:rPr>
          <w:rFonts w:ascii="Consolas" w:hAnsi="Consolas"/>
          <w:color w:val="000000"/>
          <w:sz w:val="21"/>
          <w:szCs w:val="21"/>
        </w:rPr>
        <w:t xml:space="preserve"> </w:t>
      </w:r>
    </w:p>
    <w:p w14:paraId="0A694EDC"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Description</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05030A05"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Uri</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60A408DA"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NotificationMessag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0FF48564"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GreenValu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32ADF9E9"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YellowValu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57593C68"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edValu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156F36AE"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efreshRat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66915CF8"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Id</w:t>
      </w:r>
      <w:proofErr w:type="spellEnd"/>
      <w:r w:rsidRPr="00453198">
        <w:rPr>
          <w:rFonts w:ascii="Consolas" w:hAnsi="Consolas"/>
          <w:color w:val="666600"/>
          <w:sz w:val="21"/>
          <w:szCs w:val="21"/>
        </w:rPr>
        <w:t>()</w:t>
      </w:r>
    </w:p>
    <w:p w14:paraId="71A872ED"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ab/>
      </w:r>
      <w:r w:rsidRPr="00453198">
        <w:rPr>
          <w:rFonts w:ascii="Consolas" w:hAnsi="Consolas"/>
          <w:color w:val="666600"/>
          <w:sz w:val="21"/>
          <w:szCs w:val="21"/>
        </w:rPr>
        <w:t>);</w:t>
      </w:r>
    </w:p>
    <w:p w14:paraId="664DF052" w14:textId="77777777" w:rsidR="001A111D"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70B63E6D" w14:textId="0F6E7423" w:rsidR="0009536A" w:rsidRPr="00453198" w:rsidRDefault="001A111D" w:rsidP="005A4CAA">
      <w:pPr>
        <w:pStyle w:val="HTMLambformatprevi"/>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360"/>
        <w:jc w:val="left"/>
        <w:divId w:val="1346521875"/>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31B139B7" w14:textId="29FAB0CC" w:rsidR="004F4FF4" w:rsidRPr="00453198" w:rsidRDefault="004F4FF4" w:rsidP="004F4FF4">
      <w:r w:rsidRPr="00453198">
        <w:t xml:space="preserve">La classe </w:t>
      </w:r>
      <w:proofErr w:type="spellStart"/>
      <w:r w:rsidRPr="00453198">
        <w:t>DatabaseController</w:t>
      </w:r>
      <w:proofErr w:type="spellEnd"/>
      <w:r w:rsidRPr="00453198">
        <w:t xml:space="preserve"> és bastant més senzilla que la classe anterior, ja que crida directament als mètodes de la classe anterior. A continuació </w:t>
      </w:r>
      <w:r w:rsidR="003C192E" w:rsidRPr="00453198">
        <w:t>es mostra</w:t>
      </w:r>
      <w:r w:rsidRPr="00453198">
        <w:t xml:space="preserve"> com s’ha fet la classe </w:t>
      </w:r>
      <w:proofErr w:type="spellStart"/>
      <w:r w:rsidRPr="00453198">
        <w:t>DatabaseController</w:t>
      </w:r>
      <w:proofErr w:type="spellEnd"/>
      <w:r w:rsidRPr="00453198">
        <w:t>.</w:t>
      </w:r>
    </w:p>
    <w:p w14:paraId="45FA99EA"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6666"/>
          <w:sz w:val="21"/>
          <w:szCs w:val="21"/>
        </w:rPr>
        <w:lastRenderedPageBreak/>
        <w:t>@Service</w:t>
      </w:r>
      <w:r w:rsidRPr="00453198">
        <w:rPr>
          <w:rFonts w:ascii="Consolas" w:hAnsi="Consolas"/>
          <w:color w:val="666600"/>
          <w:sz w:val="21"/>
          <w:szCs w:val="21"/>
        </w:rPr>
        <w:t>(</w:t>
      </w:r>
      <w:r w:rsidRPr="00453198">
        <w:rPr>
          <w:rFonts w:ascii="Consolas" w:hAnsi="Consolas"/>
          <w:color w:val="008800"/>
          <w:sz w:val="21"/>
          <w:szCs w:val="21"/>
        </w:rPr>
        <w:t>"DatabaseController"</w:t>
      </w:r>
      <w:r w:rsidRPr="00453198">
        <w:rPr>
          <w:rFonts w:ascii="Consolas" w:hAnsi="Consolas"/>
          <w:color w:val="666600"/>
          <w:sz w:val="21"/>
          <w:szCs w:val="21"/>
        </w:rPr>
        <w:t>)</w:t>
      </w:r>
    </w:p>
    <w:p w14:paraId="39EF71D6"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class</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DatabaseController</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
    <w:p w14:paraId="31EEF1B0"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w:t>
      </w:r>
    </w:p>
    <w:p w14:paraId="36BAC9B3"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rivate</w:t>
      </w:r>
      <w:proofErr w:type="spellEnd"/>
      <w:r w:rsidRPr="00453198">
        <w:rPr>
          <w:rFonts w:ascii="Consolas" w:hAnsi="Consolas"/>
          <w:color w:val="000000"/>
          <w:sz w:val="21"/>
          <w:szCs w:val="21"/>
        </w:rPr>
        <w:t xml:space="preserve"> </w:t>
      </w:r>
      <w:r w:rsidRPr="00453198">
        <w:rPr>
          <w:rFonts w:ascii="Consolas" w:hAnsi="Consolas"/>
          <w:color w:val="000088"/>
          <w:sz w:val="21"/>
          <w:szCs w:val="21"/>
        </w:rPr>
        <w:t>final</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DatabaseDAO</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DAO</w:t>
      </w:r>
      <w:proofErr w:type="spellEnd"/>
      <w:r w:rsidRPr="00453198">
        <w:rPr>
          <w:rFonts w:ascii="Consolas" w:hAnsi="Consolas"/>
          <w:color w:val="666600"/>
          <w:sz w:val="21"/>
          <w:szCs w:val="21"/>
        </w:rPr>
        <w:t>;</w:t>
      </w:r>
    </w:p>
    <w:p w14:paraId="36D8ACEC"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w:t>
      </w:r>
    </w:p>
    <w:p w14:paraId="316EABDB"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DatabaseController</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DatabaseDAO</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DAO</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7DC3CD64"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this</w:t>
      </w:r>
      <w:r w:rsidRPr="00453198">
        <w:rPr>
          <w:rFonts w:ascii="Consolas" w:hAnsi="Consolas"/>
          <w:color w:val="666600"/>
          <w:sz w:val="21"/>
          <w:szCs w:val="21"/>
        </w:rPr>
        <w:t>.</w:t>
      </w:r>
      <w:r w:rsidRPr="00453198">
        <w:rPr>
          <w:rFonts w:ascii="Consolas" w:hAnsi="Consolas"/>
          <w:color w:val="000000"/>
          <w:sz w:val="21"/>
          <w:szCs w:val="21"/>
        </w:rPr>
        <w:t>databaseDAO</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DAO</w:t>
      </w:r>
      <w:proofErr w:type="spellEnd"/>
      <w:r w:rsidRPr="00453198">
        <w:rPr>
          <w:rFonts w:ascii="Consolas" w:hAnsi="Consolas"/>
          <w:color w:val="666600"/>
          <w:sz w:val="21"/>
          <w:szCs w:val="21"/>
        </w:rPr>
        <w:t>;</w:t>
      </w:r>
    </w:p>
    <w:p w14:paraId="5BAB778D"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5C1650BC"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w:t>
      </w:r>
    </w:p>
    <w:p w14:paraId="5F242771"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addWarning</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090A1084"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DAO</w:t>
      </w:r>
      <w:r w:rsidRPr="00453198">
        <w:rPr>
          <w:rFonts w:ascii="Consolas" w:hAnsi="Consolas"/>
          <w:color w:val="666600"/>
          <w:sz w:val="21"/>
          <w:szCs w:val="21"/>
        </w:rPr>
        <w:t>.</w:t>
      </w:r>
      <w:r w:rsidRPr="00453198">
        <w:rPr>
          <w:rFonts w:ascii="Consolas" w:hAnsi="Consolas"/>
          <w:color w:val="000000"/>
          <w:sz w:val="21"/>
          <w:szCs w:val="21"/>
        </w:rPr>
        <w:t>insert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p>
    <w:p w14:paraId="62285219"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3FE26120"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w:t>
      </w:r>
    </w:p>
    <w:p w14:paraId="6AB4CC82"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List</w:t>
      </w:r>
      <w:proofErr w:type="spellEnd"/>
      <w:r w:rsidRPr="00453198">
        <w:rPr>
          <w:rFonts w:ascii="Consolas" w:hAnsi="Consolas"/>
          <w:color w:val="666600"/>
          <w:sz w:val="21"/>
          <w:szCs w:val="21"/>
        </w:rPr>
        <w:t>&lt;</w:t>
      </w:r>
      <w:proofErr w:type="spellStart"/>
      <w:r w:rsidRPr="00453198">
        <w:rPr>
          <w:rFonts w:ascii="Consolas" w:hAnsi="Consolas"/>
          <w:color w:val="660066"/>
          <w:sz w:val="21"/>
          <w:szCs w:val="21"/>
        </w:rPr>
        <w:t>Warning</w:t>
      </w:r>
      <w:proofErr w:type="spellEnd"/>
      <w:r w:rsidRPr="00453198">
        <w:rPr>
          <w:rFonts w:ascii="Consolas" w:hAnsi="Consolas"/>
          <w:color w:val="666600"/>
          <w:sz w:val="21"/>
          <w:szCs w:val="21"/>
        </w:rPr>
        <w:t>&g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getAllWarning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351686CC"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DAO</w:t>
      </w:r>
      <w:r w:rsidRPr="00453198">
        <w:rPr>
          <w:rFonts w:ascii="Consolas" w:hAnsi="Consolas"/>
          <w:color w:val="666600"/>
          <w:sz w:val="21"/>
          <w:szCs w:val="21"/>
        </w:rPr>
        <w:t>.</w:t>
      </w:r>
      <w:r w:rsidRPr="00453198">
        <w:rPr>
          <w:rFonts w:ascii="Consolas" w:hAnsi="Consolas"/>
          <w:color w:val="000000"/>
          <w:sz w:val="21"/>
          <w:szCs w:val="21"/>
        </w:rPr>
        <w:t>findAllWarnings</w:t>
      </w:r>
      <w:proofErr w:type="spellEnd"/>
      <w:r w:rsidRPr="00453198">
        <w:rPr>
          <w:rFonts w:ascii="Consolas" w:hAnsi="Consolas"/>
          <w:color w:val="666600"/>
          <w:sz w:val="21"/>
          <w:szCs w:val="21"/>
        </w:rPr>
        <w:t>();</w:t>
      </w:r>
    </w:p>
    <w:p w14:paraId="3C3E0558"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325FD484"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w:t>
      </w:r>
    </w:p>
    <w:p w14:paraId="216893BD"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getWarning</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43F86D96"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DAO</w:t>
      </w:r>
      <w:r w:rsidRPr="00453198">
        <w:rPr>
          <w:rFonts w:ascii="Consolas" w:hAnsi="Consolas"/>
          <w:color w:val="666600"/>
          <w:sz w:val="21"/>
          <w:szCs w:val="21"/>
        </w:rPr>
        <w:t>.</w:t>
      </w:r>
      <w:r w:rsidRPr="00453198">
        <w:rPr>
          <w:rFonts w:ascii="Consolas" w:hAnsi="Consolas"/>
          <w:color w:val="000000"/>
          <w:sz w:val="21"/>
          <w:szCs w:val="21"/>
        </w:rPr>
        <w:t>find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p>
    <w:p w14:paraId="2C90E89D"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4E388FB3"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void</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editWarning</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6AED967F"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DAO</w:t>
      </w:r>
      <w:r w:rsidRPr="00453198">
        <w:rPr>
          <w:rFonts w:ascii="Consolas" w:hAnsi="Consolas"/>
          <w:color w:val="666600"/>
          <w:sz w:val="21"/>
          <w:szCs w:val="21"/>
        </w:rPr>
        <w:t>.</w:t>
      </w:r>
      <w:r w:rsidRPr="00453198">
        <w:rPr>
          <w:rFonts w:ascii="Consolas" w:hAnsi="Consolas"/>
          <w:color w:val="000000"/>
          <w:sz w:val="21"/>
          <w:szCs w:val="21"/>
        </w:rPr>
        <w:t>update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p>
    <w:p w14:paraId="37B3897D"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7DAE43EB"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void</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eleteWarning</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21708177"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DAO</w:t>
      </w:r>
      <w:r w:rsidRPr="00453198">
        <w:rPr>
          <w:rFonts w:ascii="Consolas" w:hAnsi="Consolas"/>
          <w:color w:val="666600"/>
          <w:sz w:val="21"/>
          <w:szCs w:val="21"/>
        </w:rPr>
        <w:t>.</w:t>
      </w:r>
      <w:r w:rsidRPr="00453198">
        <w:rPr>
          <w:rFonts w:ascii="Consolas" w:hAnsi="Consolas"/>
          <w:color w:val="000000"/>
          <w:sz w:val="21"/>
          <w:szCs w:val="21"/>
        </w:rPr>
        <w:t>delete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p>
    <w:p w14:paraId="262D82AF" w14:textId="77777777" w:rsidR="001A111D"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105ED076" w14:textId="59BF97C0" w:rsidR="00CB38D6" w:rsidRPr="00453198" w:rsidRDefault="001A111D" w:rsidP="005A4CAA">
      <w:pPr>
        <w:pStyle w:val="HTMLambformatprevi"/>
        <w:numPr>
          <w:ilvl w:val="0"/>
          <w:numId w:val="2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90369367"/>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1E02DE3F" w14:textId="191E1250" w:rsidR="00AC0F57" w:rsidRPr="00453198" w:rsidRDefault="00AC0F57" w:rsidP="0032269F">
      <w:pPr>
        <w:pStyle w:val="Ttol4"/>
      </w:pPr>
      <w:r w:rsidRPr="00453198">
        <w:t>CONTROLADOR WEB</w:t>
      </w:r>
    </w:p>
    <w:p w14:paraId="5F6B44A9" w14:textId="32E853A8" w:rsidR="00DA7F12" w:rsidRPr="00453198" w:rsidRDefault="00DA7F12" w:rsidP="00DA7F12">
      <w:r w:rsidRPr="00453198">
        <w:t xml:space="preserve">Per acabar es necessita el controlador web, aquest serà l’encarregat de gestionar les crides a la </w:t>
      </w:r>
      <w:r w:rsidR="006D36F3" w:rsidRPr="00453198">
        <w:t>pàgina</w:t>
      </w:r>
      <w:r w:rsidRPr="00453198">
        <w:t xml:space="preserve"> web.</w:t>
      </w:r>
      <w:r w:rsidR="004F4FF4" w:rsidRPr="00453198">
        <w:t xml:space="preserve"> Està separat en </w:t>
      </w:r>
      <w:r w:rsidR="00984369" w:rsidRPr="00453198">
        <w:t>quatre</w:t>
      </w:r>
      <w:r w:rsidR="004F4FF4" w:rsidRPr="00453198">
        <w:t xml:space="preserve"> classes, </w:t>
      </w:r>
      <w:r w:rsidR="00984369" w:rsidRPr="00453198">
        <w:t xml:space="preserve">ja que cada una només gestionarà les crides HTML d’una classe del domini. </w:t>
      </w:r>
    </w:p>
    <w:p w14:paraId="46CD482B" w14:textId="2A8F3CF3" w:rsidR="006D36F3" w:rsidRPr="00453198" w:rsidRDefault="004F4FF4" w:rsidP="00DA7F12">
      <w:r w:rsidRPr="00453198">
        <w:t xml:space="preserve">Per </w:t>
      </w:r>
      <w:r w:rsidR="00984369" w:rsidRPr="00453198">
        <w:t>tant</w:t>
      </w:r>
      <w:r w:rsidRPr="00453198">
        <w:t xml:space="preserve">, </w:t>
      </w:r>
      <w:r w:rsidR="00984369" w:rsidRPr="00453198">
        <w:t xml:space="preserve">es mirarà </w:t>
      </w:r>
      <w:r w:rsidRPr="00453198">
        <w:t xml:space="preserve">la classe </w:t>
      </w:r>
      <w:proofErr w:type="spellStart"/>
      <w:r w:rsidR="00984369" w:rsidRPr="00453198">
        <w:rPr>
          <w:i/>
          <w:iCs/>
        </w:rPr>
        <w:t>WarningController</w:t>
      </w:r>
      <w:proofErr w:type="spellEnd"/>
      <w:r w:rsidRPr="00453198">
        <w:t xml:space="preserve">, en el cas de les alertes, tindrà </w:t>
      </w:r>
      <w:r w:rsidR="00984369" w:rsidRPr="00453198">
        <w:t>cinc</w:t>
      </w:r>
      <w:r w:rsidRPr="00453198">
        <w:t xml:space="preserve"> mètodes</w:t>
      </w:r>
      <w:r w:rsidR="00984369" w:rsidRPr="00453198">
        <w:t xml:space="preserve"> GET i dos mètodes POST</w:t>
      </w:r>
      <w:r w:rsidRPr="00453198">
        <w:t xml:space="preserve">. </w:t>
      </w:r>
      <w:r w:rsidR="00984369" w:rsidRPr="00453198">
        <w:t>Es començarà amb els mètodes GET.</w:t>
      </w:r>
    </w:p>
    <w:p w14:paraId="0D87B79B" w14:textId="75A065B2" w:rsidR="004F4FF4" w:rsidRPr="00453198" w:rsidRDefault="004F4FF4" w:rsidP="00DA7F12">
      <w:r w:rsidRPr="00453198">
        <w:t>El primer</w:t>
      </w:r>
      <w:r w:rsidR="00984369" w:rsidRPr="00453198">
        <w:t xml:space="preserve"> mètode</w:t>
      </w:r>
      <w:r w:rsidRPr="00453198">
        <w:t xml:space="preserve"> retornarà la pàgina HTML per la creació d’una alerta, per crear una alerta s’ha d’afegir la llista de tots els rols</w:t>
      </w:r>
      <w:r w:rsidR="00984369" w:rsidRPr="00453198">
        <w:t xml:space="preserve"> fent una crida al mètode </w:t>
      </w:r>
      <w:proofErr w:type="spellStart"/>
      <w:r w:rsidR="00984369" w:rsidRPr="00453198">
        <w:rPr>
          <w:i/>
          <w:iCs/>
        </w:rPr>
        <w:t>getAllRoles</w:t>
      </w:r>
      <w:proofErr w:type="spellEnd"/>
      <w:r w:rsidR="00984369" w:rsidRPr="00453198">
        <w:t xml:space="preserve"> d</w:t>
      </w:r>
      <w:r w:rsidR="009236C6" w:rsidRPr="00453198">
        <w:t xml:space="preserve">e la classe </w:t>
      </w:r>
      <w:proofErr w:type="spellStart"/>
      <w:r w:rsidR="009236C6" w:rsidRPr="00453198">
        <w:rPr>
          <w:i/>
          <w:iCs/>
        </w:rPr>
        <w:t>DatabaseController</w:t>
      </w:r>
      <w:proofErr w:type="spellEnd"/>
      <w:r w:rsidRPr="00453198">
        <w:t>.</w:t>
      </w:r>
    </w:p>
    <w:p w14:paraId="3B9D2EC5" w14:textId="77777777" w:rsidR="001A111D" w:rsidRPr="00453198" w:rsidRDefault="001A111D" w:rsidP="005A4CAA">
      <w:pPr>
        <w:pStyle w:val="HTMLambformatprevi"/>
        <w:numPr>
          <w:ilvl w:val="0"/>
          <w:numId w:val="2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35587691"/>
        <w:rPr>
          <w:rFonts w:ascii="Consolas" w:hAnsi="Consolas"/>
          <w:sz w:val="21"/>
          <w:szCs w:val="21"/>
        </w:rPr>
      </w:pPr>
      <w:r w:rsidRPr="00453198">
        <w:rPr>
          <w:rFonts w:ascii="Consolas" w:hAnsi="Consolas"/>
          <w:color w:val="006666"/>
          <w:sz w:val="21"/>
          <w:szCs w:val="21"/>
        </w:rPr>
        <w:t>@GetMapping</w:t>
      </w:r>
      <w:r w:rsidRPr="00453198">
        <w:rPr>
          <w:rFonts w:ascii="Consolas" w:hAnsi="Consolas"/>
          <w:color w:val="666600"/>
          <w:sz w:val="21"/>
          <w:szCs w:val="21"/>
        </w:rPr>
        <w:t>(</w:t>
      </w:r>
      <w:r w:rsidRPr="00453198">
        <w:rPr>
          <w:rFonts w:ascii="Consolas" w:hAnsi="Consolas"/>
          <w:color w:val="008800"/>
          <w:sz w:val="21"/>
          <w:szCs w:val="21"/>
        </w:rPr>
        <w:t>"/warning/create"</w:t>
      </w:r>
      <w:r w:rsidRPr="00453198">
        <w:rPr>
          <w:rFonts w:ascii="Consolas" w:hAnsi="Consolas"/>
          <w:color w:val="666600"/>
          <w:sz w:val="21"/>
          <w:szCs w:val="21"/>
        </w:rPr>
        <w:t>)</w:t>
      </w:r>
    </w:p>
    <w:p w14:paraId="28C8879F" w14:textId="77777777" w:rsidR="001A111D" w:rsidRPr="00453198" w:rsidRDefault="001A111D" w:rsidP="005A4CAA">
      <w:pPr>
        <w:pStyle w:val="HTMLambformatprevi"/>
        <w:numPr>
          <w:ilvl w:val="0"/>
          <w:numId w:val="2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35587691"/>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createWarning</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Model</w:t>
      </w:r>
      <w:r w:rsidRPr="00453198">
        <w:rPr>
          <w:rFonts w:ascii="Consolas" w:hAnsi="Consolas"/>
          <w:color w:val="000000"/>
          <w:sz w:val="21"/>
          <w:szCs w:val="21"/>
        </w:rPr>
        <w:t xml:space="preserve"> model</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50C73919" w14:textId="77777777" w:rsidR="001A111D" w:rsidRPr="00453198" w:rsidRDefault="001A111D" w:rsidP="005A4CAA">
      <w:pPr>
        <w:pStyle w:val="HTMLambformatprevi"/>
        <w:numPr>
          <w:ilvl w:val="0"/>
          <w:numId w:val="2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35587691"/>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model</w:t>
      </w:r>
      <w:r w:rsidRPr="00453198">
        <w:rPr>
          <w:rFonts w:ascii="Consolas" w:hAnsi="Consolas"/>
          <w:color w:val="666600"/>
          <w:sz w:val="21"/>
          <w:szCs w:val="21"/>
        </w:rPr>
        <w:t>.</w:t>
      </w:r>
      <w:r w:rsidRPr="00453198">
        <w:rPr>
          <w:rFonts w:ascii="Consolas" w:hAnsi="Consolas"/>
          <w:color w:val="000000"/>
          <w:sz w:val="21"/>
          <w:szCs w:val="21"/>
        </w:rPr>
        <w:t>addAttribute</w:t>
      </w:r>
      <w:proofErr w:type="spellEnd"/>
      <w:r w:rsidRPr="00453198">
        <w:rPr>
          <w:rFonts w:ascii="Consolas" w:hAnsi="Consolas"/>
          <w:color w:val="666600"/>
          <w:sz w:val="21"/>
          <w:szCs w:val="21"/>
        </w:rPr>
        <w:t>(</w:t>
      </w:r>
      <w:r w:rsidRPr="00453198">
        <w:rPr>
          <w:rFonts w:ascii="Consolas" w:hAnsi="Consolas"/>
          <w:color w:val="008800"/>
          <w:sz w:val="21"/>
          <w:szCs w:val="21"/>
        </w:rPr>
        <w:t>"roles"</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getAllRoles</w:t>
      </w:r>
      <w:proofErr w:type="spellEnd"/>
      <w:r w:rsidRPr="00453198">
        <w:rPr>
          <w:rFonts w:ascii="Consolas" w:hAnsi="Consolas"/>
          <w:color w:val="666600"/>
          <w:sz w:val="21"/>
          <w:szCs w:val="21"/>
        </w:rPr>
        <w:t>());</w:t>
      </w:r>
    </w:p>
    <w:p w14:paraId="2DF3D0B3" w14:textId="77777777" w:rsidR="001A111D" w:rsidRPr="00453198" w:rsidRDefault="001A111D" w:rsidP="005A4CAA">
      <w:pPr>
        <w:pStyle w:val="HTMLambformatprevi"/>
        <w:numPr>
          <w:ilvl w:val="0"/>
          <w:numId w:val="2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35587691"/>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warning</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createWarning</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5DCEA604" w14:textId="39DAAFFA" w:rsidR="001A111D" w:rsidRPr="00453198" w:rsidRDefault="001A111D" w:rsidP="005A4CAA">
      <w:pPr>
        <w:pStyle w:val="HTMLambformatprevi"/>
        <w:numPr>
          <w:ilvl w:val="0"/>
          <w:numId w:val="2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35587691"/>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2BC3659A" w14:textId="39E84F04" w:rsidR="006D36F3" w:rsidRPr="00453198" w:rsidRDefault="006D36F3" w:rsidP="00DA7F12">
      <w:r w:rsidRPr="00453198">
        <w:lastRenderedPageBreak/>
        <w:t xml:space="preserve">El segon mètode serà el que mostri la llista d’alertes. Així que per poder-ho ensenyar, a part de la pàgina HTML, fa falta la llista d’alertes, fent una crida al mètode </w:t>
      </w:r>
      <w:proofErr w:type="spellStart"/>
      <w:r w:rsidRPr="00453198">
        <w:rPr>
          <w:i/>
          <w:iCs/>
        </w:rPr>
        <w:t>getAllWarnings</w:t>
      </w:r>
      <w:proofErr w:type="spellEnd"/>
      <w:r w:rsidRPr="00453198">
        <w:t xml:space="preserve"> de la </w:t>
      </w:r>
      <w:proofErr w:type="spellStart"/>
      <w:r w:rsidRPr="00453198">
        <w:rPr>
          <w:i/>
          <w:iCs/>
        </w:rPr>
        <w:t>DatabaseController</w:t>
      </w:r>
      <w:proofErr w:type="spellEnd"/>
      <w:r w:rsidRPr="00453198">
        <w:t>.</w:t>
      </w:r>
    </w:p>
    <w:p w14:paraId="5C3E3860" w14:textId="77777777" w:rsidR="001A111D" w:rsidRPr="00453198" w:rsidRDefault="001A111D" w:rsidP="005A4CAA">
      <w:pPr>
        <w:pStyle w:val="HTMLambformatprevi"/>
        <w:numPr>
          <w:ilvl w:val="0"/>
          <w:numId w:val="2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793552468"/>
        <w:rPr>
          <w:rFonts w:ascii="Consolas" w:hAnsi="Consolas"/>
          <w:sz w:val="21"/>
          <w:szCs w:val="21"/>
        </w:rPr>
      </w:pPr>
      <w:r w:rsidRPr="00453198">
        <w:rPr>
          <w:rFonts w:ascii="Consolas" w:hAnsi="Consolas"/>
          <w:color w:val="006666"/>
          <w:sz w:val="21"/>
          <w:szCs w:val="21"/>
        </w:rPr>
        <w:t>@GetMapping</w:t>
      </w:r>
      <w:r w:rsidRPr="00453198">
        <w:rPr>
          <w:rFonts w:ascii="Consolas" w:hAnsi="Consolas"/>
          <w:color w:val="666600"/>
          <w:sz w:val="21"/>
          <w:szCs w:val="21"/>
        </w:rPr>
        <w:t>(</w:t>
      </w:r>
      <w:r w:rsidRPr="00453198">
        <w:rPr>
          <w:rFonts w:ascii="Consolas" w:hAnsi="Consolas"/>
          <w:color w:val="008800"/>
          <w:sz w:val="21"/>
          <w:szCs w:val="21"/>
        </w:rPr>
        <w:t>"/warning/all"</w:t>
      </w:r>
      <w:r w:rsidRPr="00453198">
        <w:rPr>
          <w:rFonts w:ascii="Consolas" w:hAnsi="Consolas"/>
          <w:color w:val="666600"/>
          <w:sz w:val="21"/>
          <w:szCs w:val="21"/>
        </w:rPr>
        <w:t>)</w:t>
      </w:r>
    </w:p>
    <w:p w14:paraId="5A05996F" w14:textId="77777777" w:rsidR="001A111D" w:rsidRPr="00453198" w:rsidRDefault="001A111D" w:rsidP="005A4CAA">
      <w:pPr>
        <w:pStyle w:val="HTMLambformatprevi"/>
        <w:numPr>
          <w:ilvl w:val="0"/>
          <w:numId w:val="2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793552468"/>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getAllWarnings</w:t>
      </w:r>
      <w:proofErr w:type="spellEnd"/>
      <w:r w:rsidRPr="00453198">
        <w:rPr>
          <w:rFonts w:ascii="Consolas" w:hAnsi="Consolas"/>
          <w:color w:val="666600"/>
          <w:sz w:val="21"/>
          <w:szCs w:val="21"/>
        </w:rPr>
        <w:t>(</w:t>
      </w:r>
      <w:r w:rsidRPr="00453198">
        <w:rPr>
          <w:rFonts w:ascii="Consolas" w:hAnsi="Consolas"/>
          <w:color w:val="660066"/>
          <w:sz w:val="21"/>
          <w:szCs w:val="21"/>
        </w:rPr>
        <w:t>Model</w:t>
      </w:r>
      <w:r w:rsidRPr="00453198">
        <w:rPr>
          <w:rFonts w:ascii="Consolas" w:hAnsi="Consolas"/>
          <w:color w:val="000000"/>
          <w:sz w:val="21"/>
          <w:szCs w:val="21"/>
        </w:rPr>
        <w:t xml:space="preserve"> model</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23DC1A02" w14:textId="77777777" w:rsidR="001A111D" w:rsidRPr="00453198" w:rsidRDefault="001A111D" w:rsidP="005A4CAA">
      <w:pPr>
        <w:pStyle w:val="HTMLambformatprevi"/>
        <w:numPr>
          <w:ilvl w:val="0"/>
          <w:numId w:val="2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79355246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model</w:t>
      </w:r>
      <w:r w:rsidRPr="00453198">
        <w:rPr>
          <w:rFonts w:ascii="Consolas" w:hAnsi="Consolas"/>
          <w:color w:val="666600"/>
          <w:sz w:val="21"/>
          <w:szCs w:val="21"/>
        </w:rPr>
        <w:t>.</w:t>
      </w:r>
      <w:r w:rsidRPr="00453198">
        <w:rPr>
          <w:rFonts w:ascii="Consolas" w:hAnsi="Consolas"/>
          <w:color w:val="000000"/>
          <w:sz w:val="21"/>
          <w:szCs w:val="21"/>
        </w:rPr>
        <w:t>addAttribute</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nings</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getAllWarnings</w:t>
      </w:r>
      <w:proofErr w:type="spellEnd"/>
      <w:r w:rsidRPr="00453198">
        <w:rPr>
          <w:rFonts w:ascii="Consolas" w:hAnsi="Consolas"/>
          <w:color w:val="666600"/>
          <w:sz w:val="21"/>
          <w:szCs w:val="21"/>
        </w:rPr>
        <w:t>());</w:t>
      </w:r>
    </w:p>
    <w:p w14:paraId="4DDE7AAB" w14:textId="77777777" w:rsidR="001A111D" w:rsidRPr="00453198" w:rsidRDefault="001A111D" w:rsidP="005A4CAA">
      <w:pPr>
        <w:pStyle w:val="HTMLambformatprevi"/>
        <w:numPr>
          <w:ilvl w:val="0"/>
          <w:numId w:val="2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793552468"/>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warning</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showWarnings</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19AD5959" w14:textId="0DFECFF9" w:rsidR="001A111D" w:rsidRPr="00453198" w:rsidRDefault="001A111D" w:rsidP="005A4CAA">
      <w:pPr>
        <w:pStyle w:val="HTMLambformatprevi"/>
        <w:numPr>
          <w:ilvl w:val="0"/>
          <w:numId w:val="2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793552468"/>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5D7C2E59" w14:textId="1D83BE38" w:rsidR="006D36F3" w:rsidRPr="00453198" w:rsidRDefault="006D36F3" w:rsidP="00DA7F12">
      <w:r w:rsidRPr="00453198">
        <w:t xml:space="preserve">El tercer mètode retornarà la pàgina HTML per ensenyar les dades d’una alerta en específic. Així que s’ha de passar aquella alerta fent la crida al mètode pertinent de la </w:t>
      </w:r>
      <w:proofErr w:type="spellStart"/>
      <w:r w:rsidRPr="00453198">
        <w:rPr>
          <w:i/>
          <w:iCs/>
        </w:rPr>
        <w:t>DatabaseController</w:t>
      </w:r>
      <w:proofErr w:type="spellEnd"/>
      <w:r w:rsidRPr="00453198">
        <w:t>.</w:t>
      </w:r>
    </w:p>
    <w:p w14:paraId="15CCECE5" w14:textId="77777777" w:rsidR="001A111D" w:rsidRPr="00453198" w:rsidRDefault="001A111D" w:rsidP="005A4CAA">
      <w:pPr>
        <w:pStyle w:val="HTMLambformatprevi"/>
        <w:numPr>
          <w:ilvl w:val="0"/>
          <w:numId w:val="2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4892310"/>
        <w:rPr>
          <w:rFonts w:ascii="Consolas" w:hAnsi="Consolas"/>
          <w:sz w:val="21"/>
          <w:szCs w:val="21"/>
        </w:rPr>
      </w:pPr>
      <w:r w:rsidRPr="00453198">
        <w:rPr>
          <w:rFonts w:ascii="Consolas" w:hAnsi="Consolas"/>
          <w:color w:val="006666"/>
          <w:sz w:val="21"/>
          <w:szCs w:val="21"/>
        </w:rPr>
        <w:t>@GetMapping</w:t>
      </w:r>
      <w:r w:rsidRPr="00453198">
        <w:rPr>
          <w:rFonts w:ascii="Consolas" w:hAnsi="Consolas"/>
          <w:color w:val="666600"/>
          <w:sz w:val="21"/>
          <w:szCs w:val="21"/>
        </w:rPr>
        <w:t>(</w:t>
      </w:r>
      <w:r w:rsidRPr="00453198">
        <w:rPr>
          <w:rFonts w:ascii="Consolas" w:hAnsi="Consolas"/>
          <w:color w:val="008800"/>
          <w:sz w:val="21"/>
          <w:szCs w:val="21"/>
        </w:rPr>
        <w:t>"/warning/{id}"</w:t>
      </w:r>
      <w:r w:rsidRPr="00453198">
        <w:rPr>
          <w:rFonts w:ascii="Consolas" w:hAnsi="Consolas"/>
          <w:color w:val="666600"/>
          <w:sz w:val="21"/>
          <w:szCs w:val="21"/>
        </w:rPr>
        <w:t>)</w:t>
      </w:r>
    </w:p>
    <w:p w14:paraId="71A8BAF8" w14:textId="77777777" w:rsidR="001A111D" w:rsidRPr="00453198" w:rsidRDefault="001A111D" w:rsidP="005A4CAA">
      <w:pPr>
        <w:pStyle w:val="HTMLambformatprevi"/>
        <w:numPr>
          <w:ilvl w:val="0"/>
          <w:numId w:val="2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4892310"/>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getWarning</w:t>
      </w:r>
      <w:proofErr w:type="spellEnd"/>
      <w:r w:rsidRPr="00453198">
        <w:rPr>
          <w:rFonts w:ascii="Consolas" w:hAnsi="Consolas"/>
          <w:color w:val="666600"/>
          <w:sz w:val="21"/>
          <w:szCs w:val="21"/>
        </w:rPr>
        <w:t>(</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Model</w:t>
      </w:r>
      <w:r w:rsidRPr="00453198">
        <w:rPr>
          <w:rFonts w:ascii="Consolas" w:hAnsi="Consolas"/>
          <w:color w:val="000000"/>
          <w:sz w:val="21"/>
          <w:szCs w:val="21"/>
        </w:rPr>
        <w:t xml:space="preserve"> model</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7119BB9E" w14:textId="77777777" w:rsidR="001A111D" w:rsidRPr="00453198" w:rsidRDefault="001A111D" w:rsidP="005A4CAA">
      <w:pPr>
        <w:pStyle w:val="HTMLambformatprevi"/>
        <w:numPr>
          <w:ilvl w:val="0"/>
          <w:numId w:val="2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489231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model</w:t>
      </w:r>
      <w:r w:rsidRPr="00453198">
        <w:rPr>
          <w:rFonts w:ascii="Consolas" w:hAnsi="Consolas"/>
          <w:color w:val="666600"/>
          <w:sz w:val="21"/>
          <w:szCs w:val="21"/>
        </w:rPr>
        <w:t>.</w:t>
      </w:r>
      <w:r w:rsidRPr="00453198">
        <w:rPr>
          <w:rFonts w:ascii="Consolas" w:hAnsi="Consolas"/>
          <w:color w:val="000000"/>
          <w:sz w:val="21"/>
          <w:szCs w:val="21"/>
        </w:rPr>
        <w:t>addAttribute</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ning</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get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p>
    <w:p w14:paraId="033FA299" w14:textId="77777777" w:rsidR="001A111D" w:rsidRPr="00453198" w:rsidRDefault="001A111D" w:rsidP="005A4CAA">
      <w:pPr>
        <w:pStyle w:val="HTMLambformatprevi"/>
        <w:numPr>
          <w:ilvl w:val="0"/>
          <w:numId w:val="2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489231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warning</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showWarning</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284E2AEA" w14:textId="22AEF8CF" w:rsidR="001A111D" w:rsidRPr="00453198" w:rsidRDefault="001A111D" w:rsidP="005A4CAA">
      <w:pPr>
        <w:pStyle w:val="HTMLambformatprevi"/>
        <w:numPr>
          <w:ilvl w:val="0"/>
          <w:numId w:val="20"/>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4892310"/>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62A2C152" w14:textId="664C3FA3" w:rsidR="009236C6" w:rsidRPr="00453198" w:rsidRDefault="009236C6" w:rsidP="00DA7F12">
      <w:r w:rsidRPr="00453198">
        <w:t>El quart i cinquè mètode necessita un identificador passat per paràmetre, ja que, el quart mètode, retornarà la pàgina HTML per a poder editar una alerta i el cinquè directament esborrarà l’alerta i redirigirà a l’usuari a la llista d’alertes.</w:t>
      </w:r>
    </w:p>
    <w:p w14:paraId="2FE109C0"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6666"/>
          <w:sz w:val="21"/>
          <w:szCs w:val="21"/>
        </w:rPr>
        <w:t>@GetMapping</w:t>
      </w:r>
      <w:r w:rsidRPr="00453198">
        <w:rPr>
          <w:rFonts w:ascii="Consolas" w:hAnsi="Consolas"/>
          <w:color w:val="666600"/>
          <w:sz w:val="21"/>
          <w:szCs w:val="21"/>
        </w:rPr>
        <w:t>(</w:t>
      </w:r>
      <w:r w:rsidRPr="00453198">
        <w:rPr>
          <w:rFonts w:ascii="Consolas" w:hAnsi="Consolas"/>
          <w:color w:val="008800"/>
          <w:sz w:val="21"/>
          <w:szCs w:val="21"/>
        </w:rPr>
        <w:t>"/warning/edit/{id}"</w:t>
      </w:r>
      <w:r w:rsidRPr="00453198">
        <w:rPr>
          <w:rFonts w:ascii="Consolas" w:hAnsi="Consolas"/>
          <w:color w:val="666600"/>
          <w:sz w:val="21"/>
          <w:szCs w:val="21"/>
        </w:rPr>
        <w:t>)</w:t>
      </w:r>
    </w:p>
    <w:p w14:paraId="673FE377"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editWarning</w:t>
      </w:r>
      <w:proofErr w:type="spellEnd"/>
      <w:r w:rsidRPr="00453198">
        <w:rPr>
          <w:rFonts w:ascii="Consolas" w:hAnsi="Consolas"/>
          <w:color w:val="666600"/>
          <w:sz w:val="21"/>
          <w:szCs w:val="21"/>
        </w:rPr>
        <w:t>(</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Model</w:t>
      </w:r>
      <w:r w:rsidRPr="00453198">
        <w:rPr>
          <w:rFonts w:ascii="Consolas" w:hAnsi="Consolas"/>
          <w:color w:val="000000"/>
          <w:sz w:val="21"/>
          <w:szCs w:val="21"/>
        </w:rPr>
        <w:t xml:space="preserve"> model</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19062878"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model</w:t>
      </w:r>
      <w:r w:rsidRPr="00453198">
        <w:rPr>
          <w:rFonts w:ascii="Consolas" w:hAnsi="Consolas"/>
          <w:color w:val="666600"/>
          <w:sz w:val="21"/>
          <w:szCs w:val="21"/>
        </w:rPr>
        <w:t>.</w:t>
      </w:r>
      <w:r w:rsidRPr="00453198">
        <w:rPr>
          <w:rFonts w:ascii="Consolas" w:hAnsi="Consolas"/>
          <w:color w:val="000000"/>
          <w:sz w:val="21"/>
          <w:szCs w:val="21"/>
        </w:rPr>
        <w:t>addAttribute</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warning</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p>
    <w:p w14:paraId="1C4B4E13"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ab/>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get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p>
    <w:p w14:paraId="0FFEF783"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warning</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editWarning</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436A1071"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57058D33"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6666"/>
          <w:sz w:val="21"/>
          <w:szCs w:val="21"/>
        </w:rPr>
        <w:t>@GetMapping</w:t>
      </w:r>
      <w:r w:rsidRPr="00453198">
        <w:rPr>
          <w:rFonts w:ascii="Consolas" w:hAnsi="Consolas"/>
          <w:color w:val="666600"/>
          <w:sz w:val="21"/>
          <w:szCs w:val="21"/>
        </w:rPr>
        <w:t>(</w:t>
      </w:r>
      <w:r w:rsidRPr="00453198">
        <w:rPr>
          <w:rFonts w:ascii="Consolas" w:hAnsi="Consolas"/>
          <w:color w:val="008800"/>
          <w:sz w:val="21"/>
          <w:szCs w:val="21"/>
        </w:rPr>
        <w:t>"/warning/delete/{id}"</w:t>
      </w:r>
      <w:r w:rsidRPr="00453198">
        <w:rPr>
          <w:rFonts w:ascii="Consolas" w:hAnsi="Consolas"/>
          <w:color w:val="666600"/>
          <w:sz w:val="21"/>
          <w:szCs w:val="21"/>
        </w:rPr>
        <w:t>)</w:t>
      </w:r>
    </w:p>
    <w:p w14:paraId="0B06C8AE"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eleteWarning</w:t>
      </w:r>
      <w:proofErr w:type="spellEnd"/>
      <w:r w:rsidRPr="00453198">
        <w:rPr>
          <w:rFonts w:ascii="Consolas" w:hAnsi="Consolas"/>
          <w:color w:val="666600"/>
          <w:sz w:val="21"/>
          <w:szCs w:val="21"/>
        </w:rPr>
        <w:t>(</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Model</w:t>
      </w:r>
      <w:r w:rsidRPr="00453198">
        <w:rPr>
          <w:rFonts w:ascii="Consolas" w:hAnsi="Consolas"/>
          <w:color w:val="000000"/>
          <w:sz w:val="21"/>
          <w:szCs w:val="21"/>
        </w:rPr>
        <w:t xml:space="preserve"> model</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1E4D64F3"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delete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id</w:t>
      </w:r>
      <w:proofErr w:type="spellEnd"/>
      <w:r w:rsidRPr="00453198">
        <w:rPr>
          <w:rFonts w:ascii="Consolas" w:hAnsi="Consolas"/>
          <w:color w:val="666600"/>
          <w:sz w:val="21"/>
          <w:szCs w:val="21"/>
        </w:rPr>
        <w:t>);</w:t>
      </w:r>
    </w:p>
    <w:p w14:paraId="1A26786D"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getAllWarnings</w:t>
      </w:r>
      <w:proofErr w:type="spellEnd"/>
      <w:r w:rsidRPr="00453198">
        <w:rPr>
          <w:rFonts w:ascii="Consolas" w:hAnsi="Consolas"/>
          <w:color w:val="666600"/>
          <w:sz w:val="21"/>
          <w:szCs w:val="21"/>
        </w:rPr>
        <w:t>(</w:t>
      </w:r>
      <w:r w:rsidRPr="00453198">
        <w:rPr>
          <w:rFonts w:ascii="Consolas" w:hAnsi="Consolas"/>
          <w:color w:val="000000"/>
          <w:sz w:val="21"/>
          <w:szCs w:val="21"/>
        </w:rPr>
        <w:t>model</w:t>
      </w:r>
      <w:r w:rsidRPr="00453198">
        <w:rPr>
          <w:rFonts w:ascii="Consolas" w:hAnsi="Consolas"/>
          <w:color w:val="666600"/>
          <w:sz w:val="21"/>
          <w:szCs w:val="21"/>
        </w:rPr>
        <w:t>);</w:t>
      </w:r>
    </w:p>
    <w:p w14:paraId="50E69F46"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3A792AAE" w14:textId="77777777" w:rsidR="001A111D" w:rsidRPr="00453198" w:rsidRDefault="001A111D" w:rsidP="005A4CAA">
      <w:pPr>
        <w:pStyle w:val="HTMLambformatprevi"/>
        <w:numPr>
          <w:ilvl w:val="0"/>
          <w:numId w:val="1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666600"/>
          <w:sz w:val="21"/>
          <w:szCs w:val="21"/>
        </w:rPr>
        <w:t>}</w:t>
      </w:r>
    </w:p>
    <w:p w14:paraId="55671E6A" w14:textId="77777777" w:rsidR="001A111D" w:rsidRPr="00453198" w:rsidRDefault="001A111D" w:rsidP="002A63B4">
      <w:pPr>
        <w:divId w:val="765611164"/>
      </w:pPr>
      <w:r w:rsidRPr="00453198">
        <w:t>A continuaci</w:t>
      </w:r>
      <w:r w:rsidRPr="00453198">
        <w:rPr>
          <w:color w:val="666600"/>
        </w:rPr>
        <w:t>ó</w:t>
      </w:r>
      <w:r w:rsidRPr="00453198">
        <w:t xml:space="preserve"> es mostrar</w:t>
      </w:r>
      <w:r w:rsidRPr="00453198">
        <w:rPr>
          <w:color w:val="666600"/>
        </w:rPr>
        <w:t>à</w:t>
      </w:r>
      <w:r w:rsidRPr="00453198">
        <w:t xml:space="preserve"> els POST</w:t>
      </w:r>
      <w:r w:rsidRPr="00453198">
        <w:rPr>
          <w:color w:val="666600"/>
        </w:rPr>
        <w:t>.</w:t>
      </w:r>
      <w:r w:rsidRPr="00453198">
        <w:t xml:space="preserve"> </w:t>
      </w:r>
      <w:r w:rsidRPr="00453198">
        <w:rPr>
          <w:color w:val="660066"/>
        </w:rPr>
        <w:t>Aqu</w:t>
      </w:r>
      <w:r w:rsidRPr="00453198">
        <w:rPr>
          <w:color w:val="666600"/>
        </w:rPr>
        <w:t>í</w:t>
      </w:r>
      <w:r w:rsidRPr="00453198">
        <w:t xml:space="preserve"> hi haur</w:t>
      </w:r>
      <w:r w:rsidRPr="00453198">
        <w:rPr>
          <w:color w:val="666600"/>
        </w:rPr>
        <w:t>à</w:t>
      </w:r>
      <w:r w:rsidRPr="00453198">
        <w:t xml:space="preserve"> dos m</w:t>
      </w:r>
      <w:r w:rsidRPr="00453198">
        <w:rPr>
          <w:color w:val="666600"/>
        </w:rPr>
        <w:t>è</w:t>
      </w:r>
      <w:r w:rsidRPr="00453198">
        <w:t>todes</w:t>
      </w:r>
      <w:r w:rsidRPr="00453198">
        <w:rPr>
          <w:color w:val="666600"/>
        </w:rPr>
        <w:t>.</w:t>
      </w:r>
      <w:r w:rsidRPr="00453198">
        <w:t xml:space="preserve"> </w:t>
      </w:r>
    </w:p>
    <w:p w14:paraId="7006B41A" w14:textId="77777777" w:rsidR="001A111D" w:rsidRPr="00453198" w:rsidRDefault="001A111D" w:rsidP="002A63B4">
      <w:pPr>
        <w:divId w:val="765611164"/>
      </w:pPr>
      <w:r w:rsidRPr="00453198">
        <w:rPr>
          <w:color w:val="660066"/>
        </w:rPr>
        <w:t>El</w:t>
      </w:r>
      <w:r w:rsidRPr="00453198">
        <w:t xml:space="preserve"> primer m</w:t>
      </w:r>
      <w:r w:rsidRPr="00453198">
        <w:rPr>
          <w:color w:val="666600"/>
        </w:rPr>
        <w:t>è</w:t>
      </w:r>
      <w:r w:rsidRPr="00453198">
        <w:t>tode ser</w:t>
      </w:r>
      <w:r w:rsidRPr="00453198">
        <w:rPr>
          <w:color w:val="666600"/>
        </w:rPr>
        <w:t>à</w:t>
      </w:r>
      <w:r w:rsidRPr="00453198">
        <w:t xml:space="preserve"> l</w:t>
      </w:r>
      <w:r w:rsidRPr="00453198">
        <w:rPr>
          <w:color w:val="666600"/>
        </w:rPr>
        <w:t>’</w:t>
      </w:r>
      <w:r w:rsidRPr="00453198">
        <w:t>encarregat de crear una alerta</w:t>
      </w:r>
      <w:r w:rsidRPr="00453198">
        <w:rPr>
          <w:color w:val="666600"/>
        </w:rPr>
        <w:t>.</w:t>
      </w:r>
      <w:r w:rsidRPr="00453198">
        <w:t xml:space="preserve"> </w:t>
      </w:r>
      <w:r w:rsidRPr="00453198">
        <w:rPr>
          <w:color w:val="660066"/>
        </w:rPr>
        <w:t>Per</w:t>
      </w:r>
      <w:r w:rsidRPr="00453198">
        <w:t xml:space="preserve"> aix</w:t>
      </w:r>
      <w:r w:rsidRPr="00453198">
        <w:rPr>
          <w:color w:val="666600"/>
        </w:rPr>
        <w:t>ò</w:t>
      </w:r>
      <w:r w:rsidRPr="00453198">
        <w:t xml:space="preserve"> primer s</w:t>
      </w:r>
      <w:r w:rsidRPr="00453198">
        <w:rPr>
          <w:color w:val="666600"/>
        </w:rPr>
        <w:t>’</w:t>
      </w:r>
      <w:r w:rsidRPr="00453198">
        <w:t>haur</w:t>
      </w:r>
      <w:r w:rsidRPr="00453198">
        <w:rPr>
          <w:color w:val="666600"/>
        </w:rPr>
        <w:t>à</w:t>
      </w:r>
      <w:r w:rsidRPr="00453198">
        <w:t xml:space="preserve"> de comprovar si les dades de l</w:t>
      </w:r>
      <w:r w:rsidRPr="00453198">
        <w:rPr>
          <w:color w:val="666600"/>
        </w:rPr>
        <w:t>’</w:t>
      </w:r>
      <w:r w:rsidRPr="00453198">
        <w:t>alerta son correctes</w:t>
      </w:r>
      <w:r w:rsidRPr="00453198">
        <w:rPr>
          <w:color w:val="666600"/>
        </w:rPr>
        <w:t>.</w:t>
      </w:r>
      <w:r w:rsidRPr="00453198">
        <w:t xml:space="preserve"> </w:t>
      </w:r>
      <w:r w:rsidRPr="00453198">
        <w:rPr>
          <w:color w:val="660066"/>
        </w:rPr>
        <w:t>En</w:t>
      </w:r>
      <w:r w:rsidRPr="00453198">
        <w:t xml:space="preserve"> cas que hi hagi qualsevol error</w:t>
      </w:r>
      <w:r w:rsidRPr="00453198">
        <w:rPr>
          <w:color w:val="666600"/>
        </w:rPr>
        <w:t>,</w:t>
      </w:r>
      <w:r w:rsidRPr="00453198">
        <w:t xml:space="preserve"> ho notificar</w:t>
      </w:r>
      <w:r w:rsidRPr="00453198">
        <w:rPr>
          <w:color w:val="666600"/>
        </w:rPr>
        <w:t>à</w:t>
      </w:r>
      <w:r w:rsidRPr="00453198">
        <w:t xml:space="preserve"> a l</w:t>
      </w:r>
      <w:r w:rsidRPr="00453198">
        <w:rPr>
          <w:color w:val="666600"/>
        </w:rPr>
        <w:t>’</w:t>
      </w:r>
      <w:r w:rsidRPr="00453198">
        <w:t>usuari</w:t>
      </w:r>
      <w:r w:rsidRPr="00453198">
        <w:rPr>
          <w:color w:val="666600"/>
        </w:rPr>
        <w:t>.</w:t>
      </w:r>
      <w:r w:rsidRPr="00453198">
        <w:t xml:space="preserve"> </w:t>
      </w:r>
      <w:r w:rsidRPr="00453198">
        <w:rPr>
          <w:color w:val="660066"/>
        </w:rPr>
        <w:t>Una</w:t>
      </w:r>
      <w:r w:rsidRPr="00453198">
        <w:t xml:space="preserve"> vegada l</w:t>
      </w:r>
      <w:r w:rsidRPr="00453198">
        <w:rPr>
          <w:color w:val="666600"/>
        </w:rPr>
        <w:t>’</w:t>
      </w:r>
      <w:r w:rsidRPr="00453198">
        <w:t>alerta ha estat creada es redirigir</w:t>
      </w:r>
      <w:r w:rsidRPr="00453198">
        <w:rPr>
          <w:color w:val="666600"/>
        </w:rPr>
        <w:t>à</w:t>
      </w:r>
      <w:r w:rsidRPr="00453198">
        <w:t xml:space="preserve"> l</w:t>
      </w:r>
      <w:r w:rsidRPr="00453198">
        <w:rPr>
          <w:color w:val="666600"/>
        </w:rPr>
        <w:t>’</w:t>
      </w:r>
      <w:r w:rsidRPr="00453198">
        <w:t>usuari a veure les dades d</w:t>
      </w:r>
      <w:r w:rsidRPr="00453198">
        <w:rPr>
          <w:color w:val="666600"/>
        </w:rPr>
        <w:t>’</w:t>
      </w:r>
      <w:r w:rsidRPr="00453198">
        <w:t>aquella alerta</w:t>
      </w:r>
      <w:r w:rsidRPr="00453198">
        <w:rPr>
          <w:color w:val="666600"/>
        </w:rPr>
        <w:t>.</w:t>
      </w:r>
    </w:p>
    <w:p w14:paraId="4C38435A"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6666"/>
          <w:sz w:val="21"/>
          <w:szCs w:val="21"/>
        </w:rPr>
        <w:lastRenderedPageBreak/>
        <w:t>@PostMapping</w:t>
      </w:r>
      <w:r w:rsidRPr="00453198">
        <w:rPr>
          <w:rFonts w:ascii="Consolas" w:hAnsi="Consolas"/>
          <w:color w:val="666600"/>
          <w:sz w:val="21"/>
          <w:szCs w:val="21"/>
        </w:rPr>
        <w:t>(</w:t>
      </w:r>
      <w:r w:rsidRPr="00453198">
        <w:rPr>
          <w:rFonts w:ascii="Consolas" w:hAnsi="Consolas"/>
          <w:color w:val="008800"/>
          <w:sz w:val="21"/>
          <w:szCs w:val="21"/>
        </w:rPr>
        <w:t>"/warning/create"</w:t>
      </w:r>
      <w:r w:rsidRPr="00453198">
        <w:rPr>
          <w:rFonts w:ascii="Consolas" w:hAnsi="Consolas"/>
          <w:color w:val="666600"/>
          <w:sz w:val="21"/>
          <w:szCs w:val="21"/>
        </w:rPr>
        <w:t>)</w:t>
      </w:r>
    </w:p>
    <w:p w14:paraId="257CC1EB"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createWarningPOST</w:t>
      </w:r>
      <w:proofErr w:type="spellEnd"/>
      <w:r w:rsidRPr="00453198">
        <w:rPr>
          <w:rFonts w:ascii="Consolas" w:hAnsi="Consolas"/>
          <w:color w:val="666600"/>
          <w:sz w:val="21"/>
          <w:szCs w:val="21"/>
        </w:rPr>
        <w:t>(</w:t>
      </w:r>
      <w:r w:rsidRPr="00453198">
        <w:rPr>
          <w:rFonts w:ascii="Consolas" w:hAnsi="Consolas"/>
          <w:color w:val="006666"/>
          <w:sz w:val="21"/>
          <w:szCs w:val="21"/>
        </w:rPr>
        <w:t>@Valid</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BindingResul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bindingResult</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Model</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model</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RedirectAttributes</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redirectAttribute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3E280F44"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666600"/>
          <w:sz w:val="21"/>
          <w:szCs w:val="21"/>
        </w:rPr>
        <w:t>{</w:t>
      </w:r>
    </w:p>
    <w:p w14:paraId="21DE74B4"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if</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bindingResult</w:t>
      </w:r>
      <w:r w:rsidRPr="00453198">
        <w:rPr>
          <w:rFonts w:ascii="Consolas" w:hAnsi="Consolas"/>
          <w:color w:val="666600"/>
          <w:sz w:val="21"/>
          <w:szCs w:val="21"/>
        </w:rPr>
        <w:t>.</w:t>
      </w:r>
      <w:r w:rsidRPr="00453198">
        <w:rPr>
          <w:rFonts w:ascii="Consolas" w:hAnsi="Consolas"/>
          <w:color w:val="000000"/>
          <w:sz w:val="21"/>
          <w:szCs w:val="21"/>
        </w:rPr>
        <w:t>hasError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6E2FDE6D"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create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model</w:t>
      </w:r>
      <w:r w:rsidRPr="00453198">
        <w:rPr>
          <w:rFonts w:ascii="Consolas" w:hAnsi="Consolas"/>
          <w:color w:val="666600"/>
          <w:sz w:val="21"/>
          <w:szCs w:val="21"/>
        </w:rPr>
        <w:t>);</w:t>
      </w:r>
    </w:p>
    <w:p w14:paraId="3D74EEEA"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49FE4F77"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w:t>
      </w:r>
    </w:p>
    <w:p w14:paraId="3C3B5482"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rol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TempRoleNam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split</w:t>
      </w:r>
      <w:proofErr w:type="spellEnd"/>
      <w:r w:rsidRPr="00453198">
        <w:rPr>
          <w:rFonts w:ascii="Consolas" w:hAnsi="Consolas"/>
          <w:color w:val="666600"/>
          <w:sz w:val="21"/>
          <w:szCs w:val="21"/>
        </w:rPr>
        <w:t>(</w:t>
      </w:r>
      <w:r w:rsidRPr="00453198">
        <w:rPr>
          <w:rFonts w:ascii="Consolas" w:hAnsi="Consolas"/>
          <w:color w:val="008800"/>
          <w:sz w:val="21"/>
          <w:szCs w:val="21"/>
        </w:rPr>
        <w:t>" - "</w:t>
      </w:r>
      <w:r w:rsidRPr="00453198">
        <w:rPr>
          <w:rFonts w:ascii="Consolas" w:hAnsi="Consolas"/>
          <w:color w:val="666600"/>
          <w:sz w:val="21"/>
          <w:szCs w:val="21"/>
        </w:rPr>
        <w:t>);</w:t>
      </w:r>
    </w:p>
    <w:p w14:paraId="4B25D59E"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setRol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getRol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role</w:t>
      </w:r>
      <w:proofErr w:type="spellEnd"/>
      <w:r w:rsidRPr="00453198">
        <w:rPr>
          <w:rFonts w:ascii="Consolas" w:hAnsi="Consolas"/>
          <w:color w:val="666600"/>
          <w:sz w:val="21"/>
          <w:szCs w:val="21"/>
        </w:rPr>
        <w:t>[</w:t>
      </w:r>
      <w:r w:rsidRPr="00453198">
        <w:rPr>
          <w:rFonts w:ascii="Consolas" w:hAnsi="Consolas"/>
          <w:color w:val="006666"/>
          <w:sz w:val="21"/>
          <w:szCs w:val="21"/>
        </w:rPr>
        <w:t>2</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Integer</w:t>
      </w:r>
      <w:r w:rsidRPr="00453198">
        <w:rPr>
          <w:rFonts w:ascii="Consolas" w:hAnsi="Consolas"/>
          <w:color w:val="666600"/>
          <w:sz w:val="21"/>
          <w:szCs w:val="21"/>
        </w:rPr>
        <w:t>.</w:t>
      </w:r>
      <w:r w:rsidRPr="00453198">
        <w:rPr>
          <w:rFonts w:ascii="Consolas" w:hAnsi="Consolas"/>
          <w:color w:val="000000"/>
          <w:sz w:val="21"/>
          <w:szCs w:val="21"/>
        </w:rPr>
        <w:t>parseInt</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role</w:t>
      </w:r>
      <w:proofErr w:type="spellEnd"/>
      <w:r w:rsidRPr="00453198">
        <w:rPr>
          <w:rFonts w:ascii="Consolas" w:hAnsi="Consolas"/>
          <w:color w:val="666600"/>
          <w:sz w:val="21"/>
          <w:szCs w:val="21"/>
        </w:rPr>
        <w:t>[</w:t>
      </w:r>
      <w:r w:rsidRPr="00453198">
        <w:rPr>
          <w:rFonts w:ascii="Consolas" w:hAnsi="Consolas"/>
          <w:color w:val="006666"/>
          <w:sz w:val="21"/>
          <w:szCs w:val="21"/>
        </w:rPr>
        <w:t>1</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role</w:t>
      </w:r>
      <w:proofErr w:type="spellEnd"/>
      <w:r w:rsidRPr="00453198">
        <w:rPr>
          <w:rFonts w:ascii="Consolas" w:hAnsi="Consolas"/>
          <w:color w:val="666600"/>
          <w:sz w:val="21"/>
          <w:szCs w:val="21"/>
        </w:rPr>
        <w:t>[</w:t>
      </w:r>
      <w:r w:rsidRPr="00453198">
        <w:rPr>
          <w:rFonts w:ascii="Consolas" w:hAnsi="Consolas"/>
          <w:color w:val="006666"/>
          <w:sz w:val="21"/>
          <w:szCs w:val="21"/>
        </w:rPr>
        <w:t>0</w:t>
      </w:r>
      <w:r w:rsidRPr="00453198">
        <w:rPr>
          <w:rFonts w:ascii="Consolas" w:hAnsi="Consolas"/>
          <w:color w:val="666600"/>
          <w:sz w:val="21"/>
          <w:szCs w:val="21"/>
        </w:rPr>
        <w:t>]));</w:t>
      </w:r>
    </w:p>
    <w:p w14:paraId="0580F8CD"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w:t>
      </w:r>
    </w:p>
    <w:p w14:paraId="3FD58140"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setId</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add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p>
    <w:p w14:paraId="7CCC579A"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w:t>
      </w:r>
    </w:p>
    <w:p w14:paraId="4649A99A"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directAttributes</w:t>
      </w:r>
      <w:r w:rsidRPr="00453198">
        <w:rPr>
          <w:rFonts w:ascii="Consolas" w:hAnsi="Consolas"/>
          <w:color w:val="666600"/>
          <w:sz w:val="21"/>
          <w:szCs w:val="21"/>
        </w:rPr>
        <w:t>.</w:t>
      </w:r>
      <w:r w:rsidRPr="00453198">
        <w:rPr>
          <w:rFonts w:ascii="Consolas" w:hAnsi="Consolas"/>
          <w:color w:val="000000"/>
          <w:sz w:val="21"/>
          <w:szCs w:val="21"/>
        </w:rPr>
        <w:t>addAttribute</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id</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Id</w:t>
      </w:r>
      <w:proofErr w:type="spellEnd"/>
      <w:r w:rsidRPr="00453198">
        <w:rPr>
          <w:rFonts w:ascii="Consolas" w:hAnsi="Consolas"/>
          <w:color w:val="666600"/>
          <w:sz w:val="21"/>
          <w:szCs w:val="21"/>
        </w:rPr>
        <w:t>());</w:t>
      </w:r>
    </w:p>
    <w:p w14:paraId="12FC6020" w14:textId="77777777" w:rsidR="001A111D"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redirect</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warning</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i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2EA486D7" w14:textId="6C4AC942" w:rsidR="00CB38D6" w:rsidRPr="00453198" w:rsidRDefault="001A111D" w:rsidP="00883B50">
      <w:pPr>
        <w:pStyle w:val="HTMLambformatprevi"/>
        <w:numPr>
          <w:ilvl w:val="0"/>
          <w:numId w:val="4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65611164"/>
        <w:rPr>
          <w:rFonts w:ascii="Consolas" w:hAnsi="Consolas"/>
          <w:sz w:val="21"/>
          <w:szCs w:val="21"/>
        </w:rPr>
      </w:pPr>
      <w:r w:rsidRPr="00453198">
        <w:rPr>
          <w:rFonts w:ascii="Consolas" w:hAnsi="Consolas"/>
          <w:color w:val="666600"/>
          <w:sz w:val="21"/>
          <w:szCs w:val="21"/>
        </w:rPr>
        <w:t>}</w:t>
      </w:r>
    </w:p>
    <w:p w14:paraId="01931174" w14:textId="43509C57" w:rsidR="009236C6" w:rsidRPr="00453198" w:rsidRDefault="009236C6" w:rsidP="004F4FF4">
      <w:r w:rsidRPr="00453198">
        <w:t>El segon i últim mètode POST serà el que guardi els canvis quan s’editi una alerta. Així que aquest mètode, no comprovarà que les dades siguin correctes, ja que les dades que es pot editar no necessita cap tipus de comprovació. A més, de la mateixa manera que el mètode anterior, redirigirà a l’usuari per veure les dades de l’alerta editada.</w:t>
      </w:r>
    </w:p>
    <w:p w14:paraId="5D214BDE" w14:textId="77777777" w:rsidR="001A111D" w:rsidRPr="00453198" w:rsidRDefault="001A111D" w:rsidP="005A4CAA">
      <w:pPr>
        <w:pStyle w:val="HTMLambformatprevi"/>
        <w:numPr>
          <w:ilvl w:val="0"/>
          <w:numId w:val="1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24035925"/>
        <w:rPr>
          <w:rFonts w:ascii="Consolas" w:hAnsi="Consolas"/>
          <w:sz w:val="21"/>
          <w:szCs w:val="21"/>
        </w:rPr>
      </w:pPr>
      <w:r w:rsidRPr="00453198">
        <w:rPr>
          <w:rFonts w:ascii="Consolas" w:hAnsi="Consolas"/>
          <w:color w:val="006666"/>
          <w:sz w:val="21"/>
          <w:szCs w:val="21"/>
        </w:rPr>
        <w:t>@PostMapping</w:t>
      </w:r>
      <w:r w:rsidRPr="00453198">
        <w:rPr>
          <w:rFonts w:ascii="Consolas" w:hAnsi="Consolas"/>
          <w:color w:val="666600"/>
          <w:sz w:val="21"/>
          <w:szCs w:val="21"/>
        </w:rPr>
        <w:t>(</w:t>
      </w:r>
      <w:r w:rsidRPr="00453198">
        <w:rPr>
          <w:rFonts w:ascii="Consolas" w:hAnsi="Consolas"/>
          <w:color w:val="008800"/>
          <w:sz w:val="21"/>
          <w:szCs w:val="21"/>
        </w:rPr>
        <w:t>"/warning/edit/{id}"</w:t>
      </w:r>
      <w:r w:rsidRPr="00453198">
        <w:rPr>
          <w:rFonts w:ascii="Consolas" w:hAnsi="Consolas"/>
          <w:color w:val="666600"/>
          <w:sz w:val="21"/>
          <w:szCs w:val="21"/>
        </w:rPr>
        <w:t>)</w:t>
      </w:r>
    </w:p>
    <w:p w14:paraId="61686009" w14:textId="77777777" w:rsidR="001A111D" w:rsidRPr="00453198" w:rsidRDefault="001A111D" w:rsidP="005A4CAA">
      <w:pPr>
        <w:pStyle w:val="HTMLambformatprevi"/>
        <w:numPr>
          <w:ilvl w:val="0"/>
          <w:numId w:val="1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2403592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editWarningPOST</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RedirectAttributes</w:t>
      </w:r>
      <w:proofErr w:type="spellEnd"/>
      <w:r w:rsidRPr="00453198">
        <w:rPr>
          <w:rFonts w:ascii="Consolas" w:hAnsi="Consolas"/>
          <w:color w:val="000000"/>
          <w:sz w:val="21"/>
          <w:szCs w:val="21"/>
        </w:rPr>
        <w:t xml:space="preserve"> </w:t>
      </w:r>
      <w:r w:rsidRPr="00453198">
        <w:rPr>
          <w:rFonts w:ascii="Consolas" w:hAnsi="Consolas"/>
          <w:color w:val="000000"/>
          <w:sz w:val="21"/>
          <w:szCs w:val="21"/>
        </w:rPr>
        <w:tab/>
      </w:r>
      <w:proofErr w:type="spellStart"/>
      <w:r w:rsidRPr="00453198">
        <w:rPr>
          <w:rFonts w:ascii="Consolas" w:hAnsi="Consolas"/>
          <w:color w:val="000000"/>
          <w:sz w:val="21"/>
          <w:szCs w:val="21"/>
        </w:rPr>
        <w:t>redirectAttribute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7C3911AE" w14:textId="77777777" w:rsidR="001A111D" w:rsidRPr="00453198" w:rsidRDefault="001A111D" w:rsidP="005A4CAA">
      <w:pPr>
        <w:pStyle w:val="HTMLambformatprevi"/>
        <w:numPr>
          <w:ilvl w:val="0"/>
          <w:numId w:val="1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2403592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34684D4D" w14:textId="77777777" w:rsidR="001A111D" w:rsidRPr="00453198" w:rsidRDefault="001A111D" w:rsidP="005A4CAA">
      <w:pPr>
        <w:pStyle w:val="HTMLambformatprevi"/>
        <w:numPr>
          <w:ilvl w:val="0"/>
          <w:numId w:val="1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2403592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edit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p>
    <w:p w14:paraId="206A5E03" w14:textId="77777777" w:rsidR="001A111D" w:rsidRPr="00453198" w:rsidRDefault="001A111D" w:rsidP="005A4CAA">
      <w:pPr>
        <w:pStyle w:val="HTMLambformatprevi"/>
        <w:numPr>
          <w:ilvl w:val="0"/>
          <w:numId w:val="1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24035925"/>
        <w:rPr>
          <w:rFonts w:ascii="Consolas" w:hAnsi="Consolas"/>
          <w:sz w:val="21"/>
          <w:szCs w:val="21"/>
        </w:rPr>
      </w:pPr>
      <w:r w:rsidRPr="00453198">
        <w:rPr>
          <w:rFonts w:ascii="Consolas" w:hAnsi="Consolas"/>
          <w:color w:val="000000"/>
          <w:sz w:val="21"/>
          <w:szCs w:val="21"/>
        </w:rPr>
        <w:t> </w:t>
      </w:r>
    </w:p>
    <w:p w14:paraId="2BA5672B" w14:textId="77777777" w:rsidR="001A111D" w:rsidRPr="00453198" w:rsidRDefault="001A111D" w:rsidP="005A4CAA">
      <w:pPr>
        <w:pStyle w:val="HTMLambformatprevi"/>
        <w:numPr>
          <w:ilvl w:val="0"/>
          <w:numId w:val="1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2403592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redirectAttributes</w:t>
      </w:r>
      <w:r w:rsidRPr="00453198">
        <w:rPr>
          <w:rFonts w:ascii="Consolas" w:hAnsi="Consolas"/>
          <w:color w:val="666600"/>
          <w:sz w:val="21"/>
          <w:szCs w:val="21"/>
        </w:rPr>
        <w:t>.</w:t>
      </w:r>
      <w:r w:rsidRPr="00453198">
        <w:rPr>
          <w:rFonts w:ascii="Consolas" w:hAnsi="Consolas"/>
          <w:color w:val="000000"/>
          <w:sz w:val="21"/>
          <w:szCs w:val="21"/>
        </w:rPr>
        <w:t>addAttribute</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id</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Id</w:t>
      </w:r>
      <w:proofErr w:type="spellEnd"/>
      <w:r w:rsidRPr="00453198">
        <w:rPr>
          <w:rFonts w:ascii="Consolas" w:hAnsi="Consolas"/>
          <w:color w:val="666600"/>
          <w:sz w:val="21"/>
          <w:szCs w:val="21"/>
        </w:rPr>
        <w:t>());</w:t>
      </w:r>
    </w:p>
    <w:p w14:paraId="03739A71" w14:textId="77777777" w:rsidR="001A111D" w:rsidRPr="00453198" w:rsidRDefault="001A111D" w:rsidP="005A4CAA">
      <w:pPr>
        <w:pStyle w:val="HTMLambformatprevi"/>
        <w:numPr>
          <w:ilvl w:val="0"/>
          <w:numId w:val="1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24035925"/>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redirect</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warning</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id</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4E8F3A6A" w14:textId="20CDA9C7" w:rsidR="001A111D" w:rsidRPr="00453198" w:rsidRDefault="001A111D" w:rsidP="005A4CAA">
      <w:pPr>
        <w:pStyle w:val="HTMLambformatprevi"/>
        <w:numPr>
          <w:ilvl w:val="0"/>
          <w:numId w:val="18"/>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24035925"/>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w:t>
      </w:r>
    </w:p>
    <w:p w14:paraId="648CA575" w14:textId="2FEB23E7" w:rsidR="00B031B5" w:rsidRPr="00453198" w:rsidRDefault="00B031B5" w:rsidP="005E5E0E">
      <w:pPr>
        <w:pStyle w:val="Ttol3"/>
      </w:pPr>
      <w:bookmarkStart w:id="77" w:name="_Toc74671331"/>
      <w:r w:rsidRPr="00453198">
        <w:t>API</w:t>
      </w:r>
      <w:bookmarkEnd w:id="77"/>
    </w:p>
    <w:p w14:paraId="2FFFC651" w14:textId="6ACD301A" w:rsidR="00C20A23" w:rsidRPr="00453198" w:rsidRDefault="00C20A23" w:rsidP="00C20A23">
      <w:r w:rsidRPr="00453198">
        <w:t xml:space="preserve">La </w:t>
      </w:r>
      <w:r w:rsidR="003C7E15" w:rsidRPr="00453198">
        <w:t xml:space="preserve">API serà la que utilitzarà l’aplicació mòbil per a agafar les dades de la base de dades. Només hi haurà </w:t>
      </w:r>
      <w:r w:rsidR="0038596C" w:rsidRPr="00453198">
        <w:t>quatre</w:t>
      </w:r>
      <w:r w:rsidR="003C7E15" w:rsidRPr="00453198">
        <w:t xml:space="preserve"> rutes</w:t>
      </w:r>
      <w:r w:rsidR="00FB36D2" w:rsidRPr="00453198">
        <w:t xml:space="preserve"> GET</w:t>
      </w:r>
      <w:r w:rsidR="003C7E15" w:rsidRPr="00453198">
        <w:t>.</w:t>
      </w:r>
    </w:p>
    <w:tbl>
      <w:tblPr>
        <w:tblW w:w="8916" w:type="dxa"/>
        <w:tblCellMar>
          <w:left w:w="70" w:type="dxa"/>
          <w:right w:w="70" w:type="dxa"/>
        </w:tblCellMar>
        <w:tblLook w:val="04A0" w:firstRow="1" w:lastRow="0" w:firstColumn="1" w:lastColumn="0" w:noHBand="0" w:noVBand="1"/>
      </w:tblPr>
      <w:tblGrid>
        <w:gridCol w:w="4720"/>
        <w:gridCol w:w="2500"/>
        <w:gridCol w:w="1696"/>
      </w:tblGrid>
      <w:tr w:rsidR="0038596C" w:rsidRPr="00453198" w14:paraId="42C3AED1" w14:textId="77777777" w:rsidTr="0038596C">
        <w:trPr>
          <w:trHeight w:val="345"/>
        </w:trPr>
        <w:tc>
          <w:tcPr>
            <w:tcW w:w="4720" w:type="dxa"/>
            <w:tcBorders>
              <w:top w:val="single" w:sz="12" w:space="0" w:color="auto"/>
              <w:left w:val="single" w:sz="12" w:space="0" w:color="auto"/>
              <w:bottom w:val="single" w:sz="12" w:space="0" w:color="auto"/>
              <w:right w:val="single" w:sz="12" w:space="0" w:color="auto"/>
            </w:tcBorders>
            <w:shd w:val="clear" w:color="000000" w:fill="A6A6A6"/>
            <w:vAlign w:val="center"/>
            <w:hideMark/>
          </w:tcPr>
          <w:p w14:paraId="0691362F" w14:textId="2C562D36" w:rsidR="0038596C" w:rsidRPr="00453198" w:rsidRDefault="0038596C" w:rsidP="00EF03B1">
            <w:pPr>
              <w:spacing w:before="0" w:line="240" w:lineRule="auto"/>
              <w:jc w:val="center"/>
              <w:rPr>
                <w:rFonts w:eastAsia="Times New Roman" w:cs="Arial"/>
                <w:b/>
                <w:bCs/>
                <w:color w:val="000000"/>
                <w:szCs w:val="24"/>
                <w:lang w:eastAsia="ca-ES"/>
              </w:rPr>
            </w:pPr>
            <w:r w:rsidRPr="00453198">
              <w:rPr>
                <w:rFonts w:eastAsia="Times New Roman" w:cs="Arial"/>
                <w:b/>
                <w:bCs/>
                <w:color w:val="000000"/>
                <w:szCs w:val="24"/>
                <w:lang w:eastAsia="ca-ES"/>
              </w:rPr>
              <w:t>RUTES</w:t>
            </w:r>
          </w:p>
        </w:tc>
        <w:tc>
          <w:tcPr>
            <w:tcW w:w="2500" w:type="dxa"/>
            <w:tcBorders>
              <w:top w:val="single" w:sz="12" w:space="0" w:color="auto"/>
              <w:left w:val="nil"/>
              <w:bottom w:val="single" w:sz="12" w:space="0" w:color="auto"/>
              <w:right w:val="single" w:sz="12" w:space="0" w:color="auto"/>
            </w:tcBorders>
            <w:shd w:val="clear" w:color="000000" w:fill="A6A6A6"/>
            <w:noWrap/>
            <w:vAlign w:val="center"/>
            <w:hideMark/>
          </w:tcPr>
          <w:p w14:paraId="0BD861E0" w14:textId="49E8DE96" w:rsidR="0038596C" w:rsidRPr="00453198" w:rsidRDefault="0038596C" w:rsidP="00EF03B1">
            <w:pPr>
              <w:spacing w:before="0" w:line="240" w:lineRule="auto"/>
              <w:jc w:val="center"/>
              <w:rPr>
                <w:rFonts w:eastAsia="Times New Roman" w:cs="Arial"/>
                <w:b/>
                <w:bCs/>
                <w:color w:val="000000"/>
                <w:szCs w:val="24"/>
                <w:lang w:eastAsia="ca-ES"/>
              </w:rPr>
            </w:pPr>
            <w:r w:rsidRPr="00453198">
              <w:rPr>
                <w:rFonts w:eastAsia="Times New Roman" w:cs="Arial"/>
                <w:b/>
                <w:bCs/>
                <w:color w:val="000000"/>
                <w:szCs w:val="24"/>
                <w:lang w:eastAsia="ca-ES"/>
              </w:rPr>
              <w:t>PARÁMETRES DE ENVÍAMENT</w:t>
            </w:r>
          </w:p>
        </w:tc>
        <w:tc>
          <w:tcPr>
            <w:tcW w:w="1696" w:type="dxa"/>
            <w:tcBorders>
              <w:top w:val="single" w:sz="12" w:space="0" w:color="auto"/>
              <w:left w:val="nil"/>
              <w:bottom w:val="single" w:sz="12" w:space="0" w:color="auto"/>
              <w:right w:val="single" w:sz="12" w:space="0" w:color="auto"/>
            </w:tcBorders>
            <w:shd w:val="clear" w:color="000000" w:fill="A6A6A6"/>
            <w:noWrap/>
            <w:vAlign w:val="center"/>
            <w:hideMark/>
          </w:tcPr>
          <w:p w14:paraId="072F75B7" w14:textId="46C22199" w:rsidR="0038596C" w:rsidRPr="00453198" w:rsidRDefault="0038596C" w:rsidP="00EF03B1">
            <w:pPr>
              <w:spacing w:before="0" w:line="240" w:lineRule="auto"/>
              <w:jc w:val="center"/>
              <w:rPr>
                <w:rFonts w:eastAsia="Times New Roman" w:cs="Arial"/>
                <w:b/>
                <w:bCs/>
                <w:color w:val="000000"/>
                <w:szCs w:val="24"/>
                <w:lang w:eastAsia="ca-ES"/>
              </w:rPr>
            </w:pPr>
            <w:r w:rsidRPr="00453198">
              <w:rPr>
                <w:rFonts w:eastAsia="Times New Roman" w:cs="Arial"/>
                <w:b/>
                <w:bCs/>
                <w:color w:val="000000"/>
                <w:szCs w:val="24"/>
                <w:lang w:eastAsia="ca-ES"/>
              </w:rPr>
              <w:t>RESPOSTA</w:t>
            </w:r>
          </w:p>
        </w:tc>
      </w:tr>
      <w:tr w:rsidR="0038596C" w:rsidRPr="00453198" w14:paraId="44183D84" w14:textId="77777777" w:rsidTr="0038596C">
        <w:trPr>
          <w:trHeight w:val="330"/>
        </w:trPr>
        <w:tc>
          <w:tcPr>
            <w:tcW w:w="4720" w:type="dxa"/>
            <w:vMerge w:val="restart"/>
            <w:tcBorders>
              <w:top w:val="nil"/>
              <w:left w:val="single" w:sz="12" w:space="0" w:color="auto"/>
              <w:right w:val="single" w:sz="12" w:space="0" w:color="auto"/>
            </w:tcBorders>
            <w:shd w:val="clear" w:color="000000" w:fill="FFFFFF"/>
            <w:vAlign w:val="center"/>
            <w:hideMark/>
          </w:tcPr>
          <w:p w14:paraId="3FF05403" w14:textId="730E80F2" w:rsidR="0038596C" w:rsidRPr="00453198" w:rsidRDefault="0038596C" w:rsidP="0038596C">
            <w:pPr>
              <w:spacing w:before="0" w:line="240" w:lineRule="auto"/>
              <w:rPr>
                <w:rFonts w:eastAsia="Times New Roman" w:cs="Arial"/>
                <w:color w:val="000000"/>
                <w:szCs w:val="24"/>
                <w:lang w:eastAsia="ca-ES"/>
              </w:rPr>
            </w:pPr>
            <w:proofErr w:type="spellStart"/>
            <w:r w:rsidRPr="00453198">
              <w:rPr>
                <w:rFonts w:eastAsia="Times New Roman" w:cs="Arial"/>
                <w:color w:val="000000"/>
                <w:szCs w:val="24"/>
                <w:lang w:eastAsia="ca-ES"/>
              </w:rPr>
              <w:t>login</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usernam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password</w:t>
            </w:r>
            <w:proofErr w:type="spellEnd"/>
            <w:r w:rsidRPr="00453198">
              <w:rPr>
                <w:rFonts w:eastAsia="Times New Roman" w:cs="Arial"/>
                <w:color w:val="000000"/>
                <w:szCs w:val="24"/>
                <w:lang w:eastAsia="ca-ES"/>
              </w:rPr>
              <w:t>} /{</w:t>
            </w:r>
            <w:proofErr w:type="spellStart"/>
            <w:r w:rsidRPr="00453198">
              <w:rPr>
                <w:rFonts w:eastAsia="Times New Roman" w:cs="Arial"/>
                <w:color w:val="000000"/>
                <w:szCs w:val="24"/>
                <w:lang w:eastAsia="ca-ES"/>
              </w:rPr>
              <w:t>notificationToken</w:t>
            </w:r>
            <w:proofErr w:type="spellEnd"/>
            <w:r w:rsidRPr="00453198">
              <w:rPr>
                <w:rFonts w:eastAsia="Times New Roman" w:cs="Arial"/>
                <w:color w:val="000000"/>
                <w:szCs w:val="24"/>
                <w:lang w:eastAsia="ca-ES"/>
              </w:rPr>
              <w:t>}</w:t>
            </w:r>
          </w:p>
        </w:tc>
        <w:tc>
          <w:tcPr>
            <w:tcW w:w="2500" w:type="dxa"/>
            <w:tcBorders>
              <w:top w:val="nil"/>
              <w:left w:val="nil"/>
              <w:bottom w:val="single" w:sz="8" w:space="0" w:color="auto"/>
              <w:right w:val="single" w:sz="12" w:space="0" w:color="auto"/>
            </w:tcBorders>
            <w:shd w:val="clear" w:color="000000" w:fill="FFFFFF"/>
            <w:noWrap/>
            <w:vAlign w:val="center"/>
            <w:hideMark/>
          </w:tcPr>
          <w:p w14:paraId="01D3BDE7" w14:textId="245AAB6B"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m d’usuari</w:t>
            </w:r>
          </w:p>
        </w:tc>
        <w:tc>
          <w:tcPr>
            <w:tcW w:w="1696" w:type="dxa"/>
            <w:vMerge w:val="restart"/>
            <w:tcBorders>
              <w:top w:val="single" w:sz="12" w:space="0" w:color="auto"/>
              <w:left w:val="single" w:sz="12" w:space="0" w:color="auto"/>
              <w:right w:val="single" w:sz="12" w:space="0" w:color="000000"/>
            </w:tcBorders>
            <w:shd w:val="clear" w:color="000000" w:fill="FFFFFF"/>
            <w:noWrap/>
            <w:vAlign w:val="center"/>
            <w:hideMark/>
          </w:tcPr>
          <w:p w14:paraId="3328ECFC" w14:textId="5BF95F83" w:rsidR="0038596C" w:rsidRPr="00453198" w:rsidRDefault="0038596C" w:rsidP="00EF03B1">
            <w:pPr>
              <w:pStyle w:val="Pargrafdellista"/>
              <w:spacing w:before="0" w:line="240" w:lineRule="auto"/>
              <w:ind w:left="0"/>
              <w:jc w:val="center"/>
              <w:rPr>
                <w:rFonts w:eastAsia="Times New Roman" w:cs="Arial"/>
                <w:color w:val="000000"/>
                <w:szCs w:val="24"/>
                <w:lang w:eastAsia="ca-ES"/>
              </w:rPr>
            </w:pPr>
            <w:r w:rsidRPr="00453198">
              <w:rPr>
                <w:rFonts w:eastAsia="Times New Roman" w:cs="Arial"/>
                <w:color w:val="000000"/>
                <w:szCs w:val="24"/>
                <w:lang w:eastAsia="ca-ES"/>
              </w:rPr>
              <w:t>Dades de l’usuari</w:t>
            </w:r>
          </w:p>
        </w:tc>
      </w:tr>
      <w:tr w:rsidR="0038596C" w:rsidRPr="00453198" w14:paraId="6C1E76E4" w14:textId="77777777" w:rsidTr="0038596C">
        <w:trPr>
          <w:trHeight w:val="158"/>
        </w:trPr>
        <w:tc>
          <w:tcPr>
            <w:tcW w:w="4720" w:type="dxa"/>
            <w:vMerge/>
            <w:tcBorders>
              <w:left w:val="single" w:sz="12" w:space="0" w:color="auto"/>
              <w:right w:val="single" w:sz="12" w:space="0" w:color="auto"/>
            </w:tcBorders>
            <w:vAlign w:val="center"/>
            <w:hideMark/>
          </w:tcPr>
          <w:p w14:paraId="2BEE6B93"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hideMark/>
          </w:tcPr>
          <w:p w14:paraId="74A1C389" w14:textId="25ABD57B"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Contrasenya</w:t>
            </w:r>
          </w:p>
        </w:tc>
        <w:tc>
          <w:tcPr>
            <w:tcW w:w="1696" w:type="dxa"/>
            <w:vMerge/>
            <w:tcBorders>
              <w:left w:val="single" w:sz="12" w:space="0" w:color="auto"/>
              <w:right w:val="single" w:sz="12" w:space="0" w:color="000000"/>
            </w:tcBorders>
            <w:vAlign w:val="center"/>
            <w:hideMark/>
          </w:tcPr>
          <w:p w14:paraId="7CD75680"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0B2BC4A8" w14:textId="77777777" w:rsidTr="0038596C">
        <w:trPr>
          <w:trHeight w:val="157"/>
        </w:trPr>
        <w:tc>
          <w:tcPr>
            <w:tcW w:w="4720" w:type="dxa"/>
            <w:vMerge/>
            <w:tcBorders>
              <w:left w:val="single" w:sz="12" w:space="0" w:color="auto"/>
              <w:bottom w:val="single" w:sz="12" w:space="0" w:color="000000"/>
              <w:right w:val="single" w:sz="12" w:space="0" w:color="auto"/>
            </w:tcBorders>
            <w:vAlign w:val="center"/>
          </w:tcPr>
          <w:p w14:paraId="7437D7B3"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tcPr>
          <w:p w14:paraId="1D5AD7E7" w14:textId="322B11E9" w:rsidR="0038596C" w:rsidRPr="00453198" w:rsidRDefault="0038596C" w:rsidP="00EF03B1">
            <w:pPr>
              <w:spacing w:before="0" w:line="240" w:lineRule="auto"/>
              <w:jc w:val="center"/>
              <w:rPr>
                <w:rFonts w:eastAsia="Times New Roman" w:cs="Arial"/>
                <w:color w:val="000000"/>
                <w:szCs w:val="24"/>
                <w:lang w:eastAsia="ca-ES"/>
              </w:rPr>
            </w:pPr>
            <w:proofErr w:type="spellStart"/>
            <w:r w:rsidRPr="00453198">
              <w:rPr>
                <w:rFonts w:eastAsia="Times New Roman" w:cs="Arial"/>
                <w:i/>
                <w:iCs/>
                <w:color w:val="000000"/>
                <w:szCs w:val="24"/>
                <w:lang w:eastAsia="ca-ES"/>
              </w:rPr>
              <w:t>Token</w:t>
            </w:r>
            <w:proofErr w:type="spellEnd"/>
            <w:r w:rsidRPr="00453198">
              <w:rPr>
                <w:rFonts w:eastAsia="Times New Roman" w:cs="Arial"/>
                <w:color w:val="000000"/>
                <w:szCs w:val="24"/>
                <w:lang w:eastAsia="ca-ES"/>
              </w:rPr>
              <w:t xml:space="preserve"> de la notificació</w:t>
            </w:r>
          </w:p>
        </w:tc>
        <w:tc>
          <w:tcPr>
            <w:tcW w:w="1696" w:type="dxa"/>
            <w:vMerge/>
            <w:tcBorders>
              <w:left w:val="single" w:sz="12" w:space="0" w:color="auto"/>
              <w:bottom w:val="single" w:sz="8" w:space="0" w:color="auto"/>
              <w:right w:val="single" w:sz="12" w:space="0" w:color="000000"/>
            </w:tcBorders>
            <w:vAlign w:val="center"/>
          </w:tcPr>
          <w:p w14:paraId="411985B8"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63F37A91" w14:textId="77777777" w:rsidTr="0038596C">
        <w:trPr>
          <w:trHeight w:val="165"/>
        </w:trPr>
        <w:tc>
          <w:tcPr>
            <w:tcW w:w="4720" w:type="dxa"/>
            <w:vMerge w:val="restart"/>
            <w:tcBorders>
              <w:top w:val="nil"/>
              <w:left w:val="single" w:sz="12" w:space="0" w:color="auto"/>
              <w:right w:val="single" w:sz="12" w:space="0" w:color="auto"/>
            </w:tcBorders>
            <w:shd w:val="clear" w:color="000000" w:fill="F2F2F2"/>
            <w:vAlign w:val="center"/>
            <w:hideMark/>
          </w:tcPr>
          <w:p w14:paraId="63AFEB47" w14:textId="6D3F7FF3" w:rsidR="0038596C" w:rsidRPr="00453198" w:rsidRDefault="0038596C" w:rsidP="0038596C">
            <w:pPr>
              <w:spacing w:before="0" w:line="240" w:lineRule="auto"/>
              <w:rPr>
                <w:rFonts w:eastAsia="Times New Roman" w:cs="Arial"/>
                <w:color w:val="000000"/>
                <w:szCs w:val="24"/>
                <w:lang w:eastAsia="ca-ES"/>
              </w:rPr>
            </w:pPr>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logout</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usernam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notificationToken</w:t>
            </w:r>
            <w:proofErr w:type="spellEnd"/>
            <w:r w:rsidRPr="00453198">
              <w:rPr>
                <w:rFonts w:eastAsia="Times New Roman" w:cs="Arial"/>
                <w:color w:val="000000"/>
                <w:szCs w:val="24"/>
                <w:lang w:eastAsia="ca-ES"/>
              </w:rPr>
              <w:t>}</w:t>
            </w:r>
          </w:p>
        </w:tc>
        <w:tc>
          <w:tcPr>
            <w:tcW w:w="2500" w:type="dxa"/>
            <w:tcBorders>
              <w:top w:val="single" w:sz="12" w:space="0" w:color="auto"/>
              <w:left w:val="nil"/>
              <w:bottom w:val="single" w:sz="12" w:space="0" w:color="auto"/>
              <w:right w:val="single" w:sz="12" w:space="0" w:color="auto"/>
            </w:tcBorders>
            <w:shd w:val="clear" w:color="000000" w:fill="F2F2F2"/>
            <w:noWrap/>
            <w:vAlign w:val="center"/>
            <w:hideMark/>
          </w:tcPr>
          <w:p w14:paraId="6EE1E073" w14:textId="593EA13E"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m d’usuari</w:t>
            </w:r>
          </w:p>
        </w:tc>
        <w:tc>
          <w:tcPr>
            <w:tcW w:w="1696" w:type="dxa"/>
            <w:vMerge w:val="restart"/>
            <w:tcBorders>
              <w:top w:val="single" w:sz="12" w:space="0" w:color="auto"/>
              <w:left w:val="nil"/>
              <w:right w:val="single" w:sz="12" w:space="0" w:color="000000"/>
            </w:tcBorders>
            <w:shd w:val="clear" w:color="000000" w:fill="F2F2F2"/>
            <w:noWrap/>
            <w:vAlign w:val="center"/>
            <w:hideMark/>
          </w:tcPr>
          <w:p w14:paraId="6A6C9DED" w14:textId="77777777"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w:t>
            </w:r>
          </w:p>
        </w:tc>
      </w:tr>
      <w:tr w:rsidR="0038596C" w:rsidRPr="00453198" w14:paraId="1F156572" w14:textId="77777777" w:rsidTr="0038596C">
        <w:trPr>
          <w:trHeight w:val="165"/>
        </w:trPr>
        <w:tc>
          <w:tcPr>
            <w:tcW w:w="4720" w:type="dxa"/>
            <w:vMerge/>
            <w:tcBorders>
              <w:left w:val="single" w:sz="12" w:space="0" w:color="auto"/>
              <w:bottom w:val="single" w:sz="12" w:space="0" w:color="auto"/>
              <w:right w:val="single" w:sz="12" w:space="0" w:color="auto"/>
            </w:tcBorders>
            <w:shd w:val="clear" w:color="000000" w:fill="F2F2F2"/>
            <w:vAlign w:val="center"/>
          </w:tcPr>
          <w:p w14:paraId="2618A4C9"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single" w:sz="12" w:space="0" w:color="auto"/>
              <w:left w:val="nil"/>
              <w:bottom w:val="single" w:sz="12" w:space="0" w:color="auto"/>
              <w:right w:val="single" w:sz="12" w:space="0" w:color="auto"/>
            </w:tcBorders>
            <w:shd w:val="clear" w:color="000000" w:fill="F2F2F2"/>
            <w:noWrap/>
            <w:vAlign w:val="center"/>
          </w:tcPr>
          <w:p w14:paraId="1A767C87" w14:textId="60340651" w:rsidR="0038596C" w:rsidRPr="00453198" w:rsidRDefault="0038596C" w:rsidP="00EF03B1">
            <w:pPr>
              <w:spacing w:before="0" w:line="240" w:lineRule="auto"/>
              <w:jc w:val="center"/>
              <w:rPr>
                <w:rFonts w:eastAsia="Times New Roman" w:cs="Arial"/>
                <w:color w:val="000000"/>
                <w:szCs w:val="24"/>
                <w:lang w:eastAsia="ca-ES"/>
              </w:rPr>
            </w:pPr>
            <w:proofErr w:type="spellStart"/>
            <w:r w:rsidRPr="00453198">
              <w:rPr>
                <w:rFonts w:eastAsia="Times New Roman" w:cs="Arial"/>
                <w:i/>
                <w:iCs/>
                <w:color w:val="000000"/>
                <w:szCs w:val="24"/>
                <w:lang w:eastAsia="ca-ES"/>
              </w:rPr>
              <w:t>Token</w:t>
            </w:r>
            <w:proofErr w:type="spellEnd"/>
            <w:r w:rsidRPr="00453198">
              <w:rPr>
                <w:rFonts w:eastAsia="Times New Roman" w:cs="Arial"/>
                <w:color w:val="000000"/>
                <w:szCs w:val="24"/>
                <w:lang w:eastAsia="ca-ES"/>
              </w:rPr>
              <w:t xml:space="preserve"> de la notificació</w:t>
            </w:r>
          </w:p>
        </w:tc>
        <w:tc>
          <w:tcPr>
            <w:tcW w:w="1696" w:type="dxa"/>
            <w:vMerge/>
            <w:tcBorders>
              <w:left w:val="nil"/>
              <w:bottom w:val="single" w:sz="12" w:space="0" w:color="auto"/>
              <w:right w:val="single" w:sz="12" w:space="0" w:color="000000"/>
            </w:tcBorders>
            <w:shd w:val="clear" w:color="000000" w:fill="F2F2F2"/>
            <w:noWrap/>
            <w:vAlign w:val="center"/>
          </w:tcPr>
          <w:p w14:paraId="4E9401C9"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2512FAAE" w14:textId="77777777" w:rsidTr="0038596C">
        <w:trPr>
          <w:trHeight w:val="330"/>
        </w:trPr>
        <w:tc>
          <w:tcPr>
            <w:tcW w:w="4720" w:type="dxa"/>
            <w:vMerge w:val="restart"/>
            <w:tcBorders>
              <w:top w:val="nil"/>
              <w:left w:val="single" w:sz="12" w:space="0" w:color="auto"/>
              <w:bottom w:val="single" w:sz="12" w:space="0" w:color="000000"/>
              <w:right w:val="single" w:sz="12" w:space="0" w:color="auto"/>
            </w:tcBorders>
            <w:shd w:val="clear" w:color="000000" w:fill="FFFFFF"/>
            <w:vAlign w:val="center"/>
            <w:hideMark/>
          </w:tcPr>
          <w:p w14:paraId="5C0FEEAA" w14:textId="00DA08D1" w:rsidR="0038596C" w:rsidRPr="00453198" w:rsidRDefault="0038596C" w:rsidP="0038596C">
            <w:pPr>
              <w:spacing w:before="0" w:line="240" w:lineRule="auto"/>
              <w:rPr>
                <w:rFonts w:eastAsia="Times New Roman" w:cs="Arial"/>
                <w:color w:val="000000"/>
                <w:szCs w:val="24"/>
                <w:lang w:eastAsia="ca-ES"/>
              </w:rPr>
            </w:pPr>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warning</w:t>
            </w:r>
            <w:proofErr w:type="spellEnd"/>
            <w:r w:rsidRPr="00453198">
              <w:rPr>
                <w:rFonts w:eastAsia="Times New Roman" w:cs="Arial"/>
                <w:color w:val="000000"/>
                <w:szCs w:val="24"/>
                <w:lang w:eastAsia="ca-ES"/>
              </w:rPr>
              <w:t>/all/{</w:t>
            </w:r>
            <w:proofErr w:type="spellStart"/>
            <w:r w:rsidRPr="00453198">
              <w:rPr>
                <w:rFonts w:eastAsia="Times New Roman" w:cs="Arial"/>
                <w:color w:val="000000"/>
                <w:szCs w:val="24"/>
                <w:lang w:eastAsia="ca-ES"/>
              </w:rPr>
              <w:t>roleName</w:t>
            </w:r>
            <w:proofErr w:type="spellEnd"/>
            <w:r w:rsidRPr="00453198">
              <w:rPr>
                <w:rFonts w:eastAsia="Times New Roman" w:cs="Arial"/>
                <w:color w:val="000000"/>
                <w:szCs w:val="24"/>
                <w:lang w:eastAsia="ca-ES"/>
              </w:rPr>
              <w:t>}/ {</w:t>
            </w:r>
            <w:proofErr w:type="spellStart"/>
            <w:r w:rsidRPr="00453198">
              <w:rPr>
                <w:rFonts w:eastAsia="Times New Roman" w:cs="Arial"/>
                <w:color w:val="000000"/>
                <w:szCs w:val="24"/>
                <w:lang w:eastAsia="ca-ES"/>
              </w:rPr>
              <w:t>healthcareInstitutionID</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countryID</w:t>
            </w:r>
            <w:proofErr w:type="spellEnd"/>
            <w:r w:rsidRPr="00453198">
              <w:rPr>
                <w:rFonts w:eastAsia="Times New Roman" w:cs="Arial"/>
                <w:color w:val="000000"/>
                <w:szCs w:val="24"/>
                <w:lang w:eastAsia="ca-ES"/>
              </w:rPr>
              <w:t>}</w:t>
            </w:r>
          </w:p>
        </w:tc>
        <w:tc>
          <w:tcPr>
            <w:tcW w:w="2500" w:type="dxa"/>
            <w:tcBorders>
              <w:top w:val="nil"/>
              <w:left w:val="nil"/>
              <w:bottom w:val="single" w:sz="8" w:space="0" w:color="auto"/>
              <w:right w:val="single" w:sz="12" w:space="0" w:color="auto"/>
            </w:tcBorders>
            <w:shd w:val="clear" w:color="000000" w:fill="FFFFFF"/>
            <w:noWrap/>
            <w:vAlign w:val="center"/>
            <w:hideMark/>
          </w:tcPr>
          <w:p w14:paraId="6A43D369" w14:textId="75E51CC7"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mbre del rol</w:t>
            </w:r>
          </w:p>
        </w:tc>
        <w:tc>
          <w:tcPr>
            <w:tcW w:w="1696" w:type="dxa"/>
            <w:vMerge w:val="restart"/>
            <w:tcBorders>
              <w:top w:val="single" w:sz="12" w:space="0" w:color="auto"/>
              <w:left w:val="single" w:sz="12" w:space="0" w:color="auto"/>
              <w:bottom w:val="single" w:sz="12" w:space="0" w:color="000000"/>
              <w:right w:val="single" w:sz="12" w:space="0" w:color="000000"/>
            </w:tcBorders>
            <w:shd w:val="clear" w:color="000000" w:fill="FFFFFF"/>
            <w:noWrap/>
            <w:vAlign w:val="center"/>
            <w:hideMark/>
          </w:tcPr>
          <w:p w14:paraId="47125350" w14:textId="342EB700"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Llista d’alertes</w:t>
            </w:r>
          </w:p>
        </w:tc>
      </w:tr>
      <w:tr w:rsidR="0038596C" w:rsidRPr="00453198" w14:paraId="333B6AE2" w14:textId="77777777" w:rsidTr="0038596C">
        <w:trPr>
          <w:trHeight w:val="300"/>
        </w:trPr>
        <w:tc>
          <w:tcPr>
            <w:tcW w:w="4720" w:type="dxa"/>
            <w:vMerge/>
            <w:tcBorders>
              <w:top w:val="nil"/>
              <w:left w:val="single" w:sz="12" w:space="0" w:color="auto"/>
              <w:bottom w:val="single" w:sz="12" w:space="0" w:color="000000"/>
              <w:right w:val="single" w:sz="12" w:space="0" w:color="auto"/>
            </w:tcBorders>
            <w:vAlign w:val="center"/>
            <w:hideMark/>
          </w:tcPr>
          <w:p w14:paraId="63B6A8F2"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hideMark/>
          </w:tcPr>
          <w:p w14:paraId="717C3064" w14:textId="5A794E2B"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ID de la institució mèdica</w:t>
            </w:r>
          </w:p>
        </w:tc>
        <w:tc>
          <w:tcPr>
            <w:tcW w:w="1696" w:type="dxa"/>
            <w:vMerge/>
            <w:tcBorders>
              <w:top w:val="nil"/>
              <w:left w:val="nil"/>
              <w:bottom w:val="single" w:sz="8" w:space="0" w:color="auto"/>
              <w:right w:val="single" w:sz="12" w:space="0" w:color="auto"/>
            </w:tcBorders>
            <w:vAlign w:val="center"/>
            <w:hideMark/>
          </w:tcPr>
          <w:p w14:paraId="44595C6C"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64F7C064" w14:textId="77777777" w:rsidTr="0038596C">
        <w:trPr>
          <w:trHeight w:val="315"/>
        </w:trPr>
        <w:tc>
          <w:tcPr>
            <w:tcW w:w="4720" w:type="dxa"/>
            <w:vMerge/>
            <w:tcBorders>
              <w:top w:val="nil"/>
              <w:left w:val="single" w:sz="12" w:space="0" w:color="auto"/>
              <w:bottom w:val="single" w:sz="12" w:space="0" w:color="auto"/>
              <w:right w:val="single" w:sz="12" w:space="0" w:color="auto"/>
            </w:tcBorders>
            <w:vAlign w:val="center"/>
            <w:hideMark/>
          </w:tcPr>
          <w:p w14:paraId="17B73EAA" w14:textId="77777777" w:rsidR="0038596C" w:rsidRPr="00453198" w:rsidRDefault="0038596C" w:rsidP="0038596C">
            <w:pPr>
              <w:spacing w:before="0" w:line="240" w:lineRule="auto"/>
              <w:rPr>
                <w:rFonts w:eastAsia="Times New Roman" w:cs="Arial"/>
                <w:color w:val="000000"/>
                <w:szCs w:val="24"/>
                <w:lang w:eastAsia="ca-ES"/>
              </w:rPr>
            </w:pPr>
          </w:p>
        </w:tc>
        <w:tc>
          <w:tcPr>
            <w:tcW w:w="2500" w:type="dxa"/>
            <w:tcBorders>
              <w:top w:val="nil"/>
              <w:left w:val="nil"/>
              <w:bottom w:val="single" w:sz="12" w:space="0" w:color="auto"/>
              <w:right w:val="single" w:sz="12" w:space="0" w:color="auto"/>
            </w:tcBorders>
            <w:shd w:val="clear" w:color="000000" w:fill="FFFFFF"/>
            <w:noWrap/>
            <w:vAlign w:val="center"/>
            <w:hideMark/>
          </w:tcPr>
          <w:p w14:paraId="6BEBC165" w14:textId="4734A6B9"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ID del país</w:t>
            </w:r>
          </w:p>
        </w:tc>
        <w:tc>
          <w:tcPr>
            <w:tcW w:w="1696" w:type="dxa"/>
            <w:vMerge/>
            <w:tcBorders>
              <w:top w:val="nil"/>
              <w:left w:val="nil"/>
              <w:bottom w:val="single" w:sz="12" w:space="0" w:color="auto"/>
              <w:right w:val="single" w:sz="12" w:space="0" w:color="auto"/>
            </w:tcBorders>
            <w:vAlign w:val="center"/>
            <w:hideMark/>
          </w:tcPr>
          <w:p w14:paraId="4E671E07" w14:textId="77777777" w:rsidR="0038596C" w:rsidRPr="00453198" w:rsidRDefault="0038596C" w:rsidP="00EF03B1">
            <w:pPr>
              <w:spacing w:before="0" w:line="240" w:lineRule="auto"/>
              <w:jc w:val="center"/>
              <w:rPr>
                <w:rFonts w:eastAsia="Times New Roman" w:cs="Arial"/>
                <w:color w:val="000000"/>
                <w:szCs w:val="24"/>
                <w:lang w:eastAsia="ca-ES"/>
              </w:rPr>
            </w:pPr>
          </w:p>
        </w:tc>
      </w:tr>
      <w:tr w:rsidR="0038596C" w:rsidRPr="00453198" w14:paraId="0105A34B" w14:textId="77777777" w:rsidTr="0038596C">
        <w:trPr>
          <w:trHeight w:val="278"/>
        </w:trPr>
        <w:tc>
          <w:tcPr>
            <w:tcW w:w="4720" w:type="dxa"/>
            <w:vMerge w:val="restart"/>
            <w:tcBorders>
              <w:top w:val="single" w:sz="12" w:space="0" w:color="auto"/>
              <w:left w:val="single" w:sz="12" w:space="0" w:color="auto"/>
              <w:right w:val="single" w:sz="12" w:space="0" w:color="auto"/>
            </w:tcBorders>
            <w:shd w:val="clear" w:color="auto" w:fill="F2F2F2" w:themeFill="background1" w:themeFillShade="F2"/>
            <w:vAlign w:val="center"/>
          </w:tcPr>
          <w:p w14:paraId="18936549" w14:textId="7E868D1B" w:rsidR="0038596C" w:rsidRPr="00453198" w:rsidRDefault="0038596C" w:rsidP="0038596C">
            <w:pPr>
              <w:spacing w:before="0" w:line="240" w:lineRule="auto"/>
              <w:rPr>
                <w:rFonts w:eastAsia="Times New Roman" w:cs="Arial"/>
                <w:color w:val="000000"/>
                <w:szCs w:val="24"/>
                <w:lang w:eastAsia="ca-ES"/>
              </w:rPr>
            </w:pPr>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employe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chang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username</w:t>
            </w:r>
            <w:proofErr w:type="spellEnd"/>
            <w:r w:rsidRPr="00453198">
              <w:rPr>
                <w:rFonts w:eastAsia="Times New Roman" w:cs="Arial"/>
                <w:color w:val="000000"/>
                <w:szCs w:val="24"/>
                <w:lang w:eastAsia="ca-ES"/>
              </w:rPr>
              <w:t>}/{</w:t>
            </w:r>
            <w:proofErr w:type="spellStart"/>
            <w:r w:rsidRPr="00453198">
              <w:rPr>
                <w:rFonts w:eastAsia="Times New Roman" w:cs="Arial"/>
                <w:color w:val="000000"/>
                <w:szCs w:val="24"/>
                <w:lang w:eastAsia="ca-ES"/>
              </w:rPr>
              <w:t>newPassword</w:t>
            </w:r>
            <w:proofErr w:type="spellEnd"/>
            <w:r w:rsidRPr="00453198">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auto" w:fill="F2F2F2" w:themeFill="background1" w:themeFillShade="F2"/>
            <w:noWrap/>
            <w:vAlign w:val="center"/>
          </w:tcPr>
          <w:p w14:paraId="69A16B79" w14:textId="3E047B44"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m d’usuari</w:t>
            </w:r>
          </w:p>
        </w:tc>
        <w:tc>
          <w:tcPr>
            <w:tcW w:w="1696" w:type="dxa"/>
            <w:vMerge w:val="restart"/>
            <w:tcBorders>
              <w:top w:val="single" w:sz="12" w:space="0" w:color="auto"/>
              <w:left w:val="nil"/>
              <w:right w:val="single" w:sz="12" w:space="0" w:color="auto"/>
            </w:tcBorders>
            <w:shd w:val="clear" w:color="auto" w:fill="F2F2F2" w:themeFill="background1" w:themeFillShade="F2"/>
            <w:vAlign w:val="center"/>
          </w:tcPr>
          <w:p w14:paraId="70A4E582" w14:textId="0B1244D9"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w:t>
            </w:r>
          </w:p>
        </w:tc>
      </w:tr>
      <w:tr w:rsidR="0038596C" w:rsidRPr="00453198" w14:paraId="00331318" w14:textId="77777777" w:rsidTr="0038596C">
        <w:trPr>
          <w:trHeight w:val="277"/>
        </w:trPr>
        <w:tc>
          <w:tcPr>
            <w:tcW w:w="4720" w:type="dxa"/>
            <w:vMerge/>
            <w:tcBorders>
              <w:left w:val="single" w:sz="12" w:space="0" w:color="auto"/>
              <w:bottom w:val="single" w:sz="12" w:space="0" w:color="000000"/>
              <w:right w:val="single" w:sz="12" w:space="0" w:color="auto"/>
            </w:tcBorders>
            <w:vAlign w:val="center"/>
          </w:tcPr>
          <w:p w14:paraId="32ED0DC8" w14:textId="77777777" w:rsidR="0038596C" w:rsidRPr="00453198" w:rsidRDefault="0038596C" w:rsidP="0038596C">
            <w:pPr>
              <w:spacing w:before="0" w:line="240" w:lineRule="auto"/>
              <w:jc w:val="center"/>
              <w:rPr>
                <w:rFonts w:eastAsia="Times New Roman" w:cs="Arial"/>
                <w:color w:val="000000"/>
                <w:szCs w:val="24"/>
                <w:lang w:eastAsia="ca-ES"/>
              </w:rPr>
            </w:pPr>
          </w:p>
        </w:tc>
        <w:tc>
          <w:tcPr>
            <w:tcW w:w="2500" w:type="dxa"/>
            <w:tcBorders>
              <w:top w:val="single" w:sz="8" w:space="0" w:color="auto"/>
              <w:left w:val="nil"/>
              <w:bottom w:val="single" w:sz="12" w:space="0" w:color="auto"/>
              <w:right w:val="single" w:sz="12" w:space="0" w:color="auto"/>
            </w:tcBorders>
            <w:shd w:val="clear" w:color="auto" w:fill="F2F2F2" w:themeFill="background1" w:themeFillShade="F2"/>
            <w:noWrap/>
            <w:vAlign w:val="center"/>
          </w:tcPr>
          <w:p w14:paraId="4B368DE5" w14:textId="7803C753" w:rsidR="0038596C" w:rsidRPr="00453198" w:rsidRDefault="0038596C" w:rsidP="00EF03B1">
            <w:pPr>
              <w:spacing w:before="0" w:line="240" w:lineRule="auto"/>
              <w:jc w:val="center"/>
              <w:rPr>
                <w:rFonts w:eastAsia="Times New Roman" w:cs="Arial"/>
                <w:color w:val="000000"/>
                <w:szCs w:val="24"/>
                <w:lang w:eastAsia="ca-ES"/>
              </w:rPr>
            </w:pPr>
            <w:r w:rsidRPr="00453198">
              <w:rPr>
                <w:rFonts w:eastAsia="Times New Roman" w:cs="Arial"/>
                <w:color w:val="000000"/>
                <w:szCs w:val="24"/>
                <w:lang w:eastAsia="ca-ES"/>
              </w:rPr>
              <w:t>Nova contrasenya</w:t>
            </w:r>
          </w:p>
        </w:tc>
        <w:tc>
          <w:tcPr>
            <w:tcW w:w="1696" w:type="dxa"/>
            <w:vMerge/>
            <w:tcBorders>
              <w:left w:val="nil"/>
              <w:bottom w:val="single" w:sz="12" w:space="0" w:color="auto"/>
              <w:right w:val="single" w:sz="12" w:space="0" w:color="auto"/>
            </w:tcBorders>
            <w:vAlign w:val="center"/>
          </w:tcPr>
          <w:p w14:paraId="06EE54AD" w14:textId="77777777" w:rsidR="0038596C" w:rsidRPr="00453198" w:rsidRDefault="0038596C" w:rsidP="00EC5E76">
            <w:pPr>
              <w:keepNext/>
              <w:spacing w:before="0" w:line="240" w:lineRule="auto"/>
              <w:jc w:val="center"/>
              <w:rPr>
                <w:rFonts w:eastAsia="Times New Roman" w:cs="Arial"/>
                <w:color w:val="000000"/>
                <w:szCs w:val="24"/>
                <w:lang w:eastAsia="ca-ES"/>
              </w:rPr>
            </w:pPr>
          </w:p>
        </w:tc>
      </w:tr>
    </w:tbl>
    <w:p w14:paraId="4CA558F4" w14:textId="188B37DF" w:rsidR="00EC5E76" w:rsidRPr="00453198" w:rsidRDefault="00EC5E76">
      <w:pPr>
        <w:pStyle w:val="Llegenda"/>
      </w:pPr>
      <w:bookmarkStart w:id="78" w:name="_Toc74502563"/>
      <w:r w:rsidRPr="00453198">
        <w:t xml:space="preserve">Taula </w:t>
      </w:r>
      <w:fldSimple w:instr=" STYLEREF 1 \s ">
        <w:r w:rsidRPr="00453198">
          <w:rPr>
            <w:noProof/>
          </w:rPr>
          <w:t>6</w:t>
        </w:r>
      </w:fldSimple>
      <w:r w:rsidRPr="00453198">
        <w:t>.</w:t>
      </w:r>
      <w:fldSimple w:instr=" SEQ Taula \* ARABIC \s 1 ">
        <w:r w:rsidRPr="00453198">
          <w:rPr>
            <w:noProof/>
          </w:rPr>
          <w:t>4</w:t>
        </w:r>
      </w:fldSimple>
      <w:r w:rsidRPr="00453198">
        <w:t>: Taula de les rutes de l’API</w:t>
      </w:r>
      <w:bookmarkEnd w:id="78"/>
    </w:p>
    <w:p w14:paraId="3F381C91" w14:textId="72C1F588" w:rsidR="00D91CC6" w:rsidRPr="00453198" w:rsidRDefault="003C7E15" w:rsidP="00C20A23">
      <w:r w:rsidRPr="00453198">
        <w:t xml:space="preserve">La primera serà </w:t>
      </w:r>
      <w:r w:rsidR="0038596C" w:rsidRPr="00453198">
        <w:t xml:space="preserve">l’encarregada de permetre o no l’inici de sessió a l’aplicació. A més tindrà una funció extra per a la gestió de les notificacions, però es veurà en el </w:t>
      </w:r>
      <w:r w:rsidR="00EC5E76" w:rsidRPr="00453198">
        <w:t>següent</w:t>
      </w:r>
      <w:r w:rsidR="0038596C" w:rsidRPr="00453198">
        <w:t xml:space="preserve"> apartat.</w:t>
      </w:r>
      <w:r w:rsidR="00D91CC6" w:rsidRPr="00453198">
        <w:t xml:space="preserve"> </w:t>
      </w:r>
    </w:p>
    <w:p w14:paraId="3D7716AD"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006666"/>
          <w:sz w:val="21"/>
          <w:szCs w:val="21"/>
        </w:rPr>
        <w:t>@GetMapping</w:t>
      </w:r>
      <w:r w:rsidRPr="00453198">
        <w:rPr>
          <w:rFonts w:ascii="Consolas" w:hAnsi="Consolas"/>
          <w:color w:val="666600"/>
          <w:sz w:val="21"/>
          <w:szCs w:val="21"/>
        </w:rPr>
        <w:t>(</w:t>
      </w:r>
      <w:r w:rsidRPr="00453198">
        <w:rPr>
          <w:rFonts w:ascii="Consolas" w:hAnsi="Consolas"/>
          <w:color w:val="008800"/>
          <w:sz w:val="21"/>
          <w:szCs w:val="21"/>
        </w:rPr>
        <w:t>"/login/{username}/{password}/{notificationToken}"</w:t>
      </w:r>
      <w:r w:rsidRPr="00453198">
        <w:rPr>
          <w:rFonts w:ascii="Consolas" w:hAnsi="Consolas"/>
          <w:color w:val="666600"/>
          <w:sz w:val="21"/>
          <w:szCs w:val="21"/>
        </w:rPr>
        <w:t>)</w:t>
      </w:r>
    </w:p>
    <w:p w14:paraId="7CF1C378"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Employee</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login</w:t>
      </w:r>
      <w:proofErr w:type="spellEnd"/>
      <w:r w:rsidRPr="00453198">
        <w:rPr>
          <w:rFonts w:ascii="Consolas" w:hAnsi="Consolas"/>
          <w:color w:val="666600"/>
          <w:sz w:val="21"/>
          <w:szCs w:val="21"/>
        </w:rPr>
        <w:t>(</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user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passwor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notificationToken</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74175569" w14:textId="6A30CC6B"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660066"/>
          <w:sz w:val="21"/>
          <w:szCs w:val="21"/>
        </w:rPr>
        <w:t>Employee</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employe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getEmploye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username</w:t>
      </w:r>
      <w:proofErr w:type="spellEnd"/>
      <w:r w:rsidRPr="00453198">
        <w:rPr>
          <w:rFonts w:ascii="Consolas" w:hAnsi="Consolas"/>
          <w:color w:val="666600"/>
          <w:sz w:val="21"/>
          <w:szCs w:val="21"/>
        </w:rPr>
        <w:t>);</w:t>
      </w:r>
    </w:p>
    <w:p w14:paraId="6D1F0EE4"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p>
    <w:p w14:paraId="086A404F"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666600"/>
          <w:sz w:val="21"/>
          <w:szCs w:val="21"/>
        </w:rPr>
        <w:t xml:space="preserve">    (...)</w:t>
      </w:r>
    </w:p>
    <w:p w14:paraId="18B07FC5"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p>
    <w:p w14:paraId="549039BA"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if</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passwordEncoder</w:t>
      </w:r>
      <w:r w:rsidRPr="00453198">
        <w:rPr>
          <w:rFonts w:ascii="Consolas" w:hAnsi="Consolas"/>
          <w:color w:val="666600"/>
          <w:sz w:val="21"/>
          <w:szCs w:val="21"/>
        </w:rPr>
        <w:t>.</w:t>
      </w:r>
      <w:r w:rsidRPr="00453198">
        <w:rPr>
          <w:rFonts w:ascii="Consolas" w:hAnsi="Consolas"/>
          <w:color w:val="000000"/>
          <w:sz w:val="21"/>
          <w:szCs w:val="21"/>
        </w:rPr>
        <w:t>matches</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passwor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employee</w:t>
      </w:r>
      <w:r w:rsidRPr="00453198">
        <w:rPr>
          <w:rFonts w:ascii="Consolas" w:hAnsi="Consolas"/>
          <w:color w:val="666600"/>
          <w:sz w:val="21"/>
          <w:szCs w:val="21"/>
        </w:rPr>
        <w:t>.</w:t>
      </w:r>
      <w:r w:rsidRPr="00453198">
        <w:rPr>
          <w:rFonts w:ascii="Consolas" w:hAnsi="Consolas"/>
          <w:color w:val="000000"/>
          <w:sz w:val="21"/>
          <w:szCs w:val="21"/>
        </w:rPr>
        <w:t>getPasswor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5E3CBB4A"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employee</w:t>
      </w:r>
      <w:proofErr w:type="spellEnd"/>
      <w:r w:rsidRPr="00453198">
        <w:rPr>
          <w:rFonts w:ascii="Consolas" w:hAnsi="Consolas"/>
          <w:color w:val="666600"/>
          <w:sz w:val="21"/>
          <w:szCs w:val="21"/>
        </w:rPr>
        <w:t>;</w:t>
      </w:r>
    </w:p>
    <w:p w14:paraId="49C42BD3"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els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
    <w:p w14:paraId="02674031"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null</w:t>
      </w:r>
      <w:proofErr w:type="spellEnd"/>
      <w:r w:rsidRPr="00453198">
        <w:rPr>
          <w:rFonts w:ascii="Consolas" w:hAnsi="Consolas"/>
          <w:color w:val="666600"/>
          <w:sz w:val="21"/>
          <w:szCs w:val="21"/>
        </w:rPr>
        <w:t>;</w:t>
      </w:r>
    </w:p>
    <w:p w14:paraId="083CC589"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666600"/>
          <w:sz w:val="21"/>
          <w:szCs w:val="21"/>
        </w:rPr>
        <w:t xml:space="preserve">    }</w:t>
      </w:r>
    </w:p>
    <w:p w14:paraId="3E349FE5" w14:textId="1E72D34A"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666600"/>
          <w:sz w:val="21"/>
          <w:szCs w:val="21"/>
        </w:rPr>
        <w:t>}</w:t>
      </w:r>
    </w:p>
    <w:p w14:paraId="03E6ECB0" w14:textId="77777777" w:rsidR="001A111D" w:rsidRPr="00453198" w:rsidRDefault="001A111D" w:rsidP="005A4CAA">
      <w:pPr>
        <w:pStyle w:val="HTMLambformatprevi"/>
        <w:numPr>
          <w:ilvl w:val="0"/>
          <w:numId w:val="17"/>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00476470"/>
        <w:rPr>
          <w:rFonts w:ascii="Consolas" w:hAnsi="Consolas"/>
          <w:sz w:val="21"/>
          <w:szCs w:val="21"/>
        </w:rPr>
      </w:pPr>
      <w:r w:rsidRPr="00453198">
        <w:rPr>
          <w:rFonts w:ascii="Consolas" w:hAnsi="Consolas"/>
          <w:color w:val="000000"/>
          <w:sz w:val="21"/>
          <w:szCs w:val="21"/>
        </w:rPr>
        <w:t> </w:t>
      </w:r>
    </w:p>
    <w:p w14:paraId="6FE5F102" w14:textId="7EA846FA" w:rsidR="00EC5E76" w:rsidRPr="00453198" w:rsidRDefault="00EC5E76" w:rsidP="00C20A23">
      <w:r w:rsidRPr="00453198">
        <w:t>La segona és per permetre tancar la sessió. En aquest cas només fa una funció per a les notificacions.</w:t>
      </w:r>
      <w:r w:rsidR="00AF1C90" w:rsidRPr="00453198">
        <w:t xml:space="preserve"> Aquesta funció es treure el </w:t>
      </w:r>
      <w:proofErr w:type="spellStart"/>
      <w:r w:rsidR="00AF1C90" w:rsidRPr="00453198">
        <w:rPr>
          <w:i/>
          <w:iCs/>
        </w:rPr>
        <w:t>token</w:t>
      </w:r>
      <w:proofErr w:type="spellEnd"/>
      <w:r w:rsidR="00AF1C90" w:rsidRPr="00453198">
        <w:t xml:space="preserve"> de la notificació per a que l’usuari pugui parar de veure notificacions.</w:t>
      </w:r>
    </w:p>
    <w:p w14:paraId="30A2008D" w14:textId="77777777" w:rsidR="001A111D" w:rsidRPr="00453198" w:rsidRDefault="001A111D" w:rsidP="005A4CAA">
      <w:pPr>
        <w:pStyle w:val="HTMLambformatprevi"/>
        <w:numPr>
          <w:ilvl w:val="0"/>
          <w:numId w:val="1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397825842"/>
        <w:rPr>
          <w:rFonts w:ascii="Consolas" w:hAnsi="Consolas"/>
          <w:sz w:val="21"/>
          <w:szCs w:val="21"/>
        </w:rPr>
      </w:pPr>
      <w:r w:rsidRPr="00453198">
        <w:rPr>
          <w:rFonts w:ascii="Consolas" w:hAnsi="Consolas"/>
          <w:color w:val="006666"/>
          <w:sz w:val="21"/>
          <w:szCs w:val="21"/>
        </w:rPr>
        <w:t>@GetMapping</w:t>
      </w:r>
      <w:r w:rsidRPr="00453198">
        <w:rPr>
          <w:rFonts w:ascii="Consolas" w:hAnsi="Consolas"/>
          <w:color w:val="666600"/>
          <w:sz w:val="21"/>
          <w:szCs w:val="21"/>
        </w:rPr>
        <w:t>(</w:t>
      </w:r>
      <w:r w:rsidRPr="00453198">
        <w:rPr>
          <w:rFonts w:ascii="Consolas" w:hAnsi="Consolas"/>
          <w:color w:val="008800"/>
          <w:sz w:val="21"/>
          <w:szCs w:val="21"/>
        </w:rPr>
        <w:t>"/logout/{username}/{notificationToken}"</w:t>
      </w:r>
      <w:r w:rsidRPr="00453198">
        <w:rPr>
          <w:rFonts w:ascii="Consolas" w:hAnsi="Consolas"/>
          <w:color w:val="666600"/>
          <w:sz w:val="21"/>
          <w:szCs w:val="21"/>
        </w:rPr>
        <w:t>)</w:t>
      </w:r>
    </w:p>
    <w:p w14:paraId="33461749" w14:textId="77777777" w:rsidR="001A111D" w:rsidRPr="00453198" w:rsidRDefault="001A111D" w:rsidP="005A4CAA">
      <w:pPr>
        <w:pStyle w:val="HTMLambformatprevi"/>
        <w:numPr>
          <w:ilvl w:val="0"/>
          <w:numId w:val="1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397825842"/>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boolea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logout</w:t>
      </w:r>
      <w:proofErr w:type="spellEnd"/>
      <w:r w:rsidRPr="00453198">
        <w:rPr>
          <w:rFonts w:ascii="Consolas" w:hAnsi="Consolas"/>
          <w:color w:val="666600"/>
          <w:sz w:val="21"/>
          <w:szCs w:val="21"/>
        </w:rPr>
        <w:t>(</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user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notificationToken</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36450F59" w14:textId="77777777" w:rsidR="001A111D" w:rsidRPr="00453198" w:rsidRDefault="001A111D" w:rsidP="005A4CAA">
      <w:pPr>
        <w:pStyle w:val="HTMLambformatprevi"/>
        <w:numPr>
          <w:ilvl w:val="0"/>
          <w:numId w:val="1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397825842"/>
        <w:rPr>
          <w:rFonts w:ascii="Consolas" w:hAnsi="Consolas"/>
          <w:sz w:val="21"/>
          <w:szCs w:val="21"/>
        </w:rPr>
      </w:pPr>
    </w:p>
    <w:p w14:paraId="3F9EA79E" w14:textId="77777777" w:rsidR="001A111D" w:rsidRPr="00453198" w:rsidRDefault="001A111D" w:rsidP="005A4CAA">
      <w:pPr>
        <w:pStyle w:val="HTMLambformatprevi"/>
        <w:numPr>
          <w:ilvl w:val="0"/>
          <w:numId w:val="1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397825842"/>
        <w:rPr>
          <w:rFonts w:ascii="Consolas" w:hAnsi="Consolas"/>
          <w:sz w:val="21"/>
          <w:szCs w:val="21"/>
        </w:rPr>
      </w:pPr>
      <w:r w:rsidRPr="00453198">
        <w:rPr>
          <w:rFonts w:ascii="Consolas" w:hAnsi="Consolas"/>
          <w:color w:val="666600"/>
          <w:sz w:val="21"/>
          <w:szCs w:val="21"/>
        </w:rPr>
        <w:t xml:space="preserve">    (...)</w:t>
      </w:r>
    </w:p>
    <w:p w14:paraId="7E4B00BE" w14:textId="77777777" w:rsidR="001A111D" w:rsidRPr="00453198" w:rsidRDefault="001A111D" w:rsidP="005A4CAA">
      <w:pPr>
        <w:pStyle w:val="HTMLambformatprevi"/>
        <w:numPr>
          <w:ilvl w:val="0"/>
          <w:numId w:val="1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397825842"/>
        <w:rPr>
          <w:rFonts w:ascii="Consolas" w:hAnsi="Consolas"/>
          <w:sz w:val="21"/>
          <w:szCs w:val="21"/>
        </w:rPr>
      </w:pPr>
    </w:p>
    <w:p w14:paraId="50A97CF0" w14:textId="77777777" w:rsidR="001A111D" w:rsidRPr="00453198" w:rsidRDefault="001A111D" w:rsidP="005A4CAA">
      <w:pPr>
        <w:pStyle w:val="HTMLambformatprevi"/>
        <w:numPr>
          <w:ilvl w:val="0"/>
          <w:numId w:val="1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397825842"/>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true</w:t>
      </w:r>
      <w:proofErr w:type="spellEnd"/>
      <w:r w:rsidRPr="00453198">
        <w:rPr>
          <w:rFonts w:ascii="Consolas" w:hAnsi="Consolas"/>
          <w:color w:val="666600"/>
          <w:sz w:val="21"/>
          <w:szCs w:val="21"/>
        </w:rPr>
        <w:t>;</w:t>
      </w:r>
    </w:p>
    <w:p w14:paraId="2AF5A350" w14:textId="2D2D993F" w:rsidR="001A111D" w:rsidRPr="00453198" w:rsidRDefault="001A111D" w:rsidP="005A4CAA">
      <w:pPr>
        <w:pStyle w:val="HTMLambformatprevi"/>
        <w:numPr>
          <w:ilvl w:val="0"/>
          <w:numId w:val="16"/>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397825842"/>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2410B7E3" w14:textId="05245887" w:rsidR="00EC5E76" w:rsidRPr="00453198" w:rsidRDefault="00EC5E76" w:rsidP="00C20A23">
      <w:r w:rsidRPr="00453198">
        <w:t>La tercera és l’encarregada de retornar a l’usuari la llista d’alertes que té assignades. Així que si se li dona les dades del rol, li retornarà la llista completa.</w:t>
      </w:r>
    </w:p>
    <w:p w14:paraId="6216ABEB" w14:textId="77777777" w:rsidR="001A111D" w:rsidRPr="00453198" w:rsidRDefault="001A111D" w:rsidP="005A4CAA">
      <w:pPr>
        <w:pStyle w:val="HTMLambformatprevi"/>
        <w:numPr>
          <w:ilvl w:val="0"/>
          <w:numId w:val="1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543710671"/>
        <w:rPr>
          <w:rFonts w:ascii="Consolas" w:hAnsi="Consolas"/>
          <w:sz w:val="21"/>
          <w:szCs w:val="21"/>
        </w:rPr>
      </w:pPr>
      <w:r w:rsidRPr="00453198">
        <w:rPr>
          <w:rFonts w:ascii="Consolas" w:hAnsi="Consolas"/>
          <w:color w:val="006666"/>
          <w:sz w:val="21"/>
          <w:szCs w:val="21"/>
        </w:rPr>
        <w:t>@GetMapping</w:t>
      </w:r>
      <w:r w:rsidRPr="00453198">
        <w:rPr>
          <w:rFonts w:ascii="Consolas" w:hAnsi="Consolas"/>
          <w:color w:val="666600"/>
          <w:sz w:val="21"/>
          <w:szCs w:val="21"/>
        </w:rPr>
        <w:t>(</w:t>
      </w:r>
      <w:r w:rsidRPr="00453198">
        <w:rPr>
          <w:rFonts w:ascii="Consolas" w:hAnsi="Consolas"/>
          <w:color w:val="008800"/>
          <w:sz w:val="21"/>
          <w:szCs w:val="21"/>
        </w:rPr>
        <w:t>"/warning/all/{roleName}/{healthcareInstitutionID}/{countryID}"</w:t>
      </w:r>
      <w:r w:rsidRPr="00453198">
        <w:rPr>
          <w:rFonts w:ascii="Consolas" w:hAnsi="Consolas"/>
          <w:color w:val="666600"/>
          <w:sz w:val="21"/>
          <w:szCs w:val="21"/>
        </w:rPr>
        <w:t>)</w:t>
      </w:r>
    </w:p>
    <w:p w14:paraId="53E73AAE" w14:textId="77777777" w:rsidR="001A111D" w:rsidRPr="00453198" w:rsidRDefault="001A111D" w:rsidP="005A4CAA">
      <w:pPr>
        <w:pStyle w:val="HTMLambformatprevi"/>
        <w:numPr>
          <w:ilvl w:val="0"/>
          <w:numId w:val="1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543710671"/>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List</w:t>
      </w:r>
      <w:proofErr w:type="spellEnd"/>
      <w:r w:rsidRPr="00453198">
        <w:rPr>
          <w:rFonts w:ascii="Consolas" w:hAnsi="Consolas"/>
          <w:color w:val="666600"/>
          <w:sz w:val="21"/>
          <w:szCs w:val="21"/>
        </w:rPr>
        <w:t>&lt;</w:t>
      </w:r>
      <w:proofErr w:type="spellStart"/>
      <w:r w:rsidRPr="00453198">
        <w:rPr>
          <w:rFonts w:ascii="Consolas" w:hAnsi="Consolas"/>
          <w:color w:val="660066"/>
          <w:sz w:val="21"/>
          <w:szCs w:val="21"/>
        </w:rPr>
        <w:t>Warning</w:t>
      </w:r>
      <w:proofErr w:type="spellEnd"/>
      <w:r w:rsidRPr="00453198">
        <w:rPr>
          <w:rFonts w:ascii="Consolas" w:hAnsi="Consolas"/>
          <w:color w:val="666600"/>
          <w:sz w:val="21"/>
          <w:szCs w:val="21"/>
        </w:rPr>
        <w:t>&g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getAllWarnings</w:t>
      </w:r>
      <w:proofErr w:type="spellEnd"/>
      <w:r w:rsidRPr="00453198">
        <w:rPr>
          <w:rFonts w:ascii="Consolas" w:hAnsi="Consolas"/>
          <w:color w:val="666600"/>
          <w:sz w:val="21"/>
          <w:szCs w:val="21"/>
        </w:rPr>
        <w:t>(</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role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healthcareInstitution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country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790AC8C6" w14:textId="77777777" w:rsidR="001A111D" w:rsidRPr="00453198" w:rsidRDefault="001A111D" w:rsidP="005A4CAA">
      <w:pPr>
        <w:pStyle w:val="HTMLambformatprevi"/>
        <w:numPr>
          <w:ilvl w:val="0"/>
          <w:numId w:val="1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543710671"/>
        <w:rPr>
          <w:rFonts w:ascii="Consolas" w:hAnsi="Consolas"/>
          <w:sz w:val="21"/>
          <w:szCs w:val="21"/>
        </w:rPr>
      </w:pPr>
      <w:r w:rsidRPr="00453198">
        <w:rPr>
          <w:rFonts w:ascii="Consolas" w:hAnsi="Consolas"/>
          <w:color w:val="666600"/>
          <w:sz w:val="21"/>
          <w:szCs w:val="21"/>
        </w:rPr>
        <w:lastRenderedPageBreak/>
        <w:t xml:space="preserve">    </w:t>
      </w:r>
      <w:proofErr w:type="spellStart"/>
      <w:r w:rsidRPr="00453198">
        <w:rPr>
          <w:rFonts w:ascii="Consolas" w:hAnsi="Consolas"/>
          <w:color w:val="660066"/>
          <w:sz w:val="21"/>
          <w:szCs w:val="21"/>
        </w:rPr>
        <w:t>List</w:t>
      </w:r>
      <w:proofErr w:type="spellEnd"/>
      <w:r w:rsidRPr="00453198">
        <w:rPr>
          <w:rFonts w:ascii="Consolas" w:hAnsi="Consolas"/>
          <w:color w:val="666600"/>
          <w:sz w:val="21"/>
          <w:szCs w:val="21"/>
        </w:rPr>
        <w:t>&lt;</w:t>
      </w:r>
      <w:proofErr w:type="spellStart"/>
      <w:r w:rsidRPr="00453198">
        <w:rPr>
          <w:rFonts w:ascii="Consolas" w:hAnsi="Consolas"/>
          <w:color w:val="660066"/>
          <w:sz w:val="21"/>
          <w:szCs w:val="21"/>
        </w:rPr>
        <w:t>Warning</w:t>
      </w:r>
      <w:proofErr w:type="spellEnd"/>
      <w:r w:rsidRPr="00453198">
        <w:rPr>
          <w:rFonts w:ascii="Consolas" w:hAnsi="Consolas"/>
          <w:color w:val="666600"/>
          <w:sz w:val="21"/>
          <w:szCs w:val="21"/>
        </w:rPr>
        <w:t>&g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allWarnings</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getAllWarningsOfRol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role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healthcareInstitution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countryID</w:t>
      </w:r>
      <w:proofErr w:type="spellEnd"/>
      <w:r w:rsidRPr="00453198">
        <w:rPr>
          <w:rFonts w:ascii="Consolas" w:hAnsi="Consolas"/>
          <w:color w:val="666600"/>
          <w:sz w:val="21"/>
          <w:szCs w:val="21"/>
        </w:rPr>
        <w:t>);</w:t>
      </w:r>
    </w:p>
    <w:p w14:paraId="6682F0F4" w14:textId="77777777" w:rsidR="001A111D" w:rsidRPr="00453198" w:rsidRDefault="001A111D" w:rsidP="005A4CAA">
      <w:pPr>
        <w:pStyle w:val="HTMLambformatprevi"/>
        <w:numPr>
          <w:ilvl w:val="0"/>
          <w:numId w:val="1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543710671"/>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allWarnings</w:t>
      </w:r>
      <w:proofErr w:type="spellEnd"/>
      <w:r w:rsidRPr="00453198">
        <w:rPr>
          <w:rFonts w:ascii="Consolas" w:hAnsi="Consolas"/>
          <w:color w:val="666600"/>
          <w:sz w:val="21"/>
          <w:szCs w:val="21"/>
        </w:rPr>
        <w:t>;</w:t>
      </w:r>
    </w:p>
    <w:p w14:paraId="508A681E" w14:textId="482F9D5F" w:rsidR="001A111D" w:rsidRPr="00453198" w:rsidRDefault="001A111D" w:rsidP="005A4CAA">
      <w:pPr>
        <w:pStyle w:val="HTMLambformatprevi"/>
        <w:numPr>
          <w:ilvl w:val="0"/>
          <w:numId w:val="15"/>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543710671"/>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567BF209" w14:textId="5DF9D68E" w:rsidR="00EC5E76" w:rsidRPr="00453198" w:rsidRDefault="00EC5E76" w:rsidP="00C20A23">
      <w:r w:rsidRPr="00453198">
        <w:t xml:space="preserve">La quarta i última ruta és per a permetre l’usuari canviar de contrasenya. </w:t>
      </w:r>
    </w:p>
    <w:p w14:paraId="3C574F57" w14:textId="77777777" w:rsidR="001A111D" w:rsidRPr="00453198" w:rsidRDefault="001A111D" w:rsidP="005A4CAA">
      <w:pPr>
        <w:pStyle w:val="HTMLambformatprevi"/>
        <w:numPr>
          <w:ilvl w:val="0"/>
          <w:numId w:val="14"/>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8592274"/>
        <w:rPr>
          <w:rFonts w:ascii="Consolas" w:hAnsi="Consolas"/>
          <w:sz w:val="21"/>
          <w:szCs w:val="21"/>
        </w:rPr>
      </w:pPr>
      <w:r w:rsidRPr="00453198">
        <w:rPr>
          <w:rFonts w:ascii="Consolas" w:hAnsi="Consolas"/>
          <w:color w:val="006666"/>
          <w:sz w:val="21"/>
          <w:szCs w:val="21"/>
        </w:rPr>
        <w:t>@GetMapping</w:t>
      </w:r>
      <w:r w:rsidRPr="00453198">
        <w:rPr>
          <w:rFonts w:ascii="Consolas" w:hAnsi="Consolas"/>
          <w:color w:val="666600"/>
          <w:sz w:val="21"/>
          <w:szCs w:val="21"/>
        </w:rPr>
        <w:t>(</w:t>
      </w:r>
      <w:r w:rsidRPr="00453198">
        <w:rPr>
          <w:rFonts w:ascii="Consolas" w:hAnsi="Consolas"/>
          <w:color w:val="008800"/>
          <w:sz w:val="21"/>
          <w:szCs w:val="21"/>
        </w:rPr>
        <w:t>"/employee/change/{username}/{newPassword}"</w:t>
      </w:r>
      <w:r w:rsidRPr="00453198">
        <w:rPr>
          <w:rFonts w:ascii="Consolas" w:hAnsi="Consolas"/>
          <w:color w:val="666600"/>
          <w:sz w:val="21"/>
          <w:szCs w:val="21"/>
        </w:rPr>
        <w:t>)</w:t>
      </w:r>
    </w:p>
    <w:p w14:paraId="1B247E27" w14:textId="77777777" w:rsidR="001A111D" w:rsidRPr="00453198" w:rsidRDefault="001A111D" w:rsidP="005A4CAA">
      <w:pPr>
        <w:pStyle w:val="HTMLambformatprevi"/>
        <w:numPr>
          <w:ilvl w:val="0"/>
          <w:numId w:val="14"/>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8592274"/>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changePassword</w:t>
      </w:r>
      <w:proofErr w:type="spellEnd"/>
      <w:r w:rsidRPr="00453198">
        <w:rPr>
          <w:rFonts w:ascii="Consolas" w:hAnsi="Consolas"/>
          <w:color w:val="666600"/>
          <w:sz w:val="21"/>
          <w:szCs w:val="21"/>
        </w:rPr>
        <w:t>(</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user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PathVariable</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newPasswor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214D3B2D" w14:textId="77777777" w:rsidR="001A111D" w:rsidRPr="00453198" w:rsidRDefault="001A111D" w:rsidP="005A4CAA">
      <w:pPr>
        <w:pStyle w:val="HTMLambformatprevi"/>
        <w:numPr>
          <w:ilvl w:val="0"/>
          <w:numId w:val="14"/>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8592274"/>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changePassword</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user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newPassword</w:t>
      </w:r>
      <w:proofErr w:type="spellEnd"/>
      <w:r w:rsidRPr="00453198">
        <w:rPr>
          <w:rFonts w:ascii="Consolas" w:hAnsi="Consolas"/>
          <w:color w:val="666600"/>
          <w:sz w:val="21"/>
          <w:szCs w:val="21"/>
        </w:rPr>
        <w:t>);</w:t>
      </w:r>
    </w:p>
    <w:p w14:paraId="1654210E" w14:textId="4295D7F8" w:rsidR="001A111D" w:rsidRPr="00453198" w:rsidRDefault="001A111D" w:rsidP="005A4CAA">
      <w:pPr>
        <w:pStyle w:val="HTMLambformatprevi"/>
        <w:numPr>
          <w:ilvl w:val="0"/>
          <w:numId w:val="14"/>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8592274"/>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318046BE" w14:textId="4B55C61C" w:rsidR="00FB36D2" w:rsidRPr="00453198" w:rsidRDefault="00FB36D2" w:rsidP="00C20A23">
      <w:r w:rsidRPr="00453198">
        <w:t>Després està la que l’usuari podrà canviar la contrasenya</w:t>
      </w:r>
    </w:p>
    <w:p w14:paraId="4D28C95C" w14:textId="14755D55" w:rsidR="004F144E" w:rsidRPr="00453198" w:rsidRDefault="004F144E" w:rsidP="004F144E">
      <w:pPr>
        <w:pStyle w:val="Ttol3"/>
      </w:pPr>
      <w:bookmarkStart w:id="79" w:name="_Toc74671332"/>
      <w:r w:rsidRPr="00453198">
        <w:t>GESTIÓ DE LES NOTIFICACIONS</w:t>
      </w:r>
      <w:bookmarkEnd w:id="79"/>
    </w:p>
    <w:p w14:paraId="758A4CD5" w14:textId="43FA2D5B" w:rsidR="00D91CC6" w:rsidRPr="00453198" w:rsidRDefault="00EC5E76" w:rsidP="00CB38D6">
      <w:r w:rsidRPr="00453198">
        <w:t xml:space="preserve">Una vegada ja </w:t>
      </w:r>
      <w:r w:rsidR="00E60250" w:rsidRPr="00453198">
        <w:t>es</w:t>
      </w:r>
      <w:r w:rsidRPr="00453198">
        <w:t xml:space="preserve"> té totes les funcionalitats del servidor programades, toca entrar en com gestionar les notificacions. Per a fer això </w:t>
      </w:r>
      <w:r w:rsidR="00CB38D6" w:rsidRPr="00453198">
        <w:t>aquest apartat s’ha de separar en tres parts.</w:t>
      </w:r>
    </w:p>
    <w:p w14:paraId="3A769852" w14:textId="15618E0A" w:rsidR="00CB38D6" w:rsidRPr="00453198" w:rsidRDefault="00CB38D6" w:rsidP="0032269F">
      <w:pPr>
        <w:pStyle w:val="Ttol4"/>
      </w:pPr>
      <w:r w:rsidRPr="00453198">
        <w:t>THREADS</w:t>
      </w:r>
    </w:p>
    <w:p w14:paraId="5A92D459" w14:textId="5D2C073F" w:rsidR="00492AE6" w:rsidRPr="00453198" w:rsidRDefault="00492AE6" w:rsidP="00492AE6">
      <w:r w:rsidRPr="00453198">
        <w:t xml:space="preserve">Per a fer que s’enviïn les notificacions s’ha creat una classe </w:t>
      </w:r>
      <w:proofErr w:type="spellStart"/>
      <w:r w:rsidRPr="00453198">
        <w:rPr>
          <w:i/>
          <w:iCs/>
        </w:rPr>
        <w:t>WarningThread</w:t>
      </w:r>
      <w:proofErr w:type="spellEnd"/>
      <w:r w:rsidR="003F0B66" w:rsidRPr="00453198">
        <w:t xml:space="preserve">. Aquesta classe el que farà </w:t>
      </w:r>
      <w:r w:rsidR="00E60250" w:rsidRPr="00453198">
        <w:t>és</w:t>
      </w:r>
      <w:r w:rsidR="003F0B66" w:rsidRPr="00453198">
        <w:t xml:space="preserve"> executar-se en paral·lel amb el servidor web i els altres </w:t>
      </w:r>
      <w:proofErr w:type="spellStart"/>
      <w:r w:rsidR="002D7BF9" w:rsidRPr="00453198">
        <w:t>t</w:t>
      </w:r>
      <w:r w:rsidR="003F0B66" w:rsidRPr="00453198">
        <w:rPr>
          <w:i/>
          <w:iCs/>
        </w:rPr>
        <w:t>hreads</w:t>
      </w:r>
      <w:proofErr w:type="spellEnd"/>
      <w:r w:rsidR="003F0B66" w:rsidRPr="00453198">
        <w:t xml:space="preserve"> amb l’objectiu </w:t>
      </w:r>
      <w:r w:rsidR="00E60250" w:rsidRPr="00453198">
        <w:t>de què</w:t>
      </w:r>
      <w:r w:rsidR="003F0B66" w:rsidRPr="00453198">
        <w:t xml:space="preserve"> </w:t>
      </w:r>
      <w:r w:rsidR="00630A1E" w:rsidRPr="00453198">
        <w:t xml:space="preserve">automàticament demanin les dades corresponent a la </w:t>
      </w:r>
      <w:r w:rsidR="00E60250" w:rsidRPr="00453198">
        <w:t>adreça</w:t>
      </w:r>
      <w:r w:rsidR="00630A1E" w:rsidRPr="00453198">
        <w:t xml:space="preserve"> HTTP que correspongui.</w:t>
      </w:r>
    </w:p>
    <w:p w14:paraId="1EFC07EA" w14:textId="272D21E0" w:rsidR="003F0B66" w:rsidRPr="00453198" w:rsidRDefault="00630A1E" w:rsidP="00492AE6">
      <w:r w:rsidRPr="00453198">
        <w:t xml:space="preserve">El funcionament del </w:t>
      </w:r>
      <w:proofErr w:type="spellStart"/>
      <w:r w:rsidR="002D7BF9" w:rsidRPr="00453198">
        <w:t>t</w:t>
      </w:r>
      <w:r w:rsidRPr="00453198">
        <w:rPr>
          <w:i/>
          <w:iCs/>
        </w:rPr>
        <w:t>hread</w:t>
      </w:r>
      <w:proofErr w:type="spellEnd"/>
      <w:r w:rsidRPr="00453198">
        <w:t xml:space="preserve"> serà senzill. Sempre s’estarà executant</w:t>
      </w:r>
      <w:r w:rsidR="00E42068" w:rsidRPr="00453198">
        <w:t xml:space="preserve">. Primer buscarà el valor actual de l’alerta que té assignada. Comprovarà que aquella alerta ha canviat de gravetat, és a dir si </w:t>
      </w:r>
      <w:r w:rsidR="00E60250" w:rsidRPr="00453198">
        <w:t>hi ha</w:t>
      </w:r>
      <w:r w:rsidR="00E42068" w:rsidRPr="00453198">
        <w:t xml:space="preserve"> el valor ha passat de verd a groc, de groc a vermell, etc. Si l’alerta ha canviat de gravetat enviarà una notificació. En cas contrari continuarà amb l’execució desant el nou valor a la base de dades. Per acabar el </w:t>
      </w:r>
      <w:proofErr w:type="spellStart"/>
      <w:r w:rsidR="002D7BF9" w:rsidRPr="00453198">
        <w:t>t</w:t>
      </w:r>
      <w:r w:rsidR="00E42068" w:rsidRPr="00453198">
        <w:rPr>
          <w:i/>
          <w:iCs/>
        </w:rPr>
        <w:t>hread</w:t>
      </w:r>
      <w:proofErr w:type="spellEnd"/>
      <w:r w:rsidR="00E42068" w:rsidRPr="00453198">
        <w:t xml:space="preserve"> s’adormirà el temps que s’hagi assignat a aquella alerta.</w:t>
      </w:r>
    </w:p>
    <w:p w14:paraId="067B0D3F"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void</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run</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39B7E06F"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whil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88"/>
          <w:sz w:val="21"/>
          <w:szCs w:val="21"/>
        </w:rPr>
        <w:t>tru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5E29E527"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floa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newLastValu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notificationMonitor</w:t>
      </w:r>
      <w:r w:rsidRPr="00453198">
        <w:rPr>
          <w:rFonts w:ascii="Consolas" w:hAnsi="Consolas"/>
          <w:color w:val="666600"/>
          <w:sz w:val="21"/>
          <w:szCs w:val="21"/>
        </w:rPr>
        <w:t>.</w:t>
      </w:r>
      <w:r w:rsidRPr="00453198">
        <w:rPr>
          <w:rFonts w:ascii="Consolas" w:hAnsi="Consolas"/>
          <w:color w:val="000000"/>
          <w:sz w:val="21"/>
          <w:szCs w:val="21"/>
        </w:rPr>
        <w:t>getLastValueFromAPI</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p>
    <w:p w14:paraId="0848F96A"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w:t>
      </w:r>
    </w:p>
    <w:p w14:paraId="72950EBA"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in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newWarningColor</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knowWarningColor</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newLastValue</w:t>
      </w:r>
      <w:proofErr w:type="spellEnd"/>
      <w:r w:rsidRPr="00453198">
        <w:rPr>
          <w:rFonts w:ascii="Consolas" w:hAnsi="Consolas"/>
          <w:color w:val="666600"/>
          <w:sz w:val="21"/>
          <w:szCs w:val="21"/>
        </w:rPr>
        <w:t>);</w:t>
      </w:r>
    </w:p>
    <w:p w14:paraId="5B62F0C0"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if</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newWarningColor</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notificationMonitor</w:t>
      </w:r>
      <w:r w:rsidRPr="00453198">
        <w:rPr>
          <w:rFonts w:ascii="Consolas" w:hAnsi="Consolas"/>
          <w:color w:val="666600"/>
          <w:sz w:val="21"/>
          <w:szCs w:val="21"/>
        </w:rPr>
        <w:t>.</w:t>
      </w:r>
      <w:r w:rsidRPr="00453198">
        <w:rPr>
          <w:rFonts w:ascii="Consolas" w:hAnsi="Consolas"/>
          <w:color w:val="000000"/>
          <w:sz w:val="21"/>
          <w:szCs w:val="21"/>
        </w:rPr>
        <w:t>GREEN</w:t>
      </w:r>
      <w:proofErr w:type="spellEnd"/>
      <w:r w:rsidRPr="00453198">
        <w:rPr>
          <w:rFonts w:ascii="Consolas" w:hAnsi="Consolas"/>
          <w:color w:val="000000"/>
          <w:sz w:val="21"/>
          <w:szCs w:val="21"/>
        </w:rPr>
        <w:t xml:space="preserve"> </w:t>
      </w:r>
      <w:r w:rsidRPr="00453198">
        <w:rPr>
          <w:rFonts w:ascii="Consolas" w:hAnsi="Consolas"/>
          <w:color w:val="666600"/>
          <w:sz w:val="21"/>
          <w:szCs w:val="21"/>
        </w:rPr>
        <w:t>&amp;&amp;</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newWarningColor</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knowWarningColor</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this</w:t>
      </w:r>
      <w:r w:rsidRPr="00453198">
        <w:rPr>
          <w:rFonts w:ascii="Consolas" w:hAnsi="Consolas"/>
          <w:color w:val="666600"/>
          <w:sz w:val="21"/>
          <w:szCs w:val="21"/>
        </w:rPr>
        <w:t>.</w:t>
      </w:r>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LastValu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
    <w:p w14:paraId="7DBAE743"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lastRenderedPageBreak/>
        <w:t xml:space="preserve">        </w:t>
      </w:r>
      <w:r w:rsidRPr="00453198">
        <w:rPr>
          <w:rFonts w:ascii="Consolas" w:hAnsi="Consolas"/>
          <w:color w:val="666600"/>
          <w:sz w:val="21"/>
          <w:szCs w:val="21"/>
        </w:rPr>
        <w:t>{</w:t>
      </w:r>
    </w:p>
    <w:p w14:paraId="0646FCAA"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try</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
    <w:p w14:paraId="6C57BB08"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notificationMonitor</w:t>
      </w:r>
      <w:r w:rsidRPr="00453198">
        <w:rPr>
          <w:rFonts w:ascii="Consolas" w:hAnsi="Consolas"/>
          <w:color w:val="666600"/>
          <w:sz w:val="21"/>
          <w:szCs w:val="21"/>
        </w:rPr>
        <w:t>.</w:t>
      </w:r>
      <w:r w:rsidRPr="00453198">
        <w:rPr>
          <w:rFonts w:ascii="Consolas" w:hAnsi="Consolas"/>
          <w:color w:val="000000"/>
          <w:sz w:val="21"/>
          <w:szCs w:val="21"/>
        </w:rPr>
        <w:t>sendNotifications</w:t>
      </w:r>
      <w:proofErr w:type="spellEnd"/>
      <w:r w:rsidRPr="00453198">
        <w:rPr>
          <w:rFonts w:ascii="Consolas" w:hAnsi="Consolas"/>
          <w:color w:val="666600"/>
          <w:sz w:val="21"/>
          <w:szCs w:val="21"/>
        </w:rPr>
        <w:t>(</w:t>
      </w:r>
    </w:p>
    <w:p w14:paraId="7CAF015D"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w:t>
      </w:r>
    </w:p>
    <w:p w14:paraId="60D43682"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getAllEmployeesOfRole</w:t>
      </w:r>
      <w:proofErr w:type="spellEnd"/>
      <w:r w:rsidRPr="00453198">
        <w:rPr>
          <w:rFonts w:ascii="Consolas" w:hAnsi="Consolas"/>
          <w:color w:val="666600"/>
          <w:sz w:val="21"/>
          <w:szCs w:val="21"/>
        </w:rPr>
        <w:t>(</w:t>
      </w:r>
    </w:p>
    <w:p w14:paraId="483BFE74"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ol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Name</w:t>
      </w:r>
      <w:proofErr w:type="spellEnd"/>
      <w:r w:rsidRPr="00453198">
        <w:rPr>
          <w:rFonts w:ascii="Consolas" w:hAnsi="Consolas"/>
          <w:color w:val="666600"/>
          <w:sz w:val="21"/>
          <w:szCs w:val="21"/>
        </w:rPr>
        <w:t>(),</w:t>
      </w:r>
    </w:p>
    <w:p w14:paraId="409D9131"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ol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HealthcareInstitution</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Id</w:t>
      </w:r>
      <w:proofErr w:type="spellEnd"/>
      <w:r w:rsidRPr="00453198">
        <w:rPr>
          <w:rFonts w:ascii="Consolas" w:hAnsi="Consolas"/>
          <w:color w:val="666600"/>
          <w:sz w:val="21"/>
          <w:szCs w:val="21"/>
        </w:rPr>
        <w:t>(),</w:t>
      </w:r>
    </w:p>
    <w:p w14:paraId="77D7D199"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arning</w:t>
      </w:r>
      <w:r w:rsidRPr="00453198">
        <w:rPr>
          <w:rFonts w:ascii="Consolas" w:hAnsi="Consolas"/>
          <w:color w:val="666600"/>
          <w:sz w:val="21"/>
          <w:szCs w:val="21"/>
        </w:rPr>
        <w:t>.</w:t>
      </w:r>
      <w:r w:rsidRPr="00453198">
        <w:rPr>
          <w:rFonts w:ascii="Consolas" w:hAnsi="Consolas"/>
          <w:color w:val="000000"/>
          <w:sz w:val="21"/>
          <w:szCs w:val="21"/>
        </w:rPr>
        <w:t>getRole</w:t>
      </w:r>
      <w:r w:rsidRPr="00453198">
        <w:rPr>
          <w:rFonts w:ascii="Consolas" w:hAnsi="Consolas"/>
          <w:color w:val="666600"/>
          <w:sz w:val="21"/>
          <w:szCs w:val="21"/>
        </w:rPr>
        <w:t>().</w:t>
      </w:r>
      <w:r w:rsidRPr="00453198">
        <w:rPr>
          <w:rFonts w:ascii="Consolas" w:hAnsi="Consolas"/>
          <w:color w:val="000000"/>
          <w:sz w:val="21"/>
          <w:szCs w:val="21"/>
        </w:rPr>
        <w:t>getHealthcareInstitution</w:t>
      </w:r>
      <w:r w:rsidRPr="00453198">
        <w:rPr>
          <w:rFonts w:ascii="Consolas" w:hAnsi="Consolas"/>
          <w:color w:val="666600"/>
          <w:sz w:val="21"/>
          <w:szCs w:val="21"/>
        </w:rPr>
        <w:t>().</w:t>
      </w:r>
      <w:r w:rsidRPr="00453198">
        <w:rPr>
          <w:rFonts w:ascii="Consolas" w:hAnsi="Consolas"/>
          <w:color w:val="000000"/>
          <w:sz w:val="21"/>
          <w:szCs w:val="21"/>
        </w:rPr>
        <w:t>getCountry</w:t>
      </w:r>
      <w:r w:rsidRPr="00453198">
        <w:rPr>
          <w:rFonts w:ascii="Consolas" w:hAnsi="Consolas"/>
          <w:color w:val="666600"/>
          <w:sz w:val="21"/>
          <w:szCs w:val="21"/>
        </w:rPr>
        <w:t>().</w:t>
      </w:r>
      <w:r w:rsidRPr="00453198">
        <w:rPr>
          <w:rFonts w:ascii="Consolas" w:hAnsi="Consolas"/>
          <w:color w:val="000000"/>
          <w:sz w:val="21"/>
          <w:szCs w:val="21"/>
        </w:rPr>
        <w:t>getId</w:t>
      </w:r>
      <w:r w:rsidRPr="00453198">
        <w:rPr>
          <w:rFonts w:ascii="Consolas" w:hAnsi="Consolas"/>
          <w:color w:val="666600"/>
          <w:sz w:val="21"/>
          <w:szCs w:val="21"/>
        </w:rPr>
        <w:t>()),</w:t>
      </w:r>
    </w:p>
    <w:p w14:paraId="2D90E1C1"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newWarningColor</w:t>
      </w:r>
      <w:proofErr w:type="spellEnd"/>
      <w:r w:rsidRPr="00453198">
        <w:rPr>
          <w:rFonts w:ascii="Consolas" w:hAnsi="Consolas"/>
          <w:color w:val="666600"/>
          <w:sz w:val="21"/>
          <w:szCs w:val="21"/>
        </w:rPr>
        <w:t>,</w:t>
      </w:r>
    </w:p>
    <w:p w14:paraId="2A3176AA"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p>
    <w:p w14:paraId="46A23186"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88"/>
          <w:sz w:val="21"/>
          <w:szCs w:val="21"/>
        </w:rPr>
        <w:t>catch</w:t>
      </w:r>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660066"/>
          <w:sz w:val="21"/>
          <w:szCs w:val="21"/>
        </w:rPr>
        <w:t>PushClientException</w:t>
      </w:r>
      <w:proofErr w:type="spellEnd"/>
      <w:r w:rsidRPr="00453198">
        <w:rPr>
          <w:rFonts w:ascii="Consolas" w:hAnsi="Consolas"/>
          <w:color w:val="000000"/>
          <w:sz w:val="21"/>
          <w:szCs w:val="21"/>
        </w:rPr>
        <w:t xml:space="preserve"> e</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5752AC62"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19AC091D"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77E66B62"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this</w:t>
      </w:r>
      <w:r w:rsidRPr="00453198">
        <w:rPr>
          <w:rFonts w:ascii="Consolas" w:hAnsi="Consolas"/>
          <w:color w:val="666600"/>
          <w:sz w:val="21"/>
          <w:szCs w:val="21"/>
        </w:rPr>
        <w:t>.</w:t>
      </w:r>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setLastValu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newLastValue</w:t>
      </w:r>
      <w:proofErr w:type="spellEnd"/>
      <w:r w:rsidRPr="00453198">
        <w:rPr>
          <w:rFonts w:ascii="Consolas" w:hAnsi="Consolas"/>
          <w:color w:val="666600"/>
          <w:sz w:val="21"/>
          <w:szCs w:val="21"/>
        </w:rPr>
        <w:t>);</w:t>
      </w:r>
    </w:p>
    <w:p w14:paraId="5DB2843D"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this</w:t>
      </w:r>
      <w:r w:rsidRPr="00453198">
        <w:rPr>
          <w:rFonts w:ascii="Consolas" w:hAnsi="Consolas"/>
          <w:color w:val="666600"/>
          <w:sz w:val="21"/>
          <w:szCs w:val="21"/>
        </w:rPr>
        <w:t>.</w:t>
      </w:r>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setWarningLastValu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88"/>
          <w:sz w:val="21"/>
          <w:szCs w:val="21"/>
        </w:rPr>
        <w:t>this</w:t>
      </w:r>
      <w:r w:rsidRPr="00453198">
        <w:rPr>
          <w:rFonts w:ascii="Consolas" w:hAnsi="Consolas"/>
          <w:color w:val="666600"/>
          <w:sz w:val="21"/>
          <w:szCs w:val="21"/>
        </w:rPr>
        <w:t>.</w:t>
      </w:r>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I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newLastValue</w:t>
      </w:r>
      <w:proofErr w:type="spellEnd"/>
      <w:r w:rsidRPr="00453198">
        <w:rPr>
          <w:rFonts w:ascii="Consolas" w:hAnsi="Consolas"/>
          <w:color w:val="666600"/>
          <w:sz w:val="21"/>
          <w:szCs w:val="21"/>
        </w:rPr>
        <w:t>);</w:t>
      </w:r>
    </w:p>
    <w:p w14:paraId="2487F8E5"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w:t>
      </w:r>
    </w:p>
    <w:p w14:paraId="0F642FC7"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try</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
    <w:p w14:paraId="11899CD1"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Thread</w:t>
      </w:r>
      <w:r w:rsidRPr="00453198">
        <w:rPr>
          <w:rFonts w:ascii="Consolas" w:hAnsi="Consolas"/>
          <w:color w:val="666600"/>
          <w:sz w:val="21"/>
          <w:szCs w:val="21"/>
        </w:rPr>
        <w:t>.</w:t>
      </w:r>
      <w:r w:rsidRPr="00453198">
        <w:rPr>
          <w:rFonts w:ascii="Consolas" w:hAnsi="Consolas"/>
          <w:color w:val="000000"/>
          <w:sz w:val="21"/>
          <w:szCs w:val="21"/>
        </w:rPr>
        <w:t>sleep</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this</w:t>
      </w:r>
      <w:r w:rsidRPr="00453198">
        <w:rPr>
          <w:rFonts w:ascii="Consolas" w:hAnsi="Consolas"/>
          <w:color w:val="666600"/>
          <w:sz w:val="21"/>
          <w:szCs w:val="21"/>
        </w:rPr>
        <w:t>.</w:t>
      </w:r>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efreshRat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1000L</w:t>
      </w:r>
      <w:r w:rsidRPr="00453198">
        <w:rPr>
          <w:rFonts w:ascii="Consolas" w:hAnsi="Consolas"/>
          <w:color w:val="666600"/>
          <w:sz w:val="21"/>
          <w:szCs w:val="21"/>
        </w:rPr>
        <w:t>);</w:t>
      </w:r>
    </w:p>
    <w:p w14:paraId="6751C841"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88"/>
          <w:sz w:val="21"/>
          <w:szCs w:val="21"/>
        </w:rPr>
        <w:t>catch</w:t>
      </w:r>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660066"/>
          <w:sz w:val="21"/>
          <w:szCs w:val="21"/>
        </w:rPr>
        <w:t>InterruptedException</w:t>
      </w:r>
      <w:proofErr w:type="spellEnd"/>
      <w:r w:rsidRPr="00453198">
        <w:rPr>
          <w:rFonts w:ascii="Consolas" w:hAnsi="Consolas"/>
          <w:color w:val="000000"/>
          <w:sz w:val="21"/>
          <w:szCs w:val="21"/>
        </w:rPr>
        <w:t xml:space="preserve"> e</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477C46A5"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05AF0A67" w14:textId="77777777" w:rsidR="001A111D"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257623AA" w14:textId="408C5BDB" w:rsidR="00E42068" w:rsidRPr="00453198" w:rsidRDefault="001A111D" w:rsidP="005A4CAA">
      <w:pPr>
        <w:pStyle w:val="HTMLambformatprevi"/>
        <w:numPr>
          <w:ilvl w:val="0"/>
          <w:numId w:val="1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427965047"/>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66A2251C" w14:textId="0433B06F" w:rsidR="00CB38D6" w:rsidRPr="00453198" w:rsidRDefault="00CB38D6" w:rsidP="0032269F">
      <w:pPr>
        <w:pStyle w:val="Ttol4"/>
      </w:pPr>
      <w:r w:rsidRPr="00453198">
        <w:t>SECCIÓ CRÍTICA</w:t>
      </w:r>
    </w:p>
    <w:p w14:paraId="4E045682" w14:textId="4AEDDAED" w:rsidR="00CB38D6" w:rsidRPr="00453198" w:rsidRDefault="00175FF6" w:rsidP="00CB38D6">
      <w:r w:rsidRPr="00453198">
        <w:t xml:space="preserve">En aquest problema s’ha de bloquejar la secció crítica perquè l’executi un únic </w:t>
      </w:r>
      <w:proofErr w:type="spellStart"/>
      <w:r w:rsidR="002D7BF9" w:rsidRPr="00453198">
        <w:t>t</w:t>
      </w:r>
      <w:r w:rsidRPr="00453198">
        <w:rPr>
          <w:i/>
          <w:iCs/>
        </w:rPr>
        <w:t>hread</w:t>
      </w:r>
      <w:proofErr w:type="spellEnd"/>
      <w:r w:rsidRPr="00453198">
        <w:t xml:space="preserve"> a la vegada. Aquesta secció crítica té relació amb la crida a l’API de la institució </w:t>
      </w:r>
      <w:r w:rsidR="00E60250" w:rsidRPr="00453198">
        <w:t>mèdica, ja que</w:t>
      </w:r>
      <w:r w:rsidRPr="00453198">
        <w:t xml:space="preserve"> si es fan </w:t>
      </w:r>
      <w:r w:rsidR="00E60250" w:rsidRPr="00453198">
        <w:t>dues</w:t>
      </w:r>
      <w:r w:rsidRPr="00453198">
        <w:t xml:space="preserve"> crides alhora</w:t>
      </w:r>
      <w:r w:rsidR="002D7BF9" w:rsidRPr="00453198">
        <w:t xml:space="preserve"> hi ha problemes de perduda dels missatges. Així s’ha posat un </w:t>
      </w:r>
      <w:proofErr w:type="spellStart"/>
      <w:r w:rsidR="002D7BF9" w:rsidRPr="00453198">
        <w:rPr>
          <w:i/>
          <w:iCs/>
        </w:rPr>
        <w:t>lock</w:t>
      </w:r>
      <w:proofErr w:type="spellEnd"/>
      <w:r w:rsidR="002D7BF9" w:rsidRPr="00453198">
        <w:t xml:space="preserve"> a l’inici del mètode per evitar que hi hagi més d’un </w:t>
      </w:r>
      <w:proofErr w:type="spellStart"/>
      <w:r w:rsidR="002D7BF9" w:rsidRPr="00453198">
        <w:t>t</w:t>
      </w:r>
      <w:r w:rsidR="002D7BF9" w:rsidRPr="00453198">
        <w:rPr>
          <w:i/>
          <w:iCs/>
        </w:rPr>
        <w:t>hread</w:t>
      </w:r>
      <w:proofErr w:type="spellEnd"/>
      <w:r w:rsidR="002D7BF9" w:rsidRPr="00453198">
        <w:t xml:space="preserve"> a la secció crítica. Després es comença a preparar el paquet per enviar-ho a la institució mèdica. Es necessiten les credencials per a poder accedir a aquella API i </w:t>
      </w:r>
      <w:r w:rsidR="00E60250" w:rsidRPr="00453198">
        <w:t>l'URL</w:t>
      </w:r>
      <w:r w:rsidR="002D7BF9" w:rsidRPr="00453198">
        <w:t xml:space="preserve"> completa. Finalment només s’ha d’esperar el resultat i alliberar el </w:t>
      </w:r>
      <w:proofErr w:type="spellStart"/>
      <w:r w:rsidR="002D7BF9" w:rsidRPr="00453198">
        <w:rPr>
          <w:i/>
          <w:iCs/>
        </w:rPr>
        <w:t>lock</w:t>
      </w:r>
      <w:proofErr w:type="spellEnd"/>
      <w:r w:rsidR="002D7BF9" w:rsidRPr="00453198">
        <w:t xml:space="preserve"> </w:t>
      </w:r>
      <w:r w:rsidR="00E60250" w:rsidRPr="00453198">
        <w:t>perquè</w:t>
      </w:r>
      <w:r w:rsidR="002D7BF9" w:rsidRPr="00453198">
        <w:t xml:space="preserve"> un altre </w:t>
      </w:r>
      <w:proofErr w:type="spellStart"/>
      <w:r w:rsidR="002D7BF9" w:rsidRPr="00453198">
        <w:t>t</w:t>
      </w:r>
      <w:r w:rsidR="002D7BF9" w:rsidRPr="00453198">
        <w:rPr>
          <w:i/>
          <w:iCs/>
        </w:rPr>
        <w:t>hread</w:t>
      </w:r>
      <w:proofErr w:type="spellEnd"/>
      <w:r w:rsidR="002D7BF9" w:rsidRPr="00453198">
        <w:t xml:space="preserve"> ho pugui utilitzar.</w:t>
      </w:r>
    </w:p>
    <w:p w14:paraId="27892156"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proofErr w:type="spellStart"/>
      <w:r w:rsidRPr="00453198">
        <w:rPr>
          <w:rFonts w:ascii="Consolas" w:hAnsi="Consolas"/>
          <w:color w:val="000088"/>
          <w:sz w:val="21"/>
          <w:szCs w:val="21"/>
        </w:rPr>
        <w:t>floa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getLastValueFromAPI</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52D0B37D"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lock</w:t>
      </w:r>
      <w:r w:rsidRPr="00453198">
        <w:rPr>
          <w:rFonts w:ascii="Consolas" w:hAnsi="Consolas"/>
          <w:color w:val="666600"/>
          <w:sz w:val="21"/>
          <w:szCs w:val="21"/>
        </w:rPr>
        <w:t>.</w:t>
      </w:r>
      <w:r w:rsidRPr="00453198">
        <w:rPr>
          <w:rFonts w:ascii="Consolas" w:hAnsi="Consolas"/>
          <w:color w:val="000088"/>
          <w:sz w:val="21"/>
          <w:szCs w:val="21"/>
        </w:rPr>
        <w:t>lock</w:t>
      </w:r>
      <w:proofErr w:type="spellEnd"/>
      <w:r w:rsidRPr="00453198">
        <w:rPr>
          <w:rFonts w:ascii="Consolas" w:hAnsi="Consolas"/>
          <w:color w:val="666600"/>
          <w:sz w:val="21"/>
          <w:szCs w:val="21"/>
        </w:rPr>
        <w:t>();</w:t>
      </w:r>
    </w:p>
    <w:p w14:paraId="2B8294AF"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float</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value</w:t>
      </w:r>
      <w:proofErr w:type="spellEnd"/>
      <w:r w:rsidRPr="00453198">
        <w:rPr>
          <w:rFonts w:ascii="Consolas" w:hAnsi="Consolas"/>
          <w:color w:val="666600"/>
          <w:sz w:val="21"/>
          <w:szCs w:val="21"/>
        </w:rPr>
        <w:t>;</w:t>
      </w:r>
    </w:p>
    <w:p w14:paraId="4B8EC1FC"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w:t>
      </w:r>
    </w:p>
    <w:p w14:paraId="3EB4B42B"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HttpHeaders</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httpHeaders</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HttpHeaders</w:t>
      </w:r>
      <w:proofErr w:type="spellEnd"/>
      <w:r w:rsidRPr="00453198">
        <w:rPr>
          <w:rFonts w:ascii="Consolas" w:hAnsi="Consolas"/>
          <w:color w:val="666600"/>
          <w:sz w:val="21"/>
          <w:szCs w:val="21"/>
        </w:rPr>
        <w:t>();</w:t>
      </w:r>
    </w:p>
    <w:p w14:paraId="3570A45F"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auth</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ol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HealthcareInstitution</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Usernam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ol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HealthcareInstitution</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getPassword</w:t>
      </w:r>
      <w:proofErr w:type="spellEnd"/>
      <w:r w:rsidRPr="00453198">
        <w:rPr>
          <w:rFonts w:ascii="Consolas" w:hAnsi="Consolas"/>
          <w:color w:val="666600"/>
          <w:sz w:val="21"/>
          <w:szCs w:val="21"/>
        </w:rPr>
        <w:t>();</w:t>
      </w:r>
    </w:p>
    <w:p w14:paraId="3D5EA6AE"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0088"/>
          <w:sz w:val="21"/>
          <w:szCs w:val="21"/>
        </w:rPr>
        <w:t>byte</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encodedAuth</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Base64</w:t>
      </w:r>
      <w:r w:rsidRPr="00453198">
        <w:rPr>
          <w:rFonts w:ascii="Consolas" w:hAnsi="Consolas"/>
          <w:color w:val="666600"/>
          <w:sz w:val="21"/>
          <w:szCs w:val="21"/>
        </w:rPr>
        <w:t>.</w:t>
      </w:r>
      <w:r w:rsidRPr="00453198">
        <w:rPr>
          <w:rFonts w:ascii="Consolas" w:hAnsi="Consolas"/>
          <w:color w:val="000000"/>
          <w:sz w:val="21"/>
          <w:szCs w:val="21"/>
        </w:rPr>
        <w:t>encodeBase64</w:t>
      </w:r>
      <w:r w:rsidRPr="00453198">
        <w:rPr>
          <w:rFonts w:ascii="Consolas" w:hAnsi="Consolas"/>
          <w:color w:val="666600"/>
          <w:sz w:val="21"/>
          <w:szCs w:val="21"/>
        </w:rPr>
        <w:t>(</w:t>
      </w:r>
      <w:r w:rsidRPr="00453198">
        <w:rPr>
          <w:rFonts w:ascii="Consolas" w:hAnsi="Consolas"/>
          <w:color w:val="666600"/>
          <w:sz w:val="21"/>
          <w:szCs w:val="21"/>
        </w:rPr>
        <w:br/>
        <w:t xml:space="preserve">            </w:t>
      </w:r>
      <w:proofErr w:type="spellStart"/>
      <w:r w:rsidRPr="00453198">
        <w:rPr>
          <w:rFonts w:ascii="Consolas" w:hAnsi="Consolas"/>
          <w:color w:val="000000"/>
          <w:sz w:val="21"/>
          <w:szCs w:val="21"/>
        </w:rPr>
        <w:t>auth</w:t>
      </w:r>
      <w:r w:rsidRPr="00453198">
        <w:rPr>
          <w:rFonts w:ascii="Consolas" w:hAnsi="Consolas"/>
          <w:color w:val="666600"/>
          <w:sz w:val="21"/>
          <w:szCs w:val="21"/>
        </w:rPr>
        <w:t>.</w:t>
      </w:r>
      <w:r w:rsidRPr="00453198">
        <w:rPr>
          <w:rFonts w:ascii="Consolas" w:hAnsi="Consolas"/>
          <w:color w:val="000000"/>
          <w:sz w:val="21"/>
          <w:szCs w:val="21"/>
        </w:rPr>
        <w:t>getBytes</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StandardCharsets</w:t>
      </w:r>
      <w:r w:rsidRPr="00453198">
        <w:rPr>
          <w:rFonts w:ascii="Consolas" w:hAnsi="Consolas"/>
          <w:color w:val="666600"/>
          <w:sz w:val="21"/>
          <w:szCs w:val="21"/>
        </w:rPr>
        <w:t>.</w:t>
      </w:r>
      <w:r w:rsidRPr="00453198">
        <w:rPr>
          <w:rFonts w:ascii="Consolas" w:hAnsi="Consolas"/>
          <w:color w:val="000000"/>
          <w:sz w:val="21"/>
          <w:szCs w:val="21"/>
        </w:rPr>
        <w:t>US_ASCII</w:t>
      </w:r>
      <w:proofErr w:type="spellEnd"/>
      <w:r w:rsidRPr="00453198">
        <w:rPr>
          <w:rFonts w:ascii="Consolas" w:hAnsi="Consolas"/>
          <w:color w:val="666600"/>
          <w:sz w:val="21"/>
          <w:szCs w:val="21"/>
        </w:rPr>
        <w:t>));</w:t>
      </w:r>
    </w:p>
    <w:p w14:paraId="732D36B4"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authHeader</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Basic "</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encodedAuth</w:t>
      </w:r>
      <w:proofErr w:type="spellEnd"/>
      <w:r w:rsidRPr="00453198">
        <w:rPr>
          <w:rFonts w:ascii="Consolas" w:hAnsi="Consolas"/>
          <w:color w:val="666600"/>
          <w:sz w:val="21"/>
          <w:szCs w:val="21"/>
        </w:rPr>
        <w:t>);</w:t>
      </w:r>
    </w:p>
    <w:p w14:paraId="28987AE6"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w:t>
      </w:r>
    </w:p>
    <w:p w14:paraId="7CAF856B"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httpHeaders</w:t>
      </w:r>
      <w:r w:rsidRPr="00453198">
        <w:rPr>
          <w:rFonts w:ascii="Consolas" w:hAnsi="Consolas"/>
          <w:color w:val="666600"/>
          <w:sz w:val="21"/>
          <w:szCs w:val="21"/>
        </w:rPr>
        <w:t>.</w:t>
      </w:r>
      <w:r w:rsidRPr="00453198">
        <w:rPr>
          <w:rFonts w:ascii="Consolas" w:hAnsi="Consolas"/>
          <w:color w:val="000088"/>
          <w:sz w:val="21"/>
          <w:szCs w:val="21"/>
        </w:rPr>
        <w:t>add</w:t>
      </w:r>
      <w:proofErr w:type="spellEnd"/>
      <w:r w:rsidRPr="00453198">
        <w:rPr>
          <w:rFonts w:ascii="Consolas" w:hAnsi="Consolas"/>
          <w:color w:val="666600"/>
          <w:sz w:val="21"/>
          <w:szCs w:val="21"/>
        </w:rPr>
        <w:t>(</w:t>
      </w:r>
      <w:proofErr w:type="spellStart"/>
      <w:r w:rsidRPr="00453198">
        <w:rPr>
          <w:rFonts w:ascii="Consolas" w:hAnsi="Consolas"/>
          <w:color w:val="660066"/>
          <w:sz w:val="21"/>
          <w:szCs w:val="21"/>
        </w:rPr>
        <w:t>HttpHeaders</w:t>
      </w:r>
      <w:r w:rsidRPr="00453198">
        <w:rPr>
          <w:rFonts w:ascii="Consolas" w:hAnsi="Consolas"/>
          <w:color w:val="666600"/>
          <w:sz w:val="21"/>
          <w:szCs w:val="21"/>
        </w:rPr>
        <w:t>.</w:t>
      </w:r>
      <w:r w:rsidRPr="00453198">
        <w:rPr>
          <w:rFonts w:ascii="Consolas" w:hAnsi="Consolas"/>
          <w:color w:val="000000"/>
          <w:sz w:val="21"/>
          <w:szCs w:val="21"/>
        </w:rPr>
        <w:t>AUTHORIZATION</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authHeader</w:t>
      </w:r>
      <w:proofErr w:type="spellEnd"/>
      <w:r w:rsidRPr="00453198">
        <w:rPr>
          <w:rFonts w:ascii="Consolas" w:hAnsi="Consolas"/>
          <w:color w:val="666600"/>
          <w:sz w:val="21"/>
          <w:szCs w:val="21"/>
        </w:rPr>
        <w:t>);</w:t>
      </w:r>
    </w:p>
    <w:p w14:paraId="749E5F17"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w:t>
      </w:r>
    </w:p>
    <w:p w14:paraId="7AB2F40E"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HttpEntity</w:t>
      </w:r>
      <w:proofErr w:type="spellEnd"/>
      <w:r w:rsidRPr="00453198">
        <w:rPr>
          <w:rFonts w:ascii="Consolas" w:hAnsi="Consolas"/>
          <w:color w:val="666600"/>
          <w:sz w:val="21"/>
          <w:szCs w:val="21"/>
        </w:rPr>
        <w:t>&lt;</w:t>
      </w:r>
      <w:proofErr w:type="spellStart"/>
      <w:r w:rsidRPr="00453198">
        <w:rPr>
          <w:rFonts w:ascii="Consolas" w:hAnsi="Consolas"/>
          <w:color w:val="660066"/>
          <w:sz w:val="21"/>
          <w:szCs w:val="21"/>
        </w:rPr>
        <w:t>String</w:t>
      </w:r>
      <w:proofErr w:type="spellEnd"/>
      <w:r w:rsidRPr="00453198">
        <w:rPr>
          <w:rFonts w:ascii="Consolas" w:hAnsi="Consolas"/>
          <w:color w:val="666600"/>
          <w:sz w:val="21"/>
          <w:szCs w:val="21"/>
        </w:rPr>
        <w:t>&g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request</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HttpEntity</w:t>
      </w:r>
      <w:proofErr w:type="spellEnd"/>
      <w:r w:rsidRPr="00453198">
        <w:rPr>
          <w:rFonts w:ascii="Consolas" w:hAnsi="Consolas"/>
          <w:color w:val="666600"/>
          <w:sz w:val="21"/>
          <w:szCs w:val="21"/>
        </w:rPr>
        <w:t>&lt;</w:t>
      </w:r>
      <w:proofErr w:type="spellStart"/>
      <w:r w:rsidRPr="00453198">
        <w:rPr>
          <w:rFonts w:ascii="Consolas" w:hAnsi="Consolas"/>
          <w:color w:val="660066"/>
          <w:sz w:val="21"/>
          <w:szCs w:val="21"/>
        </w:rPr>
        <w:t>String</w:t>
      </w:r>
      <w:proofErr w:type="spellEnd"/>
      <w:r w:rsidRPr="00453198">
        <w:rPr>
          <w:rFonts w:ascii="Consolas" w:hAnsi="Consolas"/>
          <w:color w:val="666600"/>
          <w:sz w:val="21"/>
          <w:szCs w:val="21"/>
        </w:rPr>
        <w:t>&gt;(</w:t>
      </w:r>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httpHeaders</w:t>
      </w:r>
      <w:proofErr w:type="spellEnd"/>
      <w:r w:rsidRPr="00453198">
        <w:rPr>
          <w:rFonts w:ascii="Consolas" w:hAnsi="Consolas"/>
          <w:color w:val="666600"/>
          <w:sz w:val="21"/>
          <w:szCs w:val="21"/>
        </w:rPr>
        <w:t>);</w:t>
      </w:r>
    </w:p>
    <w:p w14:paraId="3E49C348"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RestTemplate</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restTemplat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RestTemplate</w:t>
      </w:r>
      <w:proofErr w:type="spellEnd"/>
      <w:r w:rsidRPr="00453198">
        <w:rPr>
          <w:rFonts w:ascii="Consolas" w:hAnsi="Consolas"/>
          <w:color w:val="666600"/>
          <w:sz w:val="21"/>
          <w:szCs w:val="21"/>
        </w:rPr>
        <w:t>();</w:t>
      </w:r>
    </w:p>
    <w:p w14:paraId="2ED58749"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lastRenderedPageBreak/>
        <w:t xml:space="preserve">    </w:t>
      </w:r>
      <w:proofErr w:type="spellStart"/>
      <w:r w:rsidRPr="00453198">
        <w:rPr>
          <w:rFonts w:ascii="Consolas" w:hAnsi="Consolas"/>
          <w:color w:val="000088"/>
          <w:sz w:val="21"/>
          <w:szCs w:val="21"/>
        </w:rPr>
        <w:t>try</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
    <w:p w14:paraId="50B3C519"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ResponseEntity</w:t>
      </w:r>
      <w:proofErr w:type="spellEnd"/>
      <w:r w:rsidRPr="00453198">
        <w:rPr>
          <w:rFonts w:ascii="Consolas" w:hAnsi="Consolas"/>
          <w:color w:val="666600"/>
          <w:sz w:val="21"/>
          <w:szCs w:val="21"/>
        </w:rPr>
        <w:t>&lt;</w:t>
      </w:r>
      <w:proofErr w:type="spellStart"/>
      <w:r w:rsidRPr="00453198">
        <w:rPr>
          <w:rFonts w:ascii="Consolas" w:hAnsi="Consolas"/>
          <w:color w:val="660066"/>
          <w:sz w:val="21"/>
          <w:szCs w:val="21"/>
        </w:rPr>
        <w:t>String</w:t>
      </w:r>
      <w:proofErr w:type="spellEnd"/>
      <w:r w:rsidRPr="00453198">
        <w:rPr>
          <w:rFonts w:ascii="Consolas" w:hAnsi="Consolas"/>
          <w:color w:val="666600"/>
          <w:sz w:val="21"/>
          <w:szCs w:val="21"/>
        </w:rPr>
        <w:t>&g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respons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t>restTemplate</w:t>
      </w:r>
      <w:r w:rsidRPr="00453198">
        <w:rPr>
          <w:rFonts w:ascii="Consolas" w:hAnsi="Consolas"/>
          <w:color w:val="666600"/>
          <w:sz w:val="21"/>
          <w:szCs w:val="21"/>
        </w:rPr>
        <w:t>.</w:t>
      </w:r>
      <w:r w:rsidRPr="00453198">
        <w:rPr>
          <w:rFonts w:ascii="Consolas" w:hAnsi="Consolas"/>
          <w:color w:val="000000"/>
          <w:sz w:val="21"/>
          <w:szCs w:val="21"/>
        </w:rPr>
        <w:t>exchange</w:t>
      </w:r>
      <w:r w:rsidRPr="00453198">
        <w:rPr>
          <w:rFonts w:ascii="Consolas" w:hAnsi="Consolas"/>
          <w:color w:val="666600"/>
          <w:sz w:val="21"/>
          <w:szCs w:val="21"/>
        </w:rPr>
        <w:t>(</w:t>
      </w:r>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Role</w:t>
      </w:r>
      <w:r w:rsidRPr="00453198">
        <w:rPr>
          <w:rFonts w:ascii="Consolas" w:hAnsi="Consolas"/>
          <w:color w:val="666600"/>
          <w:sz w:val="21"/>
          <w:szCs w:val="21"/>
        </w:rPr>
        <w:t>().</w:t>
      </w:r>
      <w:r w:rsidRPr="00453198">
        <w:rPr>
          <w:rFonts w:ascii="Consolas" w:hAnsi="Consolas"/>
          <w:color w:val="000000"/>
          <w:sz w:val="21"/>
          <w:szCs w:val="21"/>
        </w:rPr>
        <w:t>getHealthcareInstitution</w:t>
      </w:r>
      <w:r w:rsidRPr="00453198">
        <w:rPr>
          <w:rFonts w:ascii="Consolas" w:hAnsi="Consolas"/>
          <w:color w:val="666600"/>
          <w:sz w:val="21"/>
          <w:szCs w:val="21"/>
        </w:rPr>
        <w:t>().</w:t>
      </w:r>
      <w:r w:rsidRPr="00453198">
        <w:rPr>
          <w:rFonts w:ascii="Consolas" w:hAnsi="Consolas"/>
          <w:color w:val="000000"/>
          <w:sz w:val="21"/>
          <w:szCs w:val="21"/>
        </w:rPr>
        <w:t>getUrl</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Uri</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HttpMethod</w:t>
      </w:r>
      <w:r w:rsidRPr="00453198">
        <w:rPr>
          <w:rFonts w:ascii="Consolas" w:hAnsi="Consolas"/>
          <w:color w:val="666600"/>
          <w:sz w:val="21"/>
          <w:szCs w:val="21"/>
        </w:rPr>
        <w:t>.</w:t>
      </w:r>
      <w:r w:rsidRPr="00453198">
        <w:rPr>
          <w:rFonts w:ascii="Consolas" w:hAnsi="Consolas"/>
          <w:color w:val="000000"/>
          <w:sz w:val="21"/>
          <w:szCs w:val="21"/>
        </w:rPr>
        <w:t>GET</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request</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String</w:t>
      </w:r>
      <w:r w:rsidRPr="00453198">
        <w:rPr>
          <w:rFonts w:ascii="Consolas" w:hAnsi="Consolas"/>
          <w:color w:val="666600"/>
          <w:sz w:val="21"/>
          <w:szCs w:val="21"/>
        </w:rPr>
        <w:t>.</w:t>
      </w:r>
      <w:r w:rsidRPr="00453198">
        <w:rPr>
          <w:rFonts w:ascii="Consolas" w:hAnsi="Consolas"/>
          <w:color w:val="000088"/>
          <w:sz w:val="21"/>
          <w:szCs w:val="21"/>
        </w:rPr>
        <w:t>class</w:t>
      </w:r>
      <w:proofErr w:type="spellEnd"/>
      <w:r w:rsidRPr="00453198">
        <w:rPr>
          <w:rFonts w:ascii="Consolas" w:hAnsi="Consolas"/>
          <w:color w:val="666600"/>
          <w:sz w:val="21"/>
          <w:szCs w:val="21"/>
        </w:rPr>
        <w:t>);</w:t>
      </w:r>
    </w:p>
    <w:p w14:paraId="1B9D3829"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w:t>
      </w:r>
    </w:p>
    <w:p w14:paraId="79803BD5"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ObjectMapper</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mapper</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ObjectMapper</w:t>
      </w:r>
      <w:proofErr w:type="spellEnd"/>
      <w:r w:rsidRPr="00453198">
        <w:rPr>
          <w:rFonts w:ascii="Consolas" w:hAnsi="Consolas"/>
          <w:color w:val="666600"/>
          <w:sz w:val="21"/>
          <w:szCs w:val="21"/>
        </w:rPr>
        <w:t>();</w:t>
      </w:r>
    </w:p>
    <w:p w14:paraId="47844A66"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JsonNode</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actualObj</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mapper</w:t>
      </w:r>
      <w:r w:rsidRPr="00453198">
        <w:rPr>
          <w:rFonts w:ascii="Consolas" w:hAnsi="Consolas"/>
          <w:color w:val="666600"/>
          <w:sz w:val="21"/>
          <w:szCs w:val="21"/>
        </w:rPr>
        <w:t>.</w:t>
      </w:r>
      <w:r w:rsidRPr="00453198">
        <w:rPr>
          <w:rFonts w:ascii="Consolas" w:hAnsi="Consolas"/>
          <w:color w:val="000000"/>
          <w:sz w:val="21"/>
          <w:szCs w:val="21"/>
        </w:rPr>
        <w:t>readTree</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response</w:t>
      </w:r>
      <w:r w:rsidRPr="00453198">
        <w:rPr>
          <w:rFonts w:ascii="Consolas" w:hAnsi="Consolas"/>
          <w:color w:val="666600"/>
          <w:sz w:val="21"/>
          <w:szCs w:val="21"/>
        </w:rPr>
        <w:t>.</w:t>
      </w:r>
      <w:r w:rsidRPr="00453198">
        <w:rPr>
          <w:rFonts w:ascii="Consolas" w:hAnsi="Consolas"/>
          <w:color w:val="000000"/>
          <w:sz w:val="21"/>
          <w:szCs w:val="21"/>
        </w:rPr>
        <w:t>getBody</w:t>
      </w:r>
      <w:proofErr w:type="spellEnd"/>
      <w:r w:rsidRPr="00453198">
        <w:rPr>
          <w:rFonts w:ascii="Consolas" w:hAnsi="Consolas"/>
          <w:color w:val="666600"/>
          <w:sz w:val="21"/>
          <w:szCs w:val="21"/>
        </w:rPr>
        <w:t>());</w:t>
      </w:r>
    </w:p>
    <w:p w14:paraId="3926F3D0"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valu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88"/>
          <w:sz w:val="21"/>
          <w:szCs w:val="21"/>
        </w:rPr>
        <w:t>float</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actualObj</w:t>
      </w:r>
      <w:r w:rsidRPr="00453198">
        <w:rPr>
          <w:rFonts w:ascii="Consolas" w:hAnsi="Consolas"/>
          <w:color w:val="666600"/>
          <w:sz w:val="21"/>
          <w:szCs w:val="21"/>
        </w:rPr>
        <w:t>.</w:t>
      </w:r>
      <w:r w:rsidRPr="00453198">
        <w:rPr>
          <w:rFonts w:ascii="Consolas" w:hAnsi="Consolas"/>
          <w:color w:val="000088"/>
          <w:sz w:val="21"/>
          <w:szCs w:val="21"/>
        </w:rPr>
        <w:t>get</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value</w:t>
      </w:r>
      <w:proofErr w:type="spellEnd"/>
      <w:r w:rsidRPr="00453198">
        <w:rPr>
          <w:rFonts w:ascii="Consolas" w:hAnsi="Consolas"/>
          <w:color w:val="008800"/>
          <w:sz w:val="21"/>
          <w:szCs w:val="21"/>
        </w:rPr>
        <w:t>"</w:t>
      </w:r>
      <w:r w:rsidRPr="00453198">
        <w:rPr>
          <w:rFonts w:ascii="Consolas" w:hAnsi="Consolas"/>
          <w:color w:val="666600"/>
          <w:sz w:val="21"/>
          <w:szCs w:val="21"/>
        </w:rPr>
        <w:t>).</w:t>
      </w:r>
      <w:proofErr w:type="spellStart"/>
      <w:r w:rsidRPr="00453198">
        <w:rPr>
          <w:rFonts w:ascii="Consolas" w:hAnsi="Consolas"/>
          <w:color w:val="000000"/>
          <w:sz w:val="21"/>
          <w:szCs w:val="21"/>
        </w:rPr>
        <w:t>asDouble</w:t>
      </w:r>
      <w:proofErr w:type="spellEnd"/>
      <w:r w:rsidRPr="00453198">
        <w:rPr>
          <w:rFonts w:ascii="Consolas" w:hAnsi="Consolas"/>
          <w:color w:val="666600"/>
          <w:sz w:val="21"/>
          <w:szCs w:val="21"/>
        </w:rPr>
        <w:t>();</w:t>
      </w:r>
    </w:p>
    <w:p w14:paraId="2664345A"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88"/>
          <w:sz w:val="21"/>
          <w:szCs w:val="21"/>
        </w:rPr>
        <w:t>catch</w:t>
      </w:r>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660066"/>
          <w:sz w:val="21"/>
          <w:szCs w:val="21"/>
        </w:rPr>
        <w:t>Exception</w:t>
      </w:r>
      <w:proofErr w:type="spellEnd"/>
      <w:r w:rsidRPr="00453198">
        <w:rPr>
          <w:rFonts w:ascii="Consolas" w:hAnsi="Consolas"/>
          <w:color w:val="000000"/>
          <w:sz w:val="21"/>
          <w:szCs w:val="21"/>
        </w:rPr>
        <w:t xml:space="preserve"> e</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6D39269A"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valu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0</w:t>
      </w:r>
      <w:r w:rsidRPr="00453198">
        <w:rPr>
          <w:rFonts w:ascii="Consolas" w:hAnsi="Consolas"/>
          <w:color w:val="666600"/>
          <w:sz w:val="21"/>
          <w:szCs w:val="21"/>
        </w:rPr>
        <w:t>;</w:t>
      </w:r>
    </w:p>
    <w:p w14:paraId="448ACDD8"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1C07A087"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w:t>
      </w:r>
    </w:p>
    <w:p w14:paraId="6BA61256"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lock</w:t>
      </w:r>
      <w:r w:rsidRPr="00453198">
        <w:rPr>
          <w:rFonts w:ascii="Consolas" w:hAnsi="Consolas"/>
          <w:color w:val="666600"/>
          <w:sz w:val="21"/>
          <w:szCs w:val="21"/>
        </w:rPr>
        <w:t>.</w:t>
      </w:r>
      <w:r w:rsidRPr="00453198">
        <w:rPr>
          <w:rFonts w:ascii="Consolas" w:hAnsi="Consolas"/>
          <w:color w:val="000000"/>
          <w:sz w:val="21"/>
          <w:szCs w:val="21"/>
        </w:rPr>
        <w:t>unlock</w:t>
      </w:r>
      <w:proofErr w:type="spellEnd"/>
      <w:r w:rsidRPr="00453198">
        <w:rPr>
          <w:rFonts w:ascii="Consolas" w:hAnsi="Consolas"/>
          <w:color w:val="666600"/>
          <w:sz w:val="21"/>
          <w:szCs w:val="21"/>
        </w:rPr>
        <w:t>();</w:t>
      </w:r>
    </w:p>
    <w:p w14:paraId="5D1A6F64"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w:t>
      </w:r>
    </w:p>
    <w:p w14:paraId="5A303CCC" w14:textId="77777777" w:rsidR="001A111D"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return</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value</w:t>
      </w:r>
      <w:proofErr w:type="spellEnd"/>
      <w:r w:rsidRPr="00453198">
        <w:rPr>
          <w:rFonts w:ascii="Consolas" w:hAnsi="Consolas"/>
          <w:color w:val="666600"/>
          <w:sz w:val="21"/>
          <w:szCs w:val="21"/>
        </w:rPr>
        <w:t>;</w:t>
      </w:r>
    </w:p>
    <w:p w14:paraId="2B0ECAD1" w14:textId="4F10E51B" w:rsidR="00175FF6" w:rsidRPr="00453198" w:rsidRDefault="001A111D" w:rsidP="005A4CAA">
      <w:pPr>
        <w:pStyle w:val="HTMLambformatprevi"/>
        <w:numPr>
          <w:ilvl w:val="0"/>
          <w:numId w:val="1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115129180"/>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6EA33116" w14:textId="17779E4F" w:rsidR="00CB38D6" w:rsidRPr="00453198" w:rsidRDefault="00CB38D6" w:rsidP="0032269F">
      <w:pPr>
        <w:pStyle w:val="Ttol4"/>
      </w:pPr>
      <w:r w:rsidRPr="00453198">
        <w:t>QUAN INICIAR ELS THREADS?</w:t>
      </w:r>
    </w:p>
    <w:p w14:paraId="09B86742" w14:textId="12D82D08" w:rsidR="002D7BF9" w:rsidRPr="00453198" w:rsidRDefault="002D7BF9" w:rsidP="00CB38D6">
      <w:r w:rsidRPr="00453198">
        <w:t>L’</w:t>
      </w:r>
      <w:r w:rsidR="00E60250" w:rsidRPr="00453198">
        <w:t>altra problemàtica</w:t>
      </w:r>
      <w:r w:rsidRPr="00453198">
        <w:t xml:space="preserve"> arriba amb una pregunta. Quan s’han d’iniciar els </w:t>
      </w:r>
      <w:proofErr w:type="spellStart"/>
      <w:r w:rsidRPr="00453198">
        <w:rPr>
          <w:i/>
          <w:iCs/>
        </w:rPr>
        <w:t>threads</w:t>
      </w:r>
      <w:proofErr w:type="spellEnd"/>
      <w:r w:rsidRPr="00453198">
        <w:t xml:space="preserve">? </w:t>
      </w:r>
    </w:p>
    <w:p w14:paraId="6D509746" w14:textId="2A6A031B" w:rsidR="002679B4" w:rsidRPr="00453198" w:rsidRDefault="002D7BF9" w:rsidP="00CB38D6">
      <w:r w:rsidRPr="00453198">
        <w:t xml:space="preserve">La solució a aquesta pregunta és simple. Cada vegada que un usuari iniciï sessió a l’aplicació, primer desarà el </w:t>
      </w:r>
      <w:proofErr w:type="spellStart"/>
      <w:r w:rsidRPr="00453198">
        <w:rPr>
          <w:i/>
          <w:iCs/>
        </w:rPr>
        <w:t>token</w:t>
      </w:r>
      <w:proofErr w:type="spellEnd"/>
      <w:r w:rsidRPr="00453198">
        <w:t xml:space="preserve"> de la notificació per a poder</w:t>
      </w:r>
      <w:r w:rsidR="00E60250" w:rsidRPr="00453198">
        <w:t xml:space="preserve">, posteriorment, enviar les notificacions al dispositiu mòbil. Després iniciarà els </w:t>
      </w:r>
      <w:proofErr w:type="spellStart"/>
      <w:r w:rsidR="00E60250" w:rsidRPr="00453198">
        <w:rPr>
          <w:i/>
          <w:iCs/>
        </w:rPr>
        <w:t>threads</w:t>
      </w:r>
      <w:proofErr w:type="spellEnd"/>
      <w:r w:rsidR="00E60250" w:rsidRPr="00453198">
        <w:t xml:space="preserve"> que encara no hagin estat iniciats fent una crida al mètode </w:t>
      </w:r>
      <w:proofErr w:type="spellStart"/>
      <w:r w:rsidR="00E60250" w:rsidRPr="00453198">
        <w:rPr>
          <w:i/>
          <w:iCs/>
        </w:rPr>
        <w:t>startThreads</w:t>
      </w:r>
      <w:proofErr w:type="spellEnd"/>
      <w:r w:rsidR="00E60250" w:rsidRPr="00453198">
        <w:t>. Aquest mètode agafarà totes les alertes que hi ha a la base de dades i a continuació, farà una cerca per comprovar que aquella alerta està desada en un atribut de llistes d’alertes.</w:t>
      </w:r>
    </w:p>
    <w:p w14:paraId="67DCDF01"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proofErr w:type="spellStart"/>
      <w:r w:rsidRPr="00453198">
        <w:rPr>
          <w:rFonts w:ascii="Consolas" w:hAnsi="Consolas"/>
          <w:color w:val="000088"/>
          <w:sz w:val="21"/>
          <w:szCs w:val="21"/>
        </w:rPr>
        <w:t>publi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void</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startThread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1F6411AA"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List</w:t>
      </w:r>
      <w:proofErr w:type="spellEnd"/>
      <w:r w:rsidRPr="00453198">
        <w:rPr>
          <w:rFonts w:ascii="Consolas" w:hAnsi="Consolas"/>
          <w:color w:val="666600"/>
          <w:sz w:val="21"/>
          <w:szCs w:val="21"/>
        </w:rPr>
        <w:t>&lt;</w:t>
      </w:r>
      <w:proofErr w:type="spellStart"/>
      <w:r w:rsidRPr="00453198">
        <w:rPr>
          <w:rFonts w:ascii="Consolas" w:hAnsi="Consolas"/>
          <w:color w:val="660066"/>
          <w:sz w:val="21"/>
          <w:szCs w:val="21"/>
        </w:rPr>
        <w:t>Warning</w:t>
      </w:r>
      <w:proofErr w:type="spellEnd"/>
      <w:r w:rsidRPr="00453198">
        <w:rPr>
          <w:rFonts w:ascii="Consolas" w:hAnsi="Consolas"/>
          <w:color w:val="666600"/>
          <w:sz w:val="21"/>
          <w:szCs w:val="21"/>
        </w:rPr>
        <w:t>&g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s</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baseController</w:t>
      </w:r>
      <w:r w:rsidRPr="00453198">
        <w:rPr>
          <w:rFonts w:ascii="Consolas" w:hAnsi="Consolas"/>
          <w:color w:val="666600"/>
          <w:sz w:val="21"/>
          <w:szCs w:val="21"/>
        </w:rPr>
        <w:t>.</w:t>
      </w:r>
      <w:r w:rsidRPr="00453198">
        <w:rPr>
          <w:rFonts w:ascii="Consolas" w:hAnsi="Consolas"/>
          <w:color w:val="000000"/>
          <w:sz w:val="21"/>
          <w:szCs w:val="21"/>
        </w:rPr>
        <w:t>getAllWarnings</w:t>
      </w:r>
      <w:proofErr w:type="spellEnd"/>
      <w:r w:rsidRPr="00453198">
        <w:rPr>
          <w:rFonts w:ascii="Consolas" w:hAnsi="Consolas"/>
          <w:color w:val="666600"/>
          <w:sz w:val="21"/>
          <w:szCs w:val="21"/>
        </w:rPr>
        <w:t>();</w:t>
      </w:r>
    </w:p>
    <w:p w14:paraId="5D067A9A"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000088"/>
          <w:sz w:val="21"/>
          <w:szCs w:val="21"/>
        </w:rPr>
        <w:t>for</w:t>
      </w:r>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660066"/>
          <w:sz w:val="21"/>
          <w:szCs w:val="21"/>
        </w:rPr>
        <w:t>Warning</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5C9A4999"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WarningThread</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thread</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IsInThread</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getId</w:t>
      </w:r>
      <w:proofErr w:type="spellEnd"/>
      <w:r w:rsidRPr="00453198">
        <w:rPr>
          <w:rFonts w:ascii="Consolas" w:hAnsi="Consolas"/>
          <w:color w:val="666600"/>
          <w:sz w:val="21"/>
          <w:szCs w:val="21"/>
        </w:rPr>
        <w:t>());</w:t>
      </w:r>
    </w:p>
    <w:p w14:paraId="260662C0"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88"/>
          <w:sz w:val="21"/>
          <w:szCs w:val="21"/>
        </w:rPr>
        <w:t>if</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thread</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ull</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5E07365E"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660066"/>
          <w:sz w:val="21"/>
          <w:szCs w:val="21"/>
        </w:rPr>
        <w:t>WarningThread</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newWarning</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new</w:t>
      </w:r>
      <w:proofErr w:type="spellEnd"/>
      <w:r w:rsidRPr="00453198">
        <w:rPr>
          <w:rFonts w:ascii="Consolas" w:hAnsi="Consolas"/>
          <w:color w:val="000000"/>
          <w:sz w:val="21"/>
          <w:szCs w:val="21"/>
        </w:rPr>
        <w:t xml:space="preserve"> </w:t>
      </w:r>
      <w:proofErr w:type="spellStart"/>
      <w:r w:rsidRPr="00453198">
        <w:rPr>
          <w:rFonts w:ascii="Consolas" w:hAnsi="Consolas"/>
          <w:color w:val="660066"/>
          <w:sz w:val="21"/>
          <w:szCs w:val="21"/>
        </w:rPr>
        <w:t>WarningThread</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r w:rsidRPr="00453198">
        <w:rPr>
          <w:rFonts w:ascii="Consolas" w:hAnsi="Consolas"/>
          <w:color w:val="000000"/>
          <w:sz w:val="21"/>
          <w:szCs w:val="21"/>
        </w:rPr>
        <w:tab/>
      </w:r>
      <w:proofErr w:type="spellStart"/>
      <w:r w:rsidRPr="00453198">
        <w:rPr>
          <w:rFonts w:ascii="Consolas" w:hAnsi="Consolas"/>
          <w:color w:val="000000"/>
          <w:sz w:val="21"/>
          <w:szCs w:val="21"/>
        </w:rPr>
        <w:t>databaseController</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notificationMonitor</w:t>
      </w:r>
      <w:proofErr w:type="spellEnd"/>
      <w:r w:rsidRPr="00453198">
        <w:rPr>
          <w:rFonts w:ascii="Consolas" w:hAnsi="Consolas"/>
          <w:color w:val="666600"/>
          <w:sz w:val="21"/>
          <w:szCs w:val="21"/>
        </w:rPr>
        <w:t>);</w:t>
      </w:r>
    </w:p>
    <w:p w14:paraId="55BD8D16"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newWarning</w:t>
      </w:r>
      <w:r w:rsidRPr="00453198">
        <w:rPr>
          <w:rFonts w:ascii="Consolas" w:hAnsi="Consolas"/>
          <w:color w:val="666600"/>
          <w:sz w:val="21"/>
          <w:szCs w:val="21"/>
        </w:rPr>
        <w:t>.</w:t>
      </w:r>
      <w:r w:rsidRPr="00453198">
        <w:rPr>
          <w:rFonts w:ascii="Consolas" w:hAnsi="Consolas"/>
          <w:color w:val="000000"/>
          <w:sz w:val="21"/>
          <w:szCs w:val="21"/>
        </w:rPr>
        <w:t>start</w:t>
      </w:r>
      <w:proofErr w:type="spellEnd"/>
      <w:r w:rsidRPr="00453198">
        <w:rPr>
          <w:rFonts w:ascii="Consolas" w:hAnsi="Consolas"/>
          <w:color w:val="666600"/>
          <w:sz w:val="21"/>
          <w:szCs w:val="21"/>
        </w:rPr>
        <w:t>();</w:t>
      </w:r>
    </w:p>
    <w:p w14:paraId="63DA7622"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threads</w:t>
      </w:r>
      <w:r w:rsidRPr="00453198">
        <w:rPr>
          <w:rFonts w:ascii="Consolas" w:hAnsi="Consolas"/>
          <w:color w:val="666600"/>
          <w:sz w:val="21"/>
          <w:szCs w:val="21"/>
        </w:rPr>
        <w:t>.</w:t>
      </w:r>
      <w:r w:rsidRPr="00453198">
        <w:rPr>
          <w:rFonts w:ascii="Consolas" w:hAnsi="Consolas"/>
          <w:color w:val="000088"/>
          <w:sz w:val="21"/>
          <w:szCs w:val="21"/>
        </w:rPr>
        <w:t>add</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newWarning</w:t>
      </w:r>
      <w:proofErr w:type="spellEnd"/>
      <w:r w:rsidRPr="00453198">
        <w:rPr>
          <w:rFonts w:ascii="Consolas" w:hAnsi="Consolas"/>
          <w:color w:val="666600"/>
          <w:sz w:val="21"/>
          <w:szCs w:val="21"/>
        </w:rPr>
        <w:t>);</w:t>
      </w:r>
    </w:p>
    <w:p w14:paraId="4EF2DAD4"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els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
    <w:p w14:paraId="55C1E71B"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proofErr w:type="spellStart"/>
      <w:r w:rsidRPr="00453198">
        <w:rPr>
          <w:rFonts w:ascii="Consolas" w:hAnsi="Consolas"/>
          <w:color w:val="000000"/>
          <w:sz w:val="21"/>
          <w:szCs w:val="21"/>
        </w:rPr>
        <w:t>thread</w:t>
      </w:r>
      <w:r w:rsidRPr="00453198">
        <w:rPr>
          <w:rFonts w:ascii="Consolas" w:hAnsi="Consolas"/>
          <w:color w:val="666600"/>
          <w:sz w:val="21"/>
          <w:szCs w:val="21"/>
        </w:rPr>
        <w:t>.</w:t>
      </w:r>
      <w:r w:rsidRPr="00453198">
        <w:rPr>
          <w:rFonts w:ascii="Consolas" w:hAnsi="Consolas"/>
          <w:color w:val="000000"/>
          <w:sz w:val="21"/>
          <w:szCs w:val="21"/>
        </w:rPr>
        <w:t>setWarning</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proofErr w:type="spellEnd"/>
      <w:r w:rsidRPr="00453198">
        <w:rPr>
          <w:rFonts w:ascii="Consolas" w:hAnsi="Consolas"/>
          <w:color w:val="666600"/>
          <w:sz w:val="21"/>
          <w:szCs w:val="21"/>
        </w:rPr>
        <w:t>);</w:t>
      </w:r>
    </w:p>
    <w:p w14:paraId="0ACBECD3"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4C491159" w14:textId="77777777" w:rsidR="001A111D" w:rsidRPr="00453198" w:rsidRDefault="001A111D" w:rsidP="005A4CAA">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000000"/>
          <w:sz w:val="21"/>
          <w:szCs w:val="21"/>
        </w:rPr>
        <w:t xml:space="preserve">    </w:t>
      </w:r>
      <w:r w:rsidRPr="00453198">
        <w:rPr>
          <w:rFonts w:ascii="Consolas" w:hAnsi="Consolas"/>
          <w:color w:val="666600"/>
          <w:sz w:val="21"/>
          <w:szCs w:val="21"/>
        </w:rPr>
        <w:t>}</w:t>
      </w:r>
    </w:p>
    <w:p w14:paraId="2CB98B5A" w14:textId="473749BA" w:rsidR="00175FF6" w:rsidRPr="00453198" w:rsidRDefault="001A111D" w:rsidP="00175FF6">
      <w:pPr>
        <w:pStyle w:val="HTMLambformatprevi"/>
        <w:numPr>
          <w:ilvl w:val="0"/>
          <w:numId w:val="1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2018119503"/>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15A2864C" w14:textId="1528A95C" w:rsidR="004858FA" w:rsidRPr="00453198" w:rsidRDefault="00A81D98" w:rsidP="004858FA">
      <w:pPr>
        <w:pStyle w:val="Ttol3"/>
      </w:pPr>
      <w:bookmarkStart w:id="80" w:name="_Toc74671333"/>
      <w:r w:rsidRPr="00453198">
        <w:t>RESULTAT FINAL</w:t>
      </w:r>
      <w:bookmarkEnd w:id="80"/>
    </w:p>
    <w:p w14:paraId="1F300129" w14:textId="3A28E8EC" w:rsidR="00A81D98" w:rsidRPr="00453198" w:rsidRDefault="00A81D98" w:rsidP="00A81D98">
      <w:r w:rsidRPr="00453198">
        <w:t>Només entrar a la direcció web</w:t>
      </w:r>
      <w:r w:rsidR="00AF1C90" w:rsidRPr="00453198">
        <w:t xml:space="preserve"> apareixerà el taulell de l’aplicació. En aquesta pàgina es podrà seleccionar entre crear o veure la llista d’institucions mèdiques, rols, alertes i </w:t>
      </w:r>
      <w:r w:rsidR="00AF1C90" w:rsidRPr="00453198">
        <w:lastRenderedPageBreak/>
        <w:t xml:space="preserve">usuaris.  A més en cada pàgina hi ha un </w:t>
      </w:r>
      <w:proofErr w:type="spellStart"/>
      <w:r w:rsidR="00AF1C90" w:rsidRPr="00453198">
        <w:rPr>
          <w:i/>
          <w:iCs/>
        </w:rPr>
        <w:t>header</w:t>
      </w:r>
      <w:proofErr w:type="spellEnd"/>
      <w:r w:rsidR="00AF1C90" w:rsidRPr="00453198">
        <w:t xml:space="preserve"> que hi haurà tots els elements de navegació per a poder crear o veure el llistat dels elements de la web.</w:t>
      </w:r>
    </w:p>
    <w:p w14:paraId="474BD2CD" w14:textId="77777777" w:rsidR="00AF1C90" w:rsidRPr="00453198" w:rsidRDefault="00A81D98" w:rsidP="00AF1C90">
      <w:pPr>
        <w:keepNext/>
        <w:jc w:val="center"/>
      </w:pPr>
      <w:r w:rsidRPr="00453198">
        <w:rPr>
          <w:noProof/>
        </w:rPr>
        <w:drawing>
          <wp:inline distT="0" distB="0" distL="0" distR="0" wp14:anchorId="241EF3CE" wp14:editId="46EF1091">
            <wp:extent cx="5408618" cy="2700000"/>
            <wp:effectExtent l="0" t="0" r="1905"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8618" cy="2700000"/>
                    </a:xfrm>
                    <a:prstGeom prst="rect">
                      <a:avLst/>
                    </a:prstGeom>
                  </pic:spPr>
                </pic:pic>
              </a:graphicData>
            </a:graphic>
          </wp:inline>
        </w:drawing>
      </w:r>
    </w:p>
    <w:p w14:paraId="5E279CEF" w14:textId="3E98CF17" w:rsidR="00A81D98" w:rsidRPr="00453198" w:rsidRDefault="00AF1C90" w:rsidP="00AF1C90">
      <w:pPr>
        <w:pStyle w:val="Llegenda"/>
      </w:pPr>
      <w:bookmarkStart w:id="81" w:name="_Toc74671369"/>
      <w:r w:rsidRPr="00453198">
        <w:t xml:space="preserve">Figura </w:t>
      </w:r>
      <w:fldSimple w:instr=" STYLEREF 1 \s ">
        <w:r w:rsidR="00EF03B1">
          <w:rPr>
            <w:noProof/>
          </w:rPr>
          <w:t>6</w:t>
        </w:r>
      </w:fldSimple>
      <w:r w:rsidR="00EF03B1">
        <w:t>.</w:t>
      </w:r>
      <w:fldSimple w:instr=" SEQ Figura \* ARABIC \s 1 ">
        <w:r w:rsidR="00EF03B1">
          <w:rPr>
            <w:noProof/>
          </w:rPr>
          <w:t>19</w:t>
        </w:r>
      </w:fldSimple>
      <w:r w:rsidRPr="00453198">
        <w:t>: Resultat final del taulell de la pàgina web.</w:t>
      </w:r>
      <w:bookmarkEnd w:id="81"/>
    </w:p>
    <w:p w14:paraId="1CCB4232" w14:textId="308B29EC" w:rsidR="00AF1C90" w:rsidRPr="00453198" w:rsidRDefault="00AF1C90" w:rsidP="00AF1C90">
      <w:r w:rsidRPr="00453198">
        <w:t xml:space="preserve">A continuació, i depenent del que s’hagi escollit entre veure el llistat o crear, es veurà com es crea una alerta. D’igual manera que en tot aquest subapartat, del servidor web, només es veurà tot el relacionat amb les alertes. </w:t>
      </w:r>
    </w:p>
    <w:p w14:paraId="65D418FA" w14:textId="65053975" w:rsidR="00E80128" w:rsidRPr="00453198" w:rsidRDefault="00E80128" w:rsidP="00AF1C90">
      <w:r w:rsidRPr="00453198">
        <w:t>En la creació d’una alerta s’haurà de posar totes les dades necessàries per a poder crear l’alerta. Si un d’aquests elements no son introduïts de manera correcta es mostrarà un error a l’usuari.</w:t>
      </w:r>
    </w:p>
    <w:p w14:paraId="67AE2A47" w14:textId="77777777" w:rsidR="00AF1C90" w:rsidRPr="00453198" w:rsidRDefault="00A81D98" w:rsidP="00AF1C90">
      <w:pPr>
        <w:keepNext/>
        <w:jc w:val="center"/>
      </w:pPr>
      <w:r w:rsidRPr="00453198">
        <w:rPr>
          <w:noProof/>
        </w:rPr>
        <w:lastRenderedPageBreak/>
        <w:drawing>
          <wp:inline distT="0" distB="0" distL="0" distR="0" wp14:anchorId="21F09F5F" wp14:editId="059C8916">
            <wp:extent cx="5413555" cy="2700000"/>
            <wp:effectExtent l="0" t="0" r="0" b="5715"/>
            <wp:docPr id="25" name="Imat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13555" cy="2700000"/>
                    </a:xfrm>
                    <a:prstGeom prst="rect">
                      <a:avLst/>
                    </a:prstGeom>
                  </pic:spPr>
                </pic:pic>
              </a:graphicData>
            </a:graphic>
          </wp:inline>
        </w:drawing>
      </w:r>
    </w:p>
    <w:p w14:paraId="3B315659" w14:textId="5D05EF65" w:rsidR="00A81D98" w:rsidRPr="00453198" w:rsidRDefault="00AF1C90" w:rsidP="00AF1C90">
      <w:pPr>
        <w:pStyle w:val="Llegenda"/>
      </w:pPr>
      <w:bookmarkStart w:id="82" w:name="_Toc74671370"/>
      <w:r w:rsidRPr="00453198">
        <w:t xml:space="preserve">Figura </w:t>
      </w:r>
      <w:fldSimple w:instr=" STYLEREF 1 \s ">
        <w:r w:rsidR="00EF03B1">
          <w:rPr>
            <w:noProof/>
          </w:rPr>
          <w:t>6</w:t>
        </w:r>
      </w:fldSimple>
      <w:r w:rsidR="00EF03B1">
        <w:t>.</w:t>
      </w:r>
      <w:fldSimple w:instr=" SEQ Figura \* ARABIC \s 1 ">
        <w:r w:rsidR="00EF03B1">
          <w:rPr>
            <w:noProof/>
          </w:rPr>
          <w:t>20</w:t>
        </w:r>
      </w:fldSimple>
      <w:r w:rsidRPr="00453198">
        <w:t>: Resultat final de la creació d’una alerta de la pàgina web.</w:t>
      </w:r>
      <w:bookmarkEnd w:id="82"/>
    </w:p>
    <w:p w14:paraId="3A435838" w14:textId="6D727911" w:rsidR="00E80128" w:rsidRPr="00453198" w:rsidRDefault="00E80128" w:rsidP="00E80128">
      <w:r w:rsidRPr="00453198">
        <w:t>La llista d’alertes es on hi ha mes requeriments, ja que s’ha fet que es pugui cercar en cada columna i ordenar de forma ascendent o descendent la llista en funció d’una columna.</w:t>
      </w:r>
    </w:p>
    <w:p w14:paraId="090BEE2E" w14:textId="77777777" w:rsidR="00AF1C90" w:rsidRPr="00453198" w:rsidRDefault="00A81D98" w:rsidP="00AF1C90">
      <w:pPr>
        <w:keepNext/>
        <w:jc w:val="center"/>
      </w:pPr>
      <w:r w:rsidRPr="00453198">
        <w:rPr>
          <w:noProof/>
        </w:rPr>
        <w:drawing>
          <wp:inline distT="0" distB="0" distL="0" distR="0" wp14:anchorId="53422FB1" wp14:editId="3A03964D">
            <wp:extent cx="5422218" cy="2700000"/>
            <wp:effectExtent l="0" t="0" r="762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22218" cy="2700000"/>
                    </a:xfrm>
                    <a:prstGeom prst="rect">
                      <a:avLst/>
                    </a:prstGeom>
                  </pic:spPr>
                </pic:pic>
              </a:graphicData>
            </a:graphic>
          </wp:inline>
        </w:drawing>
      </w:r>
    </w:p>
    <w:p w14:paraId="68A8A8E0" w14:textId="2917C961" w:rsidR="00AF1C90" w:rsidRPr="00453198" w:rsidRDefault="00AF1C90" w:rsidP="00AF1C90">
      <w:pPr>
        <w:pStyle w:val="Llegenda"/>
      </w:pPr>
      <w:bookmarkStart w:id="83" w:name="_Toc74671371"/>
      <w:r w:rsidRPr="00453198">
        <w:t xml:space="preserve">Figura </w:t>
      </w:r>
      <w:fldSimple w:instr=" STYLEREF 1 \s ">
        <w:r w:rsidR="00EF03B1">
          <w:rPr>
            <w:noProof/>
          </w:rPr>
          <w:t>6</w:t>
        </w:r>
      </w:fldSimple>
      <w:r w:rsidR="00EF03B1">
        <w:t>.</w:t>
      </w:r>
      <w:fldSimple w:instr=" SEQ Figura \* ARABIC \s 1 ">
        <w:r w:rsidR="00EF03B1">
          <w:rPr>
            <w:noProof/>
          </w:rPr>
          <w:t>21</w:t>
        </w:r>
      </w:fldSimple>
      <w:r w:rsidRPr="00453198">
        <w:t xml:space="preserve"> Figura </w:t>
      </w:r>
      <w:fldSimple w:instr=" STYLEREF 1 \s ">
        <w:r w:rsidR="00EF03B1">
          <w:rPr>
            <w:noProof/>
          </w:rPr>
          <w:t>6</w:t>
        </w:r>
      </w:fldSimple>
      <w:r w:rsidR="00EF03B1">
        <w:t>.</w:t>
      </w:r>
      <w:fldSimple w:instr=" SEQ Figura \* ARABIC \s 1 ">
        <w:r w:rsidR="00EF03B1">
          <w:rPr>
            <w:noProof/>
          </w:rPr>
          <w:t>22</w:t>
        </w:r>
      </w:fldSimple>
      <w:r w:rsidRPr="00453198">
        <w:t>: Resultat final de la llista alertes de la pàgina web.</w:t>
      </w:r>
      <w:bookmarkEnd w:id="83"/>
    </w:p>
    <w:p w14:paraId="1BC8C928" w14:textId="2F782E0B" w:rsidR="00A81D98" w:rsidRPr="00453198" w:rsidRDefault="00AF1C90" w:rsidP="00AF1C90">
      <w:pPr>
        <w:pStyle w:val="Llegenda"/>
        <w:jc w:val="both"/>
      </w:pPr>
      <w:r w:rsidRPr="00453198">
        <w:t>Una vegada es fa click a sobre d’un element de la llista s</w:t>
      </w:r>
      <w:r w:rsidR="00E80128" w:rsidRPr="00453198">
        <w:t>’obre la pàgina de la visualització d’una alerta. Aquí és veurà totes les dades de l’alerta, i a més és podrà editar i esborrar l’alerta.</w:t>
      </w:r>
    </w:p>
    <w:p w14:paraId="54C2D37B" w14:textId="77777777" w:rsidR="00AF1C90" w:rsidRPr="00453198" w:rsidRDefault="00A81D98" w:rsidP="00AF1C90">
      <w:pPr>
        <w:keepNext/>
        <w:jc w:val="center"/>
      </w:pPr>
      <w:r w:rsidRPr="00453198">
        <w:rPr>
          <w:noProof/>
        </w:rPr>
        <w:lastRenderedPageBreak/>
        <w:drawing>
          <wp:inline distT="0" distB="0" distL="0" distR="0" wp14:anchorId="43437023" wp14:editId="6CE1F102">
            <wp:extent cx="5448369" cy="2700000"/>
            <wp:effectExtent l="0" t="0" r="0" b="5715"/>
            <wp:docPr id="27" name="Imat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48369" cy="2700000"/>
                    </a:xfrm>
                    <a:prstGeom prst="rect">
                      <a:avLst/>
                    </a:prstGeom>
                  </pic:spPr>
                </pic:pic>
              </a:graphicData>
            </a:graphic>
          </wp:inline>
        </w:drawing>
      </w:r>
    </w:p>
    <w:p w14:paraId="472E0058" w14:textId="6BE2C104" w:rsidR="00AF1C90" w:rsidRPr="00453198" w:rsidRDefault="00AF1C90" w:rsidP="00AF1C90">
      <w:pPr>
        <w:pStyle w:val="Llegenda"/>
      </w:pPr>
      <w:bookmarkStart w:id="84" w:name="_Toc74671372"/>
      <w:r w:rsidRPr="00453198">
        <w:t xml:space="preserve">Figura </w:t>
      </w:r>
      <w:fldSimple w:instr=" STYLEREF 1 \s ">
        <w:r w:rsidR="00EF03B1">
          <w:rPr>
            <w:noProof/>
          </w:rPr>
          <w:t>6</w:t>
        </w:r>
      </w:fldSimple>
      <w:r w:rsidR="00EF03B1">
        <w:t>.</w:t>
      </w:r>
      <w:fldSimple w:instr=" SEQ Figura \* ARABIC \s 1 ">
        <w:r w:rsidR="00EF03B1">
          <w:rPr>
            <w:noProof/>
          </w:rPr>
          <w:t>23</w:t>
        </w:r>
      </w:fldSimple>
      <w:r w:rsidRPr="00453198">
        <w:t xml:space="preserve"> Figura </w:t>
      </w:r>
      <w:fldSimple w:instr=" STYLEREF 1 \s ">
        <w:r w:rsidR="00EF03B1">
          <w:rPr>
            <w:noProof/>
          </w:rPr>
          <w:t>6</w:t>
        </w:r>
      </w:fldSimple>
      <w:r w:rsidR="00EF03B1">
        <w:t>.</w:t>
      </w:r>
      <w:fldSimple w:instr=" SEQ Figura \* ARABIC \s 1 ">
        <w:r w:rsidR="00EF03B1">
          <w:rPr>
            <w:noProof/>
          </w:rPr>
          <w:t>24</w:t>
        </w:r>
      </w:fldSimple>
      <w:r w:rsidRPr="00453198">
        <w:t>: Resultat final de la visualització d’una alerta de la pàgina web.</w:t>
      </w:r>
      <w:bookmarkEnd w:id="84"/>
    </w:p>
    <w:p w14:paraId="628B3D54" w14:textId="73723DE7" w:rsidR="00A81D98" w:rsidRPr="00453198" w:rsidRDefault="00AF1C90" w:rsidP="00AF1C90">
      <w:pPr>
        <w:pStyle w:val="Llegenda"/>
        <w:jc w:val="both"/>
      </w:pPr>
      <w:r w:rsidRPr="00453198">
        <w:t>Editar les alertes es un disseny igual que el de la creació, a excepció que hi ha elements que no es poden variar. Aquests elements son els noms i el rol. Ja que al ser les claus primàries de l’alerta hi hauria molts problemes en canviar aquestes dades.</w:t>
      </w:r>
    </w:p>
    <w:p w14:paraId="7C0550F6" w14:textId="77777777" w:rsidR="00AF1C90" w:rsidRPr="00453198" w:rsidRDefault="00A81D98" w:rsidP="00AF1C90">
      <w:pPr>
        <w:keepNext/>
        <w:jc w:val="center"/>
      </w:pPr>
      <w:r w:rsidRPr="00453198">
        <w:rPr>
          <w:noProof/>
        </w:rPr>
        <w:drawing>
          <wp:inline distT="0" distB="0" distL="0" distR="0" wp14:anchorId="618DF09A" wp14:editId="3C3B6736">
            <wp:extent cx="5406153" cy="2700000"/>
            <wp:effectExtent l="0" t="0" r="4445" b="5715"/>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6153" cy="2700000"/>
                    </a:xfrm>
                    <a:prstGeom prst="rect">
                      <a:avLst/>
                    </a:prstGeom>
                  </pic:spPr>
                </pic:pic>
              </a:graphicData>
            </a:graphic>
          </wp:inline>
        </w:drawing>
      </w:r>
    </w:p>
    <w:p w14:paraId="00537B94" w14:textId="46243AA8" w:rsidR="00A81D98" w:rsidRPr="00453198" w:rsidRDefault="00AF1C90" w:rsidP="00AF1C90">
      <w:pPr>
        <w:pStyle w:val="Llegenda"/>
      </w:pPr>
      <w:bookmarkStart w:id="85" w:name="_Toc74671373"/>
      <w:r w:rsidRPr="00453198">
        <w:t xml:space="preserve">Figura </w:t>
      </w:r>
      <w:fldSimple w:instr=" STYLEREF 1 \s ">
        <w:r w:rsidR="00EF03B1">
          <w:rPr>
            <w:noProof/>
          </w:rPr>
          <w:t>6</w:t>
        </w:r>
      </w:fldSimple>
      <w:r w:rsidR="00EF03B1">
        <w:t>.</w:t>
      </w:r>
      <w:fldSimple w:instr=" SEQ Figura \* ARABIC \s 1 ">
        <w:r w:rsidR="00EF03B1">
          <w:rPr>
            <w:noProof/>
          </w:rPr>
          <w:t>25</w:t>
        </w:r>
      </w:fldSimple>
      <w:r w:rsidRPr="00453198">
        <w:t xml:space="preserve"> Figura </w:t>
      </w:r>
      <w:fldSimple w:instr=" STYLEREF 1 \s ">
        <w:r w:rsidR="00EF03B1">
          <w:rPr>
            <w:noProof/>
          </w:rPr>
          <w:t>6</w:t>
        </w:r>
      </w:fldSimple>
      <w:r w:rsidR="00EF03B1">
        <w:t>.</w:t>
      </w:r>
      <w:fldSimple w:instr=" SEQ Figura \* ARABIC \s 1 ">
        <w:r w:rsidR="00EF03B1">
          <w:rPr>
            <w:noProof/>
          </w:rPr>
          <w:t>26</w:t>
        </w:r>
      </w:fldSimple>
      <w:r w:rsidRPr="00453198">
        <w:t>: Resultat final de la edició d’una alerta de la pàgina web.</w:t>
      </w:r>
      <w:bookmarkEnd w:id="85"/>
    </w:p>
    <w:p w14:paraId="5D582CD6" w14:textId="42B78628" w:rsidR="00B031B5" w:rsidRPr="00453198" w:rsidRDefault="00B031B5" w:rsidP="00B031B5">
      <w:pPr>
        <w:pStyle w:val="Ttol2"/>
      </w:pPr>
      <w:bookmarkStart w:id="86" w:name="_Toc74671334"/>
      <w:r w:rsidRPr="00453198">
        <w:t>APLICACIÓ</w:t>
      </w:r>
      <w:r w:rsidR="005870E2" w:rsidRPr="00453198">
        <w:softHyphen/>
      </w:r>
      <w:bookmarkEnd w:id="86"/>
    </w:p>
    <w:p w14:paraId="7645DD82" w14:textId="05675AA2" w:rsidR="002D7BF9" w:rsidRPr="00453198" w:rsidRDefault="00A81D98" w:rsidP="002D7BF9">
      <w:r w:rsidRPr="00453198">
        <w:t>Una vegada es tenen els dos servidors</w:t>
      </w:r>
      <w:r w:rsidR="00E80128" w:rsidRPr="00453198">
        <w:t xml:space="preserve"> s’ha de començar a desenvolupar l’aplicació. Per això s’han utilitzat els </w:t>
      </w:r>
      <w:r w:rsidR="00E80128" w:rsidRPr="00453198">
        <w:rPr>
          <w:i/>
          <w:iCs/>
        </w:rPr>
        <w:t>frameworks</w:t>
      </w:r>
      <w:r w:rsidR="00E80128" w:rsidRPr="00453198">
        <w:t xml:space="preserve"> de  </w:t>
      </w:r>
      <w:proofErr w:type="spellStart"/>
      <w:r w:rsidR="00E80128" w:rsidRPr="00453198">
        <w:rPr>
          <w:i/>
          <w:iCs/>
        </w:rPr>
        <w:t>React</w:t>
      </w:r>
      <w:proofErr w:type="spellEnd"/>
      <w:r w:rsidR="00E80128" w:rsidRPr="00453198">
        <w:rPr>
          <w:i/>
          <w:iCs/>
        </w:rPr>
        <w:t xml:space="preserve"> </w:t>
      </w:r>
      <w:proofErr w:type="spellStart"/>
      <w:r w:rsidR="00E80128" w:rsidRPr="00453198">
        <w:rPr>
          <w:i/>
          <w:iCs/>
        </w:rPr>
        <w:t>Native</w:t>
      </w:r>
      <w:proofErr w:type="spellEnd"/>
      <w:r w:rsidR="00E80128" w:rsidRPr="00453198">
        <w:t xml:space="preserve"> i </w:t>
      </w:r>
      <w:r w:rsidR="00E80128" w:rsidRPr="00453198">
        <w:rPr>
          <w:i/>
          <w:iCs/>
        </w:rPr>
        <w:t>Expo</w:t>
      </w:r>
      <w:r w:rsidR="00E80128" w:rsidRPr="00453198">
        <w:t>. Com s’ha vist en l’apartat</w:t>
      </w:r>
      <w:r w:rsidR="00ED3A83" w:rsidRPr="00453198">
        <w:t xml:space="preserve"> </w:t>
      </w:r>
      <w:r w:rsidR="00ED3A83" w:rsidRPr="00453198">
        <w:lastRenderedPageBreak/>
        <w:t xml:space="preserve">6.1.3, el motiu d’utilitzar </w:t>
      </w:r>
      <w:proofErr w:type="spellStart"/>
      <w:r w:rsidR="00ED3A83" w:rsidRPr="00453198">
        <w:rPr>
          <w:i/>
          <w:iCs/>
        </w:rPr>
        <w:t>React</w:t>
      </w:r>
      <w:proofErr w:type="spellEnd"/>
      <w:r w:rsidR="00ED3A83" w:rsidRPr="00453198">
        <w:rPr>
          <w:i/>
          <w:iCs/>
        </w:rPr>
        <w:t xml:space="preserve"> </w:t>
      </w:r>
      <w:proofErr w:type="spellStart"/>
      <w:r w:rsidR="00ED3A83" w:rsidRPr="00453198">
        <w:rPr>
          <w:i/>
          <w:iCs/>
        </w:rPr>
        <w:t>Native</w:t>
      </w:r>
      <w:proofErr w:type="spellEnd"/>
      <w:r w:rsidR="00ED3A83" w:rsidRPr="00453198">
        <w:t xml:space="preserve"> és per la facilitat que et dona desenvolupar una aplicació per als dos sistemes operatius més utilitzats, iOS i Android. I el motiu d’usar </w:t>
      </w:r>
      <w:r w:rsidR="00ED3A83" w:rsidRPr="00453198">
        <w:rPr>
          <w:i/>
          <w:iCs/>
        </w:rPr>
        <w:t>Expo</w:t>
      </w:r>
      <w:r w:rsidR="00ED3A83" w:rsidRPr="00453198">
        <w:t xml:space="preserve"> </w:t>
      </w:r>
      <w:r w:rsidR="00A977D7" w:rsidRPr="00453198">
        <w:t>és</w:t>
      </w:r>
      <w:r w:rsidR="00ED3A83" w:rsidRPr="00453198">
        <w:t xml:space="preserve"> per la facilitat de poder executar l’aplicació al mòbil sense necessitat d’usar cap simulador o </w:t>
      </w:r>
      <w:r w:rsidR="00A977D7" w:rsidRPr="00453198">
        <w:t>emulador</w:t>
      </w:r>
      <w:r w:rsidR="00ED3A83" w:rsidRPr="00453198">
        <w:t>.</w:t>
      </w:r>
    </w:p>
    <w:p w14:paraId="1ABCE377" w14:textId="345C2DD0" w:rsidR="00B031B5" w:rsidRPr="00453198" w:rsidRDefault="004F144E" w:rsidP="00B031B5">
      <w:pPr>
        <w:pStyle w:val="Ttol3"/>
      </w:pPr>
      <w:bookmarkStart w:id="87" w:name="_Toc74671335"/>
      <w:r w:rsidRPr="00453198">
        <w:t>INICIAR SESSIÓ</w:t>
      </w:r>
      <w:bookmarkEnd w:id="87"/>
    </w:p>
    <w:p w14:paraId="4F564EF7" w14:textId="5DC0C037" w:rsidR="00A977D7" w:rsidRPr="00453198" w:rsidRDefault="00A977D7" w:rsidP="00A977D7">
      <w:r w:rsidRPr="00453198">
        <w:t xml:space="preserve">L’inici de sessió es la primera </w:t>
      </w:r>
      <w:r w:rsidR="005F38B0" w:rsidRPr="00453198">
        <w:t>pantalla</w:t>
      </w:r>
      <w:r w:rsidRPr="00453198">
        <w:t xml:space="preserve"> que es mostrarà a l’aplicació. El disseny, es simple, ja que només es necessita introduir el nom d’usuari i la contrasenya. Una vegada estiguin introduïts, s’enviaran les dades al servidor. Si tot es correcte, anirà a la llista d’alertes, si hi ha alguna dada incorrecte, es mantindrà a l’inici de sessió informant que no s’ha pogut iniciar sessió.</w:t>
      </w:r>
    </w:p>
    <w:p w14:paraId="44194E53" w14:textId="77777777" w:rsidR="00A977D7" w:rsidRPr="00453198" w:rsidRDefault="00ED3A83" w:rsidP="00A977D7">
      <w:pPr>
        <w:keepNext/>
        <w:jc w:val="center"/>
      </w:pPr>
      <w:r w:rsidRPr="00453198">
        <w:rPr>
          <w:noProof/>
        </w:rPr>
        <w:drawing>
          <wp:inline distT="0" distB="0" distL="0" distR="0" wp14:anchorId="082BA0DB" wp14:editId="3C609BB0">
            <wp:extent cx="1246578" cy="2700000"/>
            <wp:effectExtent l="0" t="0" r="0" b="5715"/>
            <wp:docPr id="31" name="Imat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46578" cy="2700000"/>
                    </a:xfrm>
                    <a:prstGeom prst="rect">
                      <a:avLst/>
                    </a:prstGeom>
                    <a:ln>
                      <a:noFill/>
                    </a:ln>
                  </pic:spPr>
                </pic:pic>
              </a:graphicData>
            </a:graphic>
          </wp:inline>
        </w:drawing>
      </w:r>
    </w:p>
    <w:p w14:paraId="55906716" w14:textId="7EAFCD22" w:rsidR="009C573E" w:rsidRPr="00453198" w:rsidRDefault="00A977D7" w:rsidP="00A977D7">
      <w:pPr>
        <w:pStyle w:val="Llegenda"/>
      </w:pPr>
      <w:bookmarkStart w:id="88" w:name="_Toc74671374"/>
      <w:r w:rsidRPr="00453198">
        <w:t xml:space="preserve">Figura </w:t>
      </w:r>
      <w:fldSimple w:instr=" STYLEREF 1 \s ">
        <w:r w:rsidR="00EF03B1">
          <w:rPr>
            <w:noProof/>
          </w:rPr>
          <w:t>6</w:t>
        </w:r>
      </w:fldSimple>
      <w:r w:rsidR="00EF03B1">
        <w:t>.</w:t>
      </w:r>
      <w:fldSimple w:instr=" SEQ Figura \* ARABIC \s 1 ">
        <w:r w:rsidR="00EF03B1">
          <w:rPr>
            <w:noProof/>
          </w:rPr>
          <w:t>27</w:t>
        </w:r>
      </w:fldSimple>
      <w:r w:rsidRPr="00453198">
        <w:t>: Resultat final de l’inici de sessió a l’aplicació.</w:t>
      </w:r>
      <w:bookmarkEnd w:id="88"/>
    </w:p>
    <w:p w14:paraId="7E43A960" w14:textId="31D00C66" w:rsidR="00A977D7" w:rsidRPr="00453198" w:rsidRDefault="00A977D7" w:rsidP="00A977D7">
      <w:proofErr w:type="spellStart"/>
      <w:r w:rsidRPr="00453198">
        <w:t>JavaScript</w:t>
      </w:r>
      <w:proofErr w:type="spellEnd"/>
      <w:r w:rsidRPr="00453198">
        <w:t xml:space="preserve"> té dos </w:t>
      </w:r>
      <w:proofErr w:type="spellStart"/>
      <w:r w:rsidRPr="00453198">
        <w:rPr>
          <w:i/>
          <w:iCs/>
        </w:rPr>
        <w:t>plugins</w:t>
      </w:r>
      <w:proofErr w:type="spellEnd"/>
      <w:r w:rsidRPr="00453198">
        <w:t xml:space="preserve"> que permeten les comunicacions </w:t>
      </w:r>
      <w:r w:rsidR="00062CEE" w:rsidRPr="00453198">
        <w:t xml:space="preserve">HTTP, </w:t>
      </w:r>
      <w:proofErr w:type="spellStart"/>
      <w:r w:rsidR="00062CEE" w:rsidRPr="00453198">
        <w:rPr>
          <w:i/>
          <w:iCs/>
        </w:rPr>
        <w:t>Axios</w:t>
      </w:r>
      <w:proofErr w:type="spellEnd"/>
      <w:r w:rsidR="00062CEE" w:rsidRPr="00453198">
        <w:t xml:space="preserve"> i </w:t>
      </w:r>
      <w:r w:rsidR="00062CEE" w:rsidRPr="00453198">
        <w:rPr>
          <w:i/>
          <w:iCs/>
        </w:rPr>
        <w:t>fetch</w:t>
      </w:r>
      <w:r w:rsidR="00062CEE" w:rsidRPr="00453198">
        <w:t xml:space="preserve">. Els dos </w:t>
      </w:r>
      <w:r w:rsidR="005F38B0" w:rsidRPr="00453198">
        <w:t>són</w:t>
      </w:r>
      <w:r w:rsidR="00062CEE" w:rsidRPr="00453198">
        <w:t xml:space="preserve"> bastants similars, és a dir que donen els mateixos resultats</w:t>
      </w:r>
      <w:r w:rsidR="005F38B0" w:rsidRPr="00453198">
        <w:t>, però</w:t>
      </w:r>
      <w:r w:rsidR="00062CEE" w:rsidRPr="00453198">
        <w:t xml:space="preserve"> </w:t>
      </w:r>
      <w:proofErr w:type="spellStart"/>
      <w:r w:rsidR="00062CEE" w:rsidRPr="00453198">
        <w:rPr>
          <w:i/>
          <w:iCs/>
        </w:rPr>
        <w:t>Axios</w:t>
      </w:r>
      <w:proofErr w:type="spellEnd"/>
      <w:r w:rsidR="00062CEE" w:rsidRPr="00453198">
        <w:t xml:space="preserve"> està pensat en el desenvolupament amb Node.js. Així que, per la manera que s’utilitzen, </w:t>
      </w:r>
      <w:r w:rsidR="005F38B0" w:rsidRPr="00453198">
        <w:t>s’usarà</w:t>
      </w:r>
      <w:r w:rsidR="00062CEE" w:rsidRPr="00453198">
        <w:t xml:space="preserve"> </w:t>
      </w:r>
      <w:proofErr w:type="spellStart"/>
      <w:r w:rsidR="00062CEE" w:rsidRPr="00453198">
        <w:rPr>
          <w:i/>
          <w:iCs/>
        </w:rPr>
        <w:t>Axios</w:t>
      </w:r>
      <w:proofErr w:type="spellEnd"/>
      <w:r w:rsidR="00062CEE" w:rsidRPr="00453198">
        <w:t xml:space="preserve"> o </w:t>
      </w:r>
      <w:r w:rsidR="00062CEE" w:rsidRPr="00453198">
        <w:rPr>
          <w:i/>
          <w:iCs/>
        </w:rPr>
        <w:t>fetch</w:t>
      </w:r>
      <w:r w:rsidR="00062CEE" w:rsidRPr="00453198">
        <w:t xml:space="preserve"> en funció del que s’hagi d’invocar.</w:t>
      </w:r>
    </w:p>
    <w:p w14:paraId="7CFB5044" w14:textId="623FAC20" w:rsidR="00062CEE" w:rsidRPr="00453198" w:rsidRDefault="00062CEE" w:rsidP="00A977D7">
      <w:r w:rsidRPr="00453198">
        <w:t xml:space="preserve">En el cas de l’inici de sessió </w:t>
      </w:r>
      <w:r w:rsidR="005F38B0" w:rsidRPr="00453198">
        <w:t>s’usarà</w:t>
      </w:r>
      <w:r w:rsidRPr="00453198">
        <w:t xml:space="preserve"> </w:t>
      </w:r>
      <w:proofErr w:type="spellStart"/>
      <w:r w:rsidRPr="00453198">
        <w:rPr>
          <w:i/>
          <w:iCs/>
        </w:rPr>
        <w:t>Axios</w:t>
      </w:r>
      <w:proofErr w:type="spellEnd"/>
      <w:r w:rsidRPr="00453198">
        <w:t xml:space="preserve">. El que es farà és enviar la petició </w:t>
      </w:r>
      <w:r w:rsidR="005F38B0" w:rsidRPr="00453198">
        <w:t>a l’URL</w:t>
      </w:r>
      <w:r w:rsidRPr="00453198">
        <w:t xml:space="preserve"> que pertoqui. Si la petició no té cap error, és a dir ha pogut arribar al destinatari, </w:t>
      </w:r>
      <w:r w:rsidR="005F38B0" w:rsidRPr="00453198">
        <w:t xml:space="preserve">es comprovarà si l’inici de sessió és correcte. Si les dades estan ben introduïdes, es desaran les dades de </w:t>
      </w:r>
      <w:r w:rsidR="005F38B0" w:rsidRPr="00453198">
        <w:lastRenderedPageBreak/>
        <w:t>l’usuari i s’anirà a la llista d’alertes. Si és incorrecte, s’informarà a l’usuari de que hi ha algun error en les dades introduïdes.</w:t>
      </w:r>
    </w:p>
    <w:p w14:paraId="79EEDC21"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proofErr w:type="spellStart"/>
      <w:r w:rsidRPr="00453198">
        <w:rPr>
          <w:rFonts w:ascii="Consolas" w:hAnsi="Consolas"/>
          <w:color w:val="000088"/>
          <w:sz w:val="21"/>
          <w:szCs w:val="21"/>
        </w:rPr>
        <w:t>cons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logi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async</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gt;</w:t>
      </w:r>
      <w:r w:rsidRPr="00453198">
        <w:rPr>
          <w:rFonts w:ascii="Consolas" w:hAnsi="Consolas"/>
          <w:color w:val="000000"/>
          <w:sz w:val="21"/>
          <w:szCs w:val="21"/>
        </w:rPr>
        <w:t xml:space="preserve"> </w:t>
      </w:r>
      <w:r w:rsidRPr="00453198">
        <w:rPr>
          <w:rFonts w:ascii="Consolas" w:hAnsi="Consolas"/>
          <w:color w:val="666600"/>
          <w:sz w:val="21"/>
          <w:szCs w:val="21"/>
        </w:rPr>
        <w:t>{</w:t>
      </w:r>
    </w:p>
    <w:p w14:paraId="6FB9AC85"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setLoading</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true</w:t>
      </w:r>
      <w:proofErr w:type="spellEnd"/>
      <w:r w:rsidRPr="00453198">
        <w:rPr>
          <w:rFonts w:ascii="Consolas" w:hAnsi="Consolas"/>
          <w:color w:val="666600"/>
          <w:sz w:val="21"/>
          <w:szCs w:val="21"/>
        </w:rPr>
        <w:t>);</w:t>
      </w:r>
    </w:p>
    <w:p w14:paraId="455D0AB2" w14:textId="7061CA78"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Axios</w:t>
      </w:r>
      <w:proofErr w:type="spellEnd"/>
    </w:p>
    <w:p w14:paraId="2EF22266"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88"/>
          <w:sz w:val="21"/>
          <w:szCs w:val="21"/>
        </w:rPr>
        <w:t>get</w:t>
      </w:r>
      <w:r w:rsidRPr="00453198">
        <w:rPr>
          <w:rFonts w:ascii="Consolas" w:hAnsi="Consolas"/>
          <w:color w:val="666600"/>
          <w:sz w:val="21"/>
          <w:szCs w:val="21"/>
        </w:rPr>
        <w:t>(</w:t>
      </w:r>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 xml:space="preserve">URL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login</w:t>
      </w:r>
      <w:proofErr w:type="spellEnd"/>
      <w:r w:rsidRPr="00453198">
        <w:rPr>
          <w:rFonts w:ascii="Consolas" w:hAnsi="Consolas"/>
          <w:color w:val="0088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usernam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password</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token</w:t>
      </w:r>
      <w:proofErr w:type="spellEnd"/>
      <w:r w:rsidRPr="00453198">
        <w:rPr>
          <w:rFonts w:ascii="Consolas" w:hAnsi="Consolas"/>
          <w:color w:val="666600"/>
          <w:sz w:val="21"/>
          <w:szCs w:val="21"/>
        </w:rPr>
        <w:t>)</w:t>
      </w:r>
    </w:p>
    <w:p w14:paraId="1BC56594"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then</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functio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respons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7F40301C"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setLoading</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false</w:t>
      </w:r>
      <w:proofErr w:type="spellEnd"/>
      <w:r w:rsidRPr="00453198">
        <w:rPr>
          <w:rFonts w:ascii="Consolas" w:hAnsi="Consolas"/>
          <w:color w:val="666600"/>
          <w:sz w:val="21"/>
          <w:szCs w:val="21"/>
        </w:rPr>
        <w:t>);</w:t>
      </w:r>
    </w:p>
    <w:p w14:paraId="6C767970"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if</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response</w:t>
      </w:r>
      <w:r w:rsidRPr="00453198">
        <w:rPr>
          <w:rFonts w:ascii="Consolas" w:hAnsi="Consolas"/>
          <w:color w:val="666600"/>
          <w:sz w:val="21"/>
          <w:szCs w:val="21"/>
        </w:rPr>
        <w:t>.</w:t>
      </w:r>
      <w:r w:rsidRPr="00453198">
        <w:rPr>
          <w:rFonts w:ascii="Consolas" w:hAnsi="Consolas"/>
          <w:color w:val="000000"/>
          <w:sz w:val="21"/>
          <w:szCs w:val="21"/>
        </w:rPr>
        <w:t>data</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2C25DFBB"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user</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response</w:t>
      </w:r>
      <w:r w:rsidRPr="00453198">
        <w:rPr>
          <w:rFonts w:ascii="Consolas" w:hAnsi="Consolas"/>
          <w:color w:val="666600"/>
          <w:sz w:val="21"/>
          <w:szCs w:val="21"/>
        </w:rPr>
        <w:t>.</w:t>
      </w:r>
      <w:r w:rsidRPr="00453198">
        <w:rPr>
          <w:rFonts w:ascii="Consolas" w:hAnsi="Consolas"/>
          <w:color w:val="000000"/>
          <w:sz w:val="21"/>
          <w:szCs w:val="21"/>
        </w:rPr>
        <w:t>data</w:t>
      </w:r>
      <w:proofErr w:type="spellEnd"/>
    </w:p>
    <w:p w14:paraId="06510E27"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loggedI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true</w:t>
      </w:r>
      <w:proofErr w:type="spellEnd"/>
    </w:p>
    <w:p w14:paraId="7CFC8882"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navigation</w:t>
      </w:r>
      <w:r w:rsidRPr="00453198">
        <w:rPr>
          <w:rFonts w:ascii="Consolas" w:hAnsi="Consolas"/>
          <w:color w:val="666600"/>
          <w:sz w:val="21"/>
          <w:szCs w:val="21"/>
        </w:rPr>
        <w:t>.</w:t>
      </w:r>
      <w:r w:rsidRPr="00453198">
        <w:rPr>
          <w:rFonts w:ascii="Consolas" w:hAnsi="Consolas"/>
          <w:color w:val="000000"/>
          <w:sz w:val="21"/>
          <w:szCs w:val="21"/>
        </w:rPr>
        <w:t>navigate</w:t>
      </w:r>
      <w:proofErr w:type="spellEnd"/>
      <w:r w:rsidRPr="00453198">
        <w:rPr>
          <w:rFonts w:ascii="Consolas" w:hAnsi="Consolas"/>
          <w:color w:val="666600"/>
          <w:sz w:val="21"/>
          <w:szCs w:val="21"/>
        </w:rPr>
        <w:t>(</w:t>
      </w:r>
      <w:r w:rsidRPr="00453198">
        <w:rPr>
          <w:rFonts w:ascii="Consolas" w:hAnsi="Consolas"/>
          <w:color w:val="008800"/>
          <w:sz w:val="21"/>
          <w:szCs w:val="21"/>
        </w:rPr>
        <w:t>"</w:t>
      </w:r>
      <w:proofErr w:type="spellStart"/>
      <w:r w:rsidRPr="00453198">
        <w:rPr>
          <w:rFonts w:ascii="Consolas" w:hAnsi="Consolas"/>
          <w:color w:val="008800"/>
          <w:sz w:val="21"/>
          <w:szCs w:val="21"/>
        </w:rPr>
        <w:t>List</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7E2200F1"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els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
    <w:p w14:paraId="034130C4"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alert</w:t>
      </w:r>
      <w:proofErr w:type="spellEnd"/>
      <w:r w:rsidRPr="00453198">
        <w:rPr>
          <w:rFonts w:ascii="Consolas" w:hAnsi="Consolas"/>
          <w:color w:val="666600"/>
          <w:sz w:val="21"/>
          <w:szCs w:val="21"/>
        </w:rPr>
        <w:t>(</w:t>
      </w:r>
      <w:r w:rsidRPr="00453198">
        <w:rPr>
          <w:rFonts w:ascii="Consolas" w:hAnsi="Consolas"/>
          <w:color w:val="008800"/>
          <w:sz w:val="21"/>
          <w:szCs w:val="21"/>
        </w:rPr>
        <w:t>'El nom d\'usuari o la contrasenya no són correctes.'</w:t>
      </w:r>
      <w:r w:rsidRPr="00453198">
        <w:rPr>
          <w:rFonts w:ascii="Consolas" w:hAnsi="Consolas"/>
          <w:color w:val="666600"/>
          <w:sz w:val="21"/>
          <w:szCs w:val="21"/>
        </w:rPr>
        <w:t>)</w:t>
      </w:r>
    </w:p>
    <w:p w14:paraId="077A1C0C"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
    <w:p w14:paraId="11589A82"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
    <w:p w14:paraId="652C128C"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88"/>
          <w:sz w:val="21"/>
          <w:szCs w:val="21"/>
        </w:rPr>
        <w:t>catch</w:t>
      </w:r>
      <w:r w:rsidRPr="00453198">
        <w:rPr>
          <w:rFonts w:ascii="Consolas" w:hAnsi="Consolas"/>
          <w:color w:val="666600"/>
          <w:sz w:val="21"/>
          <w:szCs w:val="21"/>
        </w:rPr>
        <w:t>(</w:t>
      </w:r>
      <w:proofErr w:type="spellStart"/>
      <w:r w:rsidRPr="00453198">
        <w:rPr>
          <w:rFonts w:ascii="Consolas" w:hAnsi="Consolas"/>
          <w:color w:val="000088"/>
          <w:sz w:val="21"/>
          <w:szCs w:val="21"/>
        </w:rPr>
        <w:t>functio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error</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7C5C4FBC"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setLoading</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false</w:t>
      </w:r>
      <w:proofErr w:type="spellEnd"/>
      <w:r w:rsidRPr="00453198">
        <w:rPr>
          <w:rFonts w:ascii="Consolas" w:hAnsi="Consolas"/>
          <w:color w:val="666600"/>
          <w:sz w:val="21"/>
          <w:szCs w:val="21"/>
        </w:rPr>
        <w:t>)</w:t>
      </w:r>
      <w:r w:rsidRPr="00453198">
        <w:rPr>
          <w:rFonts w:ascii="Consolas" w:hAnsi="Consolas"/>
          <w:color w:val="666600"/>
          <w:sz w:val="21"/>
          <w:szCs w:val="21"/>
        </w:rPr>
        <w:br/>
        <w:t xml:space="preserve">            </w:t>
      </w:r>
      <w:proofErr w:type="spellStart"/>
      <w:r w:rsidRPr="00453198">
        <w:rPr>
          <w:rFonts w:ascii="Consolas" w:hAnsi="Consolas"/>
          <w:color w:val="000000"/>
          <w:sz w:val="21"/>
          <w:szCs w:val="21"/>
        </w:rPr>
        <w:t>alert</w:t>
      </w:r>
      <w:proofErr w:type="spellEnd"/>
      <w:r w:rsidRPr="00453198">
        <w:rPr>
          <w:rFonts w:ascii="Consolas" w:hAnsi="Consolas"/>
          <w:color w:val="666600"/>
          <w:sz w:val="21"/>
          <w:szCs w:val="21"/>
        </w:rPr>
        <w:t>(</w:t>
      </w:r>
      <w:r w:rsidRPr="00453198">
        <w:rPr>
          <w:rFonts w:ascii="Consolas" w:hAnsi="Consolas"/>
          <w:color w:val="008800"/>
          <w:sz w:val="21"/>
          <w:szCs w:val="21"/>
        </w:rPr>
        <w:t xml:space="preserve">'S\'ha </w:t>
      </w:r>
      <w:proofErr w:type="spellStart"/>
      <w:r w:rsidRPr="00453198">
        <w:rPr>
          <w:rFonts w:ascii="Consolas" w:hAnsi="Consolas"/>
          <w:color w:val="008800"/>
          <w:sz w:val="21"/>
          <w:szCs w:val="21"/>
        </w:rPr>
        <w:t>produit</w:t>
      </w:r>
      <w:proofErr w:type="spellEnd"/>
      <w:r w:rsidRPr="00453198">
        <w:rPr>
          <w:rFonts w:ascii="Consolas" w:hAnsi="Consolas"/>
          <w:color w:val="008800"/>
          <w:sz w:val="21"/>
          <w:szCs w:val="21"/>
        </w:rPr>
        <w:t xml:space="preserve"> un error al servidor'</w:t>
      </w:r>
      <w:r w:rsidRPr="00453198">
        <w:rPr>
          <w:rFonts w:ascii="Consolas" w:hAnsi="Consolas"/>
          <w:color w:val="666600"/>
          <w:sz w:val="21"/>
          <w:szCs w:val="21"/>
        </w:rPr>
        <w:t>)</w:t>
      </w:r>
    </w:p>
    <w:p w14:paraId="04FC2039" w14:textId="77777777" w:rsidR="00A00461"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 xml:space="preserve">        })</w:t>
      </w:r>
    </w:p>
    <w:p w14:paraId="6F964236" w14:textId="5DA914D6" w:rsidR="001A111D" w:rsidRPr="00453198" w:rsidRDefault="00A00461" w:rsidP="005A4CAA">
      <w:pPr>
        <w:pStyle w:val="HTMLambformatprevi"/>
        <w:numPr>
          <w:ilvl w:val="0"/>
          <w:numId w:val="33"/>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84322725"/>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49EB6479" w14:textId="3FBB23B6" w:rsidR="007524DD" w:rsidRPr="00453198" w:rsidRDefault="004F144E" w:rsidP="007524DD">
      <w:pPr>
        <w:pStyle w:val="Ttol3"/>
      </w:pPr>
      <w:bookmarkStart w:id="89" w:name="_Toc74671336"/>
      <w:r w:rsidRPr="00453198">
        <w:t>LLISTA D’ALERTES</w:t>
      </w:r>
      <w:bookmarkEnd w:id="89"/>
    </w:p>
    <w:p w14:paraId="0955E007" w14:textId="19584F42" w:rsidR="005F38B0" w:rsidRPr="00453198" w:rsidRDefault="005F38B0" w:rsidP="005F38B0">
      <w:r w:rsidRPr="00453198">
        <w:t>La funció que tindrà aquesta pantalla és de mostrar les alertes que té assignat aquell usuari. Així que mostrarà en una llista el nom, valor i color de l’alerta. Si es fa click a sobre de cada alerta es veurà la informació detallada d’aquesta.</w:t>
      </w:r>
    </w:p>
    <w:p w14:paraId="7318A837" w14:textId="77777777" w:rsidR="004B63BE" w:rsidRPr="00453198" w:rsidRDefault="005F38B0" w:rsidP="005F38B0">
      <w:r w:rsidRPr="00453198">
        <w:t xml:space="preserve">A més si es refresca la llista d’alertes, </w:t>
      </w:r>
      <w:r w:rsidR="004B63BE" w:rsidRPr="00453198">
        <w:t>lliscant</w:t>
      </w:r>
      <w:r w:rsidRPr="00453198">
        <w:t xml:space="preserve"> el dit des de amunt de la pantalla cap avall, s’actualitzarà aquestes llistes.</w:t>
      </w:r>
      <w:r w:rsidR="004B63BE" w:rsidRPr="00453198">
        <w:t xml:space="preserve"> Cada vegada que es mostri la llista d’alertes o es refresqui, hi haurà una comunicació amb la URL que tingui assignada aquella alerta per obtenir el valor més recent de l’alerta. </w:t>
      </w:r>
    </w:p>
    <w:p w14:paraId="6BE55AEF" w14:textId="051B9814" w:rsidR="005F38B0" w:rsidRPr="00453198" w:rsidRDefault="004B63BE" w:rsidP="005F38B0">
      <w:r w:rsidRPr="00453198">
        <w:t xml:space="preserve">Addicionalment també s’hauria d’actualitzar aquest valor a la base de dades del servidor web. Però com s’ha vist en el servidor </w:t>
      </w:r>
      <w:proofErr w:type="spellStart"/>
      <w:r w:rsidRPr="00453198">
        <w:t>d’</w:t>
      </w:r>
      <w:r w:rsidRPr="00453198">
        <w:rPr>
          <w:i/>
          <w:iCs/>
        </w:rPr>
        <w:t>Intersystems</w:t>
      </w:r>
      <w:proofErr w:type="spellEnd"/>
      <w:r w:rsidRPr="00453198">
        <w:rPr>
          <w:i/>
          <w:iCs/>
        </w:rPr>
        <w:t xml:space="preserve"> IRIS for Health</w:t>
      </w:r>
      <w:r w:rsidRPr="00453198">
        <w:t>, el resultat de les crides a l’API de la institució mèdica són valors aleatoris a la base de dades. Així que en el treball realitzat no s’ha implementat la funcionalitat d’actualitzar el valor de l’alerta a la base de dades.</w:t>
      </w:r>
    </w:p>
    <w:p w14:paraId="6BE87A5E" w14:textId="77777777" w:rsidR="00A977D7" w:rsidRPr="00453198" w:rsidRDefault="00ED3A83" w:rsidP="00A977D7">
      <w:pPr>
        <w:keepNext/>
        <w:jc w:val="center"/>
      </w:pPr>
      <w:r w:rsidRPr="00453198">
        <w:rPr>
          <w:noProof/>
        </w:rPr>
        <w:lastRenderedPageBreak/>
        <w:drawing>
          <wp:inline distT="0" distB="0" distL="0" distR="0" wp14:anchorId="559B37C0" wp14:editId="4BC55886">
            <wp:extent cx="1246578" cy="2700000"/>
            <wp:effectExtent l="0" t="0" r="0" b="5715"/>
            <wp:docPr id="32" name="Imat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alphaModFix/>
                    </a:blip>
                    <a:stretch>
                      <a:fillRect/>
                    </a:stretch>
                  </pic:blipFill>
                  <pic:spPr>
                    <a:xfrm>
                      <a:off x="0" y="0"/>
                      <a:ext cx="1246578" cy="2700000"/>
                    </a:xfrm>
                    <a:prstGeom prst="rect">
                      <a:avLst/>
                    </a:prstGeom>
                  </pic:spPr>
                </pic:pic>
              </a:graphicData>
            </a:graphic>
          </wp:inline>
        </w:drawing>
      </w:r>
    </w:p>
    <w:p w14:paraId="19B6690E" w14:textId="3601626F" w:rsidR="009C573E" w:rsidRPr="00453198" w:rsidRDefault="00A977D7" w:rsidP="00A977D7">
      <w:pPr>
        <w:pStyle w:val="Llegenda"/>
      </w:pPr>
      <w:bookmarkStart w:id="90" w:name="_Toc74671375"/>
      <w:r w:rsidRPr="00453198">
        <w:t xml:space="preserve">Figura </w:t>
      </w:r>
      <w:fldSimple w:instr=" STYLEREF 1 \s ">
        <w:r w:rsidR="00EF03B1">
          <w:rPr>
            <w:noProof/>
          </w:rPr>
          <w:t>6</w:t>
        </w:r>
      </w:fldSimple>
      <w:r w:rsidR="00EF03B1">
        <w:t>.</w:t>
      </w:r>
      <w:fldSimple w:instr=" SEQ Figura \* ARABIC \s 1 ">
        <w:r w:rsidR="00EF03B1">
          <w:rPr>
            <w:noProof/>
          </w:rPr>
          <w:t>28</w:t>
        </w:r>
      </w:fldSimple>
      <w:r w:rsidRPr="00453198">
        <w:t>: Resultat final de la llista d’alertes a l’aplicació.</w:t>
      </w:r>
      <w:bookmarkEnd w:id="90"/>
    </w:p>
    <w:p w14:paraId="7969F3D7" w14:textId="272A5DFB" w:rsidR="004B63BE" w:rsidRPr="00453198" w:rsidRDefault="004B63BE" w:rsidP="004B63BE">
      <w:r w:rsidRPr="00453198">
        <w:t>Per obtenir la llista d’alertes s’ha fet de la mateixa manera que l’inici de sessió. Si la petició no té cap error, farà una iteració de la llista d’alertes i enviarà una petició web a la URL de l’alerta per a obtenir el seu valor. Una vegada</w:t>
      </w:r>
      <w:r w:rsidR="00556F5A" w:rsidRPr="00453198">
        <w:t xml:space="preserve"> s’hagi acabat la iteració s’actualitzaran les dades mostrades a l’usuari.</w:t>
      </w:r>
      <w:r w:rsidRPr="00453198">
        <w:t xml:space="preserve"> </w:t>
      </w:r>
    </w:p>
    <w:p w14:paraId="767C51F4"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proofErr w:type="spellStart"/>
      <w:r w:rsidRPr="00453198">
        <w:rPr>
          <w:rFonts w:ascii="Consolas" w:hAnsi="Consolas"/>
          <w:color w:val="000088"/>
          <w:sz w:val="21"/>
          <w:szCs w:val="21"/>
        </w:rPr>
        <w:t>cons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ListData</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async</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gt;</w:t>
      </w:r>
      <w:r w:rsidRPr="00453198">
        <w:rPr>
          <w:rFonts w:ascii="Consolas" w:hAnsi="Consolas"/>
          <w:color w:val="000000"/>
          <w:sz w:val="21"/>
          <w:szCs w:val="21"/>
        </w:rPr>
        <w:t xml:space="preserve"> </w:t>
      </w:r>
      <w:r w:rsidRPr="00453198">
        <w:rPr>
          <w:rFonts w:ascii="Consolas" w:hAnsi="Consolas"/>
          <w:color w:val="666600"/>
          <w:sz w:val="21"/>
          <w:szCs w:val="21"/>
        </w:rPr>
        <w:t>{</w:t>
      </w:r>
    </w:p>
    <w:p w14:paraId="1AA85E09"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axios</w:t>
      </w:r>
      <w:proofErr w:type="spellEnd"/>
    </w:p>
    <w:p w14:paraId="65F674C7"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88"/>
          <w:sz w:val="21"/>
          <w:szCs w:val="21"/>
        </w:rPr>
        <w:t>get</w:t>
      </w:r>
      <w:r w:rsidRPr="00453198">
        <w:rPr>
          <w:rFonts w:ascii="Consolas" w:hAnsi="Consolas"/>
          <w:color w:val="666600"/>
          <w:sz w:val="21"/>
          <w:szCs w:val="21"/>
        </w:rPr>
        <w:t>(</w:t>
      </w:r>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 xml:space="preserve">URL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warning</w:t>
      </w:r>
      <w:proofErr w:type="spellEnd"/>
      <w:r w:rsidRPr="00453198">
        <w:rPr>
          <w:rFonts w:ascii="Consolas" w:hAnsi="Consolas"/>
          <w:color w:val="008800"/>
          <w:sz w:val="21"/>
          <w:szCs w:val="21"/>
        </w:rPr>
        <w:t>/all/'</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user</w:t>
      </w:r>
      <w:r w:rsidRPr="00453198">
        <w:rPr>
          <w:rFonts w:ascii="Consolas" w:hAnsi="Consolas"/>
          <w:color w:val="666600"/>
          <w:sz w:val="21"/>
          <w:szCs w:val="21"/>
        </w:rPr>
        <w:t>.</w:t>
      </w:r>
      <w:r w:rsidRPr="00453198">
        <w:rPr>
          <w:rFonts w:ascii="Consolas" w:hAnsi="Consolas"/>
          <w:color w:val="000000"/>
          <w:sz w:val="21"/>
          <w:szCs w:val="21"/>
        </w:rPr>
        <w:t>role</w:t>
      </w:r>
      <w:r w:rsidRPr="00453198">
        <w:rPr>
          <w:rFonts w:ascii="Consolas" w:hAnsi="Consolas"/>
          <w:color w:val="666600"/>
          <w:sz w:val="21"/>
          <w:szCs w:val="21"/>
        </w:rPr>
        <w:t>.</w:t>
      </w:r>
      <w:r w:rsidRPr="00453198">
        <w:rPr>
          <w:rFonts w:ascii="Consolas" w:hAnsi="Consolas"/>
          <w:color w:val="000000"/>
          <w:sz w:val="21"/>
          <w:szCs w:val="21"/>
        </w:rPr>
        <w:t xml:space="preserve">nam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user</w:t>
      </w:r>
      <w:r w:rsidRPr="00453198">
        <w:rPr>
          <w:rFonts w:ascii="Consolas" w:hAnsi="Consolas"/>
          <w:color w:val="666600"/>
          <w:sz w:val="21"/>
          <w:szCs w:val="21"/>
        </w:rPr>
        <w:t>.</w:t>
      </w:r>
      <w:r w:rsidRPr="00453198">
        <w:rPr>
          <w:rFonts w:ascii="Consolas" w:hAnsi="Consolas"/>
          <w:color w:val="000000"/>
          <w:sz w:val="21"/>
          <w:szCs w:val="21"/>
        </w:rPr>
        <w:t>role</w:t>
      </w:r>
      <w:r w:rsidRPr="00453198">
        <w:rPr>
          <w:rFonts w:ascii="Consolas" w:hAnsi="Consolas"/>
          <w:color w:val="666600"/>
          <w:sz w:val="21"/>
          <w:szCs w:val="21"/>
        </w:rPr>
        <w:t>.</w:t>
      </w:r>
      <w:r w:rsidRPr="00453198">
        <w:rPr>
          <w:rFonts w:ascii="Consolas" w:hAnsi="Consolas"/>
          <w:color w:val="000000"/>
          <w:sz w:val="21"/>
          <w:szCs w:val="21"/>
        </w:rPr>
        <w:t>healthcareInstitution</w:t>
      </w:r>
      <w:r w:rsidRPr="00453198">
        <w:rPr>
          <w:rFonts w:ascii="Consolas" w:hAnsi="Consolas"/>
          <w:color w:val="666600"/>
          <w:sz w:val="21"/>
          <w:szCs w:val="21"/>
        </w:rPr>
        <w:t>.</w:t>
      </w:r>
      <w:r w:rsidRPr="00453198">
        <w:rPr>
          <w:rFonts w:ascii="Consolas" w:hAnsi="Consolas"/>
          <w:color w:val="000000"/>
          <w:sz w:val="21"/>
          <w:szCs w:val="21"/>
        </w:rPr>
        <w:t xml:space="preserve">id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user</w:t>
      </w:r>
      <w:r w:rsidRPr="00453198">
        <w:rPr>
          <w:rFonts w:ascii="Consolas" w:hAnsi="Consolas"/>
          <w:color w:val="666600"/>
          <w:sz w:val="21"/>
          <w:szCs w:val="21"/>
        </w:rPr>
        <w:t>.</w:t>
      </w:r>
      <w:r w:rsidRPr="00453198">
        <w:rPr>
          <w:rFonts w:ascii="Consolas" w:hAnsi="Consolas"/>
          <w:color w:val="000000"/>
          <w:sz w:val="21"/>
          <w:szCs w:val="21"/>
        </w:rPr>
        <w:t>role</w:t>
      </w:r>
      <w:r w:rsidRPr="00453198">
        <w:rPr>
          <w:rFonts w:ascii="Consolas" w:hAnsi="Consolas"/>
          <w:color w:val="666600"/>
          <w:sz w:val="21"/>
          <w:szCs w:val="21"/>
        </w:rPr>
        <w:t>.</w:t>
      </w:r>
      <w:r w:rsidRPr="00453198">
        <w:rPr>
          <w:rFonts w:ascii="Consolas" w:hAnsi="Consolas"/>
          <w:color w:val="000000"/>
          <w:sz w:val="21"/>
          <w:szCs w:val="21"/>
        </w:rPr>
        <w:t>healthcareInstitution</w:t>
      </w:r>
      <w:r w:rsidRPr="00453198">
        <w:rPr>
          <w:rFonts w:ascii="Consolas" w:hAnsi="Consolas"/>
          <w:color w:val="666600"/>
          <w:sz w:val="21"/>
          <w:szCs w:val="21"/>
        </w:rPr>
        <w:t>.</w:t>
      </w:r>
      <w:r w:rsidRPr="00453198">
        <w:rPr>
          <w:rFonts w:ascii="Consolas" w:hAnsi="Consolas"/>
          <w:color w:val="000000"/>
          <w:sz w:val="21"/>
          <w:szCs w:val="21"/>
        </w:rPr>
        <w:t>country</w:t>
      </w:r>
      <w:r w:rsidRPr="00453198">
        <w:rPr>
          <w:rFonts w:ascii="Consolas" w:hAnsi="Consolas"/>
          <w:color w:val="666600"/>
          <w:sz w:val="21"/>
          <w:szCs w:val="21"/>
        </w:rPr>
        <w:t>.</w:t>
      </w:r>
      <w:r w:rsidRPr="00453198">
        <w:rPr>
          <w:rFonts w:ascii="Consolas" w:hAnsi="Consolas"/>
          <w:color w:val="000000"/>
          <w:sz w:val="21"/>
          <w:szCs w:val="21"/>
        </w:rPr>
        <w:t>id</w:t>
      </w:r>
      <w:r w:rsidRPr="00453198">
        <w:rPr>
          <w:rFonts w:ascii="Consolas" w:hAnsi="Consolas"/>
          <w:color w:val="666600"/>
          <w:sz w:val="21"/>
          <w:szCs w:val="21"/>
        </w:rPr>
        <w:t>)</w:t>
      </w:r>
    </w:p>
    <w:p w14:paraId="1E2D9ADB"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then</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async</w:t>
      </w:r>
      <w:proofErr w:type="spellEnd"/>
      <w:r w:rsidRPr="00453198">
        <w:rPr>
          <w:rFonts w:ascii="Consolas" w:hAnsi="Consolas"/>
          <w:color w:val="000000"/>
          <w:sz w:val="21"/>
          <w:szCs w:val="21"/>
        </w:rPr>
        <w:t xml:space="preserve"> </w:t>
      </w:r>
      <w:proofErr w:type="spellStart"/>
      <w:r w:rsidRPr="00453198">
        <w:rPr>
          <w:rFonts w:ascii="Consolas" w:hAnsi="Consolas"/>
          <w:color w:val="000088"/>
          <w:sz w:val="21"/>
          <w:szCs w:val="21"/>
        </w:rPr>
        <w:t>functio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respons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29D93950"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setData</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response</w:t>
      </w:r>
      <w:r w:rsidRPr="00453198">
        <w:rPr>
          <w:rFonts w:ascii="Consolas" w:hAnsi="Consolas"/>
          <w:color w:val="666600"/>
          <w:sz w:val="21"/>
          <w:szCs w:val="21"/>
        </w:rPr>
        <w:t>.</w:t>
      </w:r>
      <w:r w:rsidRPr="00453198">
        <w:rPr>
          <w:rFonts w:ascii="Consolas" w:hAnsi="Consolas"/>
          <w:color w:val="000000"/>
          <w:sz w:val="21"/>
          <w:szCs w:val="21"/>
        </w:rPr>
        <w:t>data</w:t>
      </w:r>
      <w:proofErr w:type="spellEnd"/>
      <w:r w:rsidRPr="00453198">
        <w:rPr>
          <w:rFonts w:ascii="Consolas" w:hAnsi="Consolas"/>
          <w:color w:val="666600"/>
          <w:sz w:val="21"/>
          <w:szCs w:val="21"/>
        </w:rPr>
        <w:t>)</w:t>
      </w:r>
    </w:p>
    <w:p w14:paraId="6C28CA4A"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setRefreshing</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true</w:t>
      </w:r>
      <w:proofErr w:type="spellEnd"/>
      <w:r w:rsidRPr="00453198">
        <w:rPr>
          <w:rFonts w:ascii="Consolas" w:hAnsi="Consolas"/>
          <w:color w:val="666600"/>
          <w:sz w:val="21"/>
          <w:szCs w:val="21"/>
        </w:rPr>
        <w:t>)</w:t>
      </w:r>
    </w:p>
    <w:p w14:paraId="07361597"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cons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dataArray</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Object</w:t>
      </w:r>
      <w:r w:rsidRPr="00453198">
        <w:rPr>
          <w:rFonts w:ascii="Consolas" w:hAnsi="Consolas"/>
          <w:color w:val="666600"/>
          <w:sz w:val="21"/>
          <w:szCs w:val="21"/>
        </w:rPr>
        <w:t>.</w:t>
      </w:r>
      <w:r w:rsidRPr="00453198">
        <w:rPr>
          <w:rFonts w:ascii="Consolas" w:hAnsi="Consolas"/>
          <w:color w:val="000000"/>
          <w:sz w:val="21"/>
          <w:szCs w:val="21"/>
        </w:rPr>
        <w:t>values</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response</w:t>
      </w:r>
      <w:r w:rsidRPr="00453198">
        <w:rPr>
          <w:rFonts w:ascii="Consolas" w:hAnsi="Consolas"/>
          <w:color w:val="666600"/>
          <w:sz w:val="21"/>
          <w:szCs w:val="21"/>
        </w:rPr>
        <w:t>.</w:t>
      </w:r>
      <w:r w:rsidRPr="00453198">
        <w:rPr>
          <w:rFonts w:ascii="Consolas" w:hAnsi="Consolas"/>
          <w:color w:val="000000"/>
          <w:sz w:val="21"/>
          <w:szCs w:val="21"/>
        </w:rPr>
        <w:t>data</w:t>
      </w:r>
      <w:proofErr w:type="spellEnd"/>
      <w:r w:rsidRPr="00453198">
        <w:rPr>
          <w:rFonts w:ascii="Consolas" w:hAnsi="Consolas"/>
          <w:color w:val="666600"/>
          <w:sz w:val="21"/>
          <w:szCs w:val="21"/>
        </w:rPr>
        <w:t>)</w:t>
      </w:r>
    </w:p>
    <w:p w14:paraId="411FD2E7"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88"/>
          <w:sz w:val="21"/>
          <w:szCs w:val="21"/>
        </w:rPr>
        <w:t>for</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88"/>
          <w:sz w:val="21"/>
          <w:szCs w:val="21"/>
        </w:rPr>
        <w:t>let</w:t>
      </w:r>
      <w:r w:rsidRPr="00453198">
        <w:rPr>
          <w:rFonts w:ascii="Consolas" w:hAnsi="Consolas"/>
          <w:color w:val="000000"/>
          <w:sz w:val="21"/>
          <w:szCs w:val="21"/>
        </w:rPr>
        <w:t xml:space="preserve"> i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6666"/>
          <w:sz w:val="21"/>
          <w:szCs w:val="21"/>
        </w:rPr>
        <w:t>0</w:t>
      </w:r>
      <w:r w:rsidRPr="00453198">
        <w:rPr>
          <w:rFonts w:ascii="Consolas" w:hAnsi="Consolas"/>
          <w:color w:val="666600"/>
          <w:sz w:val="21"/>
          <w:szCs w:val="21"/>
        </w:rPr>
        <w:t>;</w:t>
      </w:r>
      <w:r w:rsidRPr="00453198">
        <w:rPr>
          <w:rFonts w:ascii="Consolas" w:hAnsi="Consolas"/>
          <w:color w:val="000000"/>
          <w:sz w:val="21"/>
          <w:szCs w:val="21"/>
        </w:rPr>
        <w:t xml:space="preserve"> i </w:t>
      </w:r>
      <w:r w:rsidRPr="00453198">
        <w:rPr>
          <w:rFonts w:ascii="Consolas" w:hAnsi="Consolas"/>
          <w:color w:val="666600"/>
          <w:sz w:val="21"/>
          <w:szCs w:val="21"/>
        </w:rPr>
        <w:t>&l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Array</w:t>
      </w:r>
      <w:r w:rsidRPr="00453198">
        <w:rPr>
          <w:rFonts w:ascii="Consolas" w:hAnsi="Consolas"/>
          <w:color w:val="666600"/>
          <w:sz w:val="21"/>
          <w:szCs w:val="21"/>
        </w:rPr>
        <w:t>.</w:t>
      </w:r>
      <w:r w:rsidRPr="00453198">
        <w:rPr>
          <w:rFonts w:ascii="Consolas" w:hAnsi="Consolas"/>
          <w:color w:val="000000"/>
          <w:sz w:val="21"/>
          <w:szCs w:val="21"/>
        </w:rPr>
        <w:t>length</w:t>
      </w:r>
      <w:proofErr w:type="spellEnd"/>
      <w:r w:rsidRPr="00453198">
        <w:rPr>
          <w:rFonts w:ascii="Consolas" w:hAnsi="Consolas"/>
          <w:color w:val="666600"/>
          <w:sz w:val="21"/>
          <w:szCs w:val="21"/>
        </w:rPr>
        <w:t>;</w:t>
      </w:r>
      <w:r w:rsidRPr="00453198">
        <w:rPr>
          <w:rFonts w:ascii="Consolas" w:hAnsi="Consolas"/>
          <w:color w:val="000000"/>
          <w:sz w:val="21"/>
          <w:szCs w:val="21"/>
        </w:rPr>
        <w:t xml:space="preserve"> i</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2707D5C7"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cons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dataArray</w:t>
      </w:r>
      <w:proofErr w:type="spellEnd"/>
      <w:r w:rsidRPr="00453198">
        <w:rPr>
          <w:rFonts w:ascii="Consolas" w:hAnsi="Consolas"/>
          <w:color w:val="666600"/>
          <w:sz w:val="21"/>
          <w:szCs w:val="21"/>
        </w:rPr>
        <w:t>[</w:t>
      </w:r>
      <w:r w:rsidRPr="00453198">
        <w:rPr>
          <w:rFonts w:ascii="Consolas" w:hAnsi="Consolas"/>
          <w:color w:val="000000"/>
          <w:sz w:val="21"/>
          <w:szCs w:val="21"/>
        </w:rPr>
        <w:t>i</w:t>
      </w:r>
      <w:r w:rsidRPr="00453198">
        <w:rPr>
          <w:rFonts w:ascii="Consolas" w:hAnsi="Consolas"/>
          <w:color w:val="666600"/>
          <w:sz w:val="21"/>
          <w:szCs w:val="21"/>
        </w:rPr>
        <w:t>]</w:t>
      </w:r>
    </w:p>
    <w:p w14:paraId="7525346C"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try</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
    <w:p w14:paraId="74045586"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88"/>
          <w:sz w:val="21"/>
          <w:szCs w:val="21"/>
        </w:rPr>
        <w:t>le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respons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await</w:t>
      </w:r>
      <w:proofErr w:type="spellEnd"/>
      <w:r w:rsidRPr="00453198">
        <w:rPr>
          <w:rFonts w:ascii="Consolas" w:hAnsi="Consolas"/>
          <w:color w:val="000000"/>
          <w:sz w:val="21"/>
          <w:szCs w:val="21"/>
        </w:rPr>
        <w:t xml:space="preserve"> fetch</w:t>
      </w:r>
      <w:r w:rsidRPr="00453198">
        <w:rPr>
          <w:rFonts w:ascii="Consolas" w:hAnsi="Consolas"/>
          <w:color w:val="666600"/>
          <w:sz w:val="21"/>
          <w:szCs w:val="21"/>
        </w:rPr>
        <w:t>(</w:t>
      </w:r>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role</w:t>
      </w:r>
      <w:r w:rsidRPr="00453198">
        <w:rPr>
          <w:rFonts w:ascii="Consolas" w:hAnsi="Consolas"/>
          <w:color w:val="666600"/>
          <w:sz w:val="21"/>
          <w:szCs w:val="21"/>
        </w:rPr>
        <w:t>.</w:t>
      </w:r>
      <w:r w:rsidRPr="00453198">
        <w:rPr>
          <w:rFonts w:ascii="Consolas" w:hAnsi="Consolas"/>
          <w:color w:val="000000"/>
          <w:sz w:val="21"/>
          <w:szCs w:val="21"/>
        </w:rPr>
        <w:t>healthcareInstitution</w:t>
      </w:r>
      <w:r w:rsidRPr="00453198">
        <w:rPr>
          <w:rFonts w:ascii="Consolas" w:hAnsi="Consolas"/>
          <w:color w:val="666600"/>
          <w:sz w:val="21"/>
          <w:szCs w:val="21"/>
        </w:rPr>
        <w:t>.</w:t>
      </w:r>
      <w:r w:rsidRPr="00453198">
        <w:rPr>
          <w:rFonts w:ascii="Consolas" w:hAnsi="Consolas"/>
          <w:color w:val="000000"/>
          <w:sz w:val="21"/>
          <w:szCs w:val="21"/>
        </w:rPr>
        <w:t xml:space="preserve">url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uri</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7EF65238"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method</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GET'</w:t>
      </w:r>
      <w:r w:rsidRPr="00453198">
        <w:rPr>
          <w:rFonts w:ascii="Consolas" w:hAnsi="Consolas"/>
          <w:color w:val="666600"/>
          <w:sz w:val="21"/>
          <w:szCs w:val="21"/>
        </w:rPr>
        <w:t>,</w:t>
      </w:r>
    </w:p>
    <w:p w14:paraId="4FD6A181"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headers</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24F3748B"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Accept</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666600"/>
          <w:sz w:val="21"/>
          <w:szCs w:val="21"/>
        </w:rPr>
        <w:t>,</w:t>
      </w:r>
    </w:p>
    <w:p w14:paraId="5C767715"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User</w:t>
      </w:r>
      <w:proofErr w:type="spellEnd"/>
      <w:r w:rsidRPr="00453198">
        <w:rPr>
          <w:rFonts w:ascii="Consolas" w:hAnsi="Consolas"/>
          <w:color w:val="008800"/>
          <w:sz w:val="21"/>
          <w:szCs w:val="21"/>
        </w:rPr>
        <w:t>-Agen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tfg</w:t>
      </w:r>
      <w:proofErr w:type="spellEnd"/>
      <w:r w:rsidRPr="00453198">
        <w:rPr>
          <w:rFonts w:ascii="Consolas" w:hAnsi="Consolas"/>
          <w:color w:val="008800"/>
          <w:sz w:val="21"/>
          <w:szCs w:val="21"/>
        </w:rPr>
        <w:t>/0.1.0'</w:t>
      </w:r>
      <w:r w:rsidRPr="00453198">
        <w:rPr>
          <w:rFonts w:ascii="Consolas" w:hAnsi="Consolas"/>
          <w:color w:val="666600"/>
          <w:sz w:val="21"/>
          <w:szCs w:val="21"/>
        </w:rPr>
        <w:t>,</w:t>
      </w:r>
    </w:p>
    <w:p w14:paraId="2C178E3D"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8800"/>
          <w:sz w:val="21"/>
          <w:szCs w:val="21"/>
        </w:rPr>
        <w:t>'Content-</w:t>
      </w:r>
      <w:proofErr w:type="spellStart"/>
      <w:r w:rsidRPr="00453198">
        <w:rPr>
          <w:rFonts w:ascii="Consolas" w:hAnsi="Consolas"/>
          <w:color w:val="008800"/>
          <w:sz w:val="21"/>
          <w:szCs w:val="21"/>
        </w:rPr>
        <w:t>Type</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application</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json</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49F46185"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Connection</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keep-alive</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5A447F84"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Authorization</w:t>
      </w:r>
      <w:proofErr w:type="spellEnd"/>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Basic '</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btoa</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role</w:t>
      </w:r>
      <w:r w:rsidRPr="00453198">
        <w:rPr>
          <w:rFonts w:ascii="Consolas" w:hAnsi="Consolas"/>
          <w:color w:val="666600"/>
          <w:sz w:val="21"/>
          <w:szCs w:val="21"/>
        </w:rPr>
        <w:t>.</w:t>
      </w:r>
      <w:r w:rsidRPr="00453198">
        <w:rPr>
          <w:rFonts w:ascii="Consolas" w:hAnsi="Consolas"/>
          <w:color w:val="000000"/>
          <w:sz w:val="21"/>
          <w:szCs w:val="21"/>
        </w:rPr>
        <w:t>healthcareInstitution</w:t>
      </w:r>
      <w:r w:rsidRPr="00453198">
        <w:rPr>
          <w:rFonts w:ascii="Consolas" w:hAnsi="Consolas"/>
          <w:color w:val="666600"/>
          <w:sz w:val="21"/>
          <w:szCs w:val="21"/>
        </w:rPr>
        <w:t>.</w:t>
      </w:r>
      <w:r w:rsidRPr="00453198">
        <w:rPr>
          <w:rFonts w:ascii="Consolas" w:hAnsi="Consolas"/>
          <w:color w:val="000000"/>
          <w:sz w:val="21"/>
          <w:szCs w:val="21"/>
        </w:rPr>
        <w:t>usernam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role</w:t>
      </w:r>
      <w:r w:rsidRPr="00453198">
        <w:rPr>
          <w:rFonts w:ascii="Consolas" w:hAnsi="Consolas"/>
          <w:color w:val="666600"/>
          <w:sz w:val="21"/>
          <w:szCs w:val="21"/>
        </w:rPr>
        <w:t>.</w:t>
      </w:r>
      <w:r w:rsidRPr="00453198">
        <w:rPr>
          <w:rFonts w:ascii="Consolas" w:hAnsi="Consolas"/>
          <w:color w:val="000000"/>
          <w:sz w:val="21"/>
          <w:szCs w:val="21"/>
        </w:rPr>
        <w:t>healthcareInstitution</w:t>
      </w:r>
      <w:r w:rsidRPr="00453198">
        <w:rPr>
          <w:rFonts w:ascii="Consolas" w:hAnsi="Consolas"/>
          <w:color w:val="666600"/>
          <w:sz w:val="21"/>
          <w:szCs w:val="21"/>
        </w:rPr>
        <w:t>.</w:t>
      </w:r>
      <w:r w:rsidRPr="00453198">
        <w:rPr>
          <w:rFonts w:ascii="Consolas" w:hAnsi="Consolas"/>
          <w:color w:val="000000"/>
          <w:sz w:val="21"/>
          <w:szCs w:val="21"/>
        </w:rPr>
        <w:t>password</w:t>
      </w:r>
      <w:proofErr w:type="spellEnd"/>
      <w:r w:rsidRPr="00453198">
        <w:rPr>
          <w:rFonts w:ascii="Consolas" w:hAnsi="Consolas"/>
          <w:color w:val="666600"/>
          <w:sz w:val="21"/>
          <w:szCs w:val="21"/>
        </w:rPr>
        <w:t>)</w:t>
      </w:r>
    </w:p>
    <w:p w14:paraId="6F2B541E"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
    <w:p w14:paraId="7A93C8AA"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
    <w:p w14:paraId="55D02B9B"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lastRenderedPageBreak/>
        <w:t xml:space="preserve">                    </w:t>
      </w:r>
      <w:r w:rsidRPr="00453198">
        <w:rPr>
          <w:rFonts w:ascii="Consolas" w:hAnsi="Consolas"/>
          <w:color w:val="000088"/>
          <w:sz w:val="21"/>
          <w:szCs w:val="21"/>
        </w:rPr>
        <w:t>le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jso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awai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response</w:t>
      </w:r>
      <w:r w:rsidRPr="00453198">
        <w:rPr>
          <w:rFonts w:ascii="Consolas" w:hAnsi="Consolas"/>
          <w:color w:val="666600"/>
          <w:sz w:val="21"/>
          <w:szCs w:val="21"/>
        </w:rPr>
        <w:t>.</w:t>
      </w:r>
      <w:r w:rsidRPr="00453198">
        <w:rPr>
          <w:rFonts w:ascii="Consolas" w:hAnsi="Consolas"/>
          <w:color w:val="000000"/>
          <w:sz w:val="21"/>
          <w:szCs w:val="21"/>
        </w:rPr>
        <w:t>json</w:t>
      </w:r>
      <w:proofErr w:type="spellEnd"/>
      <w:r w:rsidRPr="00453198">
        <w:rPr>
          <w:rFonts w:ascii="Consolas" w:hAnsi="Consolas"/>
          <w:color w:val="666600"/>
          <w:sz w:val="21"/>
          <w:szCs w:val="21"/>
        </w:rPr>
        <w:t>()</w:t>
      </w:r>
    </w:p>
    <w:p w14:paraId="5F294848"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warning</w:t>
      </w:r>
      <w:r w:rsidRPr="00453198">
        <w:rPr>
          <w:rFonts w:ascii="Consolas" w:hAnsi="Consolas"/>
          <w:color w:val="666600"/>
          <w:sz w:val="21"/>
          <w:szCs w:val="21"/>
        </w:rPr>
        <w:t>.</w:t>
      </w:r>
      <w:r w:rsidRPr="00453198">
        <w:rPr>
          <w:rFonts w:ascii="Consolas" w:hAnsi="Consolas"/>
          <w:color w:val="000000"/>
          <w:sz w:val="21"/>
          <w:szCs w:val="21"/>
        </w:rPr>
        <w:t>lastValu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json</w:t>
      </w:r>
      <w:r w:rsidRPr="00453198">
        <w:rPr>
          <w:rFonts w:ascii="Consolas" w:hAnsi="Consolas"/>
          <w:color w:val="666600"/>
          <w:sz w:val="21"/>
          <w:szCs w:val="21"/>
        </w:rPr>
        <w:t>.</w:t>
      </w:r>
      <w:r w:rsidRPr="00453198">
        <w:rPr>
          <w:rFonts w:ascii="Consolas" w:hAnsi="Consolas"/>
          <w:color w:val="000088"/>
          <w:sz w:val="21"/>
          <w:szCs w:val="21"/>
        </w:rPr>
        <w:t>value</w:t>
      </w:r>
      <w:proofErr w:type="spellEnd"/>
    </w:p>
    <w:p w14:paraId="498D963F"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00"/>
          <w:sz w:val="21"/>
          <w:szCs w:val="21"/>
        </w:rPr>
        <w:t xml:space="preserve"> </w:t>
      </w:r>
      <w:r w:rsidRPr="00453198">
        <w:rPr>
          <w:rFonts w:ascii="Consolas" w:hAnsi="Consolas"/>
          <w:color w:val="000088"/>
          <w:sz w:val="21"/>
          <w:szCs w:val="21"/>
        </w:rPr>
        <w:t>catch</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error</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666600"/>
          <w:sz w:val="21"/>
          <w:szCs w:val="21"/>
        </w:rPr>
        <w:br/>
        <w:t xml:space="preserve">                 }</w:t>
      </w:r>
    </w:p>
    <w:p w14:paraId="276B9989"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
    <w:p w14:paraId="6C8E114F"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setRefreshing</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false</w:t>
      </w:r>
      <w:proofErr w:type="spellEnd"/>
      <w:r w:rsidRPr="00453198">
        <w:rPr>
          <w:rFonts w:ascii="Consolas" w:hAnsi="Consolas"/>
          <w:color w:val="666600"/>
          <w:sz w:val="21"/>
          <w:szCs w:val="21"/>
        </w:rPr>
        <w:t>)</w:t>
      </w:r>
    </w:p>
    <w:p w14:paraId="73800CCC"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setData</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dataArray</w:t>
      </w:r>
      <w:proofErr w:type="spellEnd"/>
      <w:r w:rsidRPr="00453198">
        <w:rPr>
          <w:rFonts w:ascii="Consolas" w:hAnsi="Consolas"/>
          <w:color w:val="666600"/>
          <w:sz w:val="21"/>
          <w:szCs w:val="21"/>
        </w:rPr>
        <w:t>)</w:t>
      </w:r>
    </w:p>
    <w:p w14:paraId="5AB86FBC"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
    <w:p w14:paraId="4C270A42"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88"/>
          <w:sz w:val="21"/>
          <w:szCs w:val="21"/>
        </w:rPr>
        <w:t>catch</w:t>
      </w:r>
      <w:r w:rsidRPr="00453198">
        <w:rPr>
          <w:rFonts w:ascii="Consolas" w:hAnsi="Consolas"/>
          <w:color w:val="666600"/>
          <w:sz w:val="21"/>
          <w:szCs w:val="21"/>
        </w:rPr>
        <w:t>(</w:t>
      </w:r>
      <w:proofErr w:type="spellStart"/>
      <w:r w:rsidRPr="00453198">
        <w:rPr>
          <w:rFonts w:ascii="Consolas" w:hAnsi="Consolas"/>
          <w:color w:val="000088"/>
          <w:sz w:val="21"/>
          <w:szCs w:val="21"/>
        </w:rPr>
        <w:t>functio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error</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4D431175"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alert</w:t>
      </w:r>
      <w:proofErr w:type="spellEnd"/>
      <w:r w:rsidRPr="00453198">
        <w:rPr>
          <w:rFonts w:ascii="Consolas" w:hAnsi="Consolas"/>
          <w:color w:val="666600"/>
          <w:sz w:val="21"/>
          <w:szCs w:val="21"/>
        </w:rPr>
        <w:t>(</w:t>
      </w:r>
      <w:r w:rsidRPr="00453198">
        <w:rPr>
          <w:rFonts w:ascii="Consolas" w:hAnsi="Consolas"/>
          <w:color w:val="008800"/>
          <w:sz w:val="21"/>
          <w:szCs w:val="21"/>
        </w:rPr>
        <w:t xml:space="preserve">'S\'ha </w:t>
      </w:r>
      <w:proofErr w:type="spellStart"/>
      <w:r w:rsidRPr="00453198">
        <w:rPr>
          <w:rFonts w:ascii="Consolas" w:hAnsi="Consolas"/>
          <w:color w:val="008800"/>
          <w:sz w:val="21"/>
          <w:szCs w:val="21"/>
        </w:rPr>
        <w:t>produit</w:t>
      </w:r>
      <w:proofErr w:type="spellEnd"/>
      <w:r w:rsidRPr="00453198">
        <w:rPr>
          <w:rFonts w:ascii="Consolas" w:hAnsi="Consolas"/>
          <w:color w:val="008800"/>
          <w:sz w:val="21"/>
          <w:szCs w:val="21"/>
        </w:rPr>
        <w:t xml:space="preserve"> un error al servidor.'</w:t>
      </w:r>
      <w:r w:rsidRPr="00453198">
        <w:rPr>
          <w:rFonts w:ascii="Consolas" w:hAnsi="Consolas"/>
          <w:color w:val="666600"/>
          <w:sz w:val="21"/>
          <w:szCs w:val="21"/>
        </w:rPr>
        <w:t>)</w:t>
      </w:r>
    </w:p>
    <w:p w14:paraId="2E8DE25B" w14:textId="77777777"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 xml:space="preserve">        })</w:t>
      </w:r>
    </w:p>
    <w:p w14:paraId="14B28E73" w14:textId="177624A4" w:rsidR="00A00461" w:rsidRPr="00453198" w:rsidRDefault="00A00461" w:rsidP="005A4CAA">
      <w:pPr>
        <w:pStyle w:val="HTMLambformatprevi"/>
        <w:numPr>
          <w:ilvl w:val="0"/>
          <w:numId w:val="32"/>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141118507"/>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4EBA5FFF" w14:textId="1F643C6E" w:rsidR="00A00461" w:rsidRPr="00453198" w:rsidRDefault="00A00461" w:rsidP="004F144E">
      <w:pPr>
        <w:pStyle w:val="Ttol3"/>
      </w:pPr>
      <w:bookmarkStart w:id="91" w:name="_Toc74671337"/>
      <w:r w:rsidRPr="00453198">
        <w:t>ALERTA</w:t>
      </w:r>
      <w:bookmarkEnd w:id="91"/>
    </w:p>
    <w:p w14:paraId="636EFE0F" w14:textId="45A46958" w:rsidR="00556F5A" w:rsidRPr="00453198" w:rsidRDefault="00556F5A" w:rsidP="00556F5A">
      <w:r w:rsidRPr="00453198">
        <w:t>Una vegada s’ha fet click a sobre d’una alerta, o d’una notificació relacionada amb l’alerta, es mostrarà aquesta pantalla. La pantalla només contindrà informació referent a l’alerta. Així que es mostrarà el nom complert, la descripció, el valor i el color de l’alerta.</w:t>
      </w:r>
    </w:p>
    <w:p w14:paraId="1EBEEFBE" w14:textId="77777777" w:rsidR="00A977D7" w:rsidRPr="00453198" w:rsidRDefault="00ED3A83" w:rsidP="00A977D7">
      <w:pPr>
        <w:keepNext/>
        <w:jc w:val="center"/>
      </w:pPr>
      <w:r w:rsidRPr="00453198">
        <w:rPr>
          <w:noProof/>
        </w:rPr>
        <w:drawing>
          <wp:inline distT="0" distB="0" distL="0" distR="0" wp14:anchorId="44EA5E58" wp14:editId="2E88A8ED">
            <wp:extent cx="1246578" cy="2700000"/>
            <wp:effectExtent l="0" t="0" r="0" b="5715"/>
            <wp:docPr id="29" name="Imat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246578" cy="2700000"/>
                    </a:xfrm>
                    <a:prstGeom prst="rect">
                      <a:avLst/>
                    </a:prstGeom>
                  </pic:spPr>
                </pic:pic>
              </a:graphicData>
            </a:graphic>
          </wp:inline>
        </w:drawing>
      </w:r>
    </w:p>
    <w:p w14:paraId="411153E0" w14:textId="73983296" w:rsidR="00A00461" w:rsidRPr="00453198" w:rsidRDefault="00A977D7" w:rsidP="00A977D7">
      <w:pPr>
        <w:pStyle w:val="Llegenda"/>
      </w:pPr>
      <w:bookmarkStart w:id="92" w:name="_Toc74671376"/>
      <w:r w:rsidRPr="00453198">
        <w:t xml:space="preserve">Figura </w:t>
      </w:r>
      <w:fldSimple w:instr=" STYLEREF 1 \s ">
        <w:r w:rsidR="00EF03B1">
          <w:rPr>
            <w:noProof/>
          </w:rPr>
          <w:t>6</w:t>
        </w:r>
      </w:fldSimple>
      <w:r w:rsidR="00EF03B1">
        <w:t>.</w:t>
      </w:r>
      <w:fldSimple w:instr=" SEQ Figura \* ARABIC \s 1 ">
        <w:r w:rsidR="00EF03B1">
          <w:rPr>
            <w:noProof/>
          </w:rPr>
          <w:t>29</w:t>
        </w:r>
      </w:fldSimple>
      <w:r w:rsidRPr="00453198">
        <w:t>: Resultat final de la visualització de l’alerta a l’aplicació.</w:t>
      </w:r>
      <w:bookmarkEnd w:id="92"/>
    </w:p>
    <w:p w14:paraId="5B6DF2C3" w14:textId="4F6A3EC4" w:rsidR="004F144E" w:rsidRPr="00453198" w:rsidRDefault="00A00461" w:rsidP="004F144E">
      <w:pPr>
        <w:pStyle w:val="Ttol3"/>
      </w:pPr>
      <w:bookmarkStart w:id="93" w:name="_Toc74671338"/>
      <w:r w:rsidRPr="00453198">
        <w:t>PERFIL</w:t>
      </w:r>
      <w:bookmarkEnd w:id="93"/>
    </w:p>
    <w:p w14:paraId="39F6D153" w14:textId="51749F8C" w:rsidR="00556F5A" w:rsidRPr="00453198" w:rsidRDefault="00556F5A" w:rsidP="00556F5A">
      <w:r w:rsidRPr="00453198">
        <w:t>El perfil servirà per poder veure les dades del nom d’usuari, nom i cognoms i rol de l’usuari. A més tindrà les funcionalitats de canviar de contrasenya i tancar sessió.</w:t>
      </w:r>
    </w:p>
    <w:p w14:paraId="65152861" w14:textId="77777777" w:rsidR="00A977D7" w:rsidRPr="00453198" w:rsidRDefault="00ED3A83" w:rsidP="00A977D7">
      <w:pPr>
        <w:keepNext/>
        <w:jc w:val="center"/>
      </w:pPr>
      <w:r w:rsidRPr="00453198">
        <w:rPr>
          <w:noProof/>
        </w:rPr>
        <w:lastRenderedPageBreak/>
        <w:drawing>
          <wp:inline distT="0" distB="0" distL="0" distR="0" wp14:anchorId="59BB4143" wp14:editId="5A914E32">
            <wp:extent cx="1246578" cy="2700000"/>
            <wp:effectExtent l="0" t="0" r="0" b="5715"/>
            <wp:docPr id="30" name="Imat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246578" cy="2700000"/>
                    </a:xfrm>
                    <a:prstGeom prst="rect">
                      <a:avLst/>
                    </a:prstGeom>
                  </pic:spPr>
                </pic:pic>
              </a:graphicData>
            </a:graphic>
          </wp:inline>
        </w:drawing>
      </w:r>
    </w:p>
    <w:p w14:paraId="6B580867" w14:textId="31EC94BA" w:rsidR="009C573E" w:rsidRPr="00453198" w:rsidRDefault="00A977D7" w:rsidP="00A977D7">
      <w:pPr>
        <w:pStyle w:val="Llegenda"/>
      </w:pPr>
      <w:bookmarkStart w:id="94" w:name="_Toc74671377"/>
      <w:r w:rsidRPr="00453198">
        <w:t xml:space="preserve">Figura </w:t>
      </w:r>
      <w:fldSimple w:instr=" STYLEREF 1 \s ">
        <w:r w:rsidR="00EF03B1">
          <w:rPr>
            <w:noProof/>
          </w:rPr>
          <w:t>6</w:t>
        </w:r>
      </w:fldSimple>
      <w:r w:rsidR="00EF03B1">
        <w:t>.</w:t>
      </w:r>
      <w:fldSimple w:instr=" SEQ Figura \* ARABIC \s 1 ">
        <w:r w:rsidR="00EF03B1">
          <w:rPr>
            <w:noProof/>
          </w:rPr>
          <w:t>30</w:t>
        </w:r>
      </w:fldSimple>
      <w:r w:rsidRPr="00453198">
        <w:t>: Resultat final del perfil a l’aplicació.</w:t>
      </w:r>
      <w:bookmarkEnd w:id="94"/>
    </w:p>
    <w:p w14:paraId="766A98ED" w14:textId="13B7155F" w:rsidR="00A00461" w:rsidRPr="00453198" w:rsidRDefault="00556F5A" w:rsidP="009C573E">
      <w:r w:rsidRPr="00453198">
        <w:t xml:space="preserve">El mètode de tancar sessió, </w:t>
      </w:r>
      <w:proofErr w:type="spellStart"/>
      <w:r w:rsidRPr="00453198">
        <w:rPr>
          <w:i/>
          <w:iCs/>
        </w:rPr>
        <w:t>logout</w:t>
      </w:r>
      <w:proofErr w:type="spellEnd"/>
      <w:r w:rsidRPr="00453198">
        <w:t xml:space="preserve"> és molt semblat al de canviar de contrasenya o els altres dos mètodes vists anteriorment.</w:t>
      </w:r>
      <w:r w:rsidR="00BD26B5" w:rsidRPr="00453198">
        <w:t xml:space="preserve"> Només es comunica amb l’API de tancar sessió i si ha sigut exitós canvia l’escena a la de l’inici de sessió.</w:t>
      </w:r>
    </w:p>
    <w:p w14:paraId="71BB9EB2" w14:textId="204B398D" w:rsidR="00BD26B5" w:rsidRPr="00453198" w:rsidRDefault="00BD26B5" w:rsidP="009C573E">
      <w:r w:rsidRPr="00453198">
        <w:t>El mètode de canviar de contrasenya té alguna variació, ja que s’ha de comprovar la longitud de la contrasenya. Així que a partir d’aquí ja és un mètode típic per a la comunicació HTTP.</w:t>
      </w:r>
    </w:p>
    <w:p w14:paraId="7371A2AA"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proofErr w:type="spellStart"/>
      <w:r w:rsidRPr="00453198">
        <w:rPr>
          <w:rFonts w:ascii="Consolas" w:hAnsi="Consolas"/>
          <w:color w:val="000088"/>
          <w:sz w:val="21"/>
          <w:szCs w:val="21"/>
        </w:rPr>
        <w:t>const</w:t>
      </w:r>
      <w:proofErr w:type="spellEnd"/>
      <w:r w:rsidRPr="00453198">
        <w:rPr>
          <w:rFonts w:ascii="Consolas" w:hAnsi="Consolas"/>
          <w:color w:val="000000"/>
          <w:sz w:val="21"/>
          <w:szCs w:val="21"/>
        </w:rPr>
        <w:t xml:space="preserve"> </w:t>
      </w:r>
      <w:proofErr w:type="spellStart"/>
      <w:r w:rsidRPr="00453198">
        <w:rPr>
          <w:rFonts w:ascii="Consolas" w:hAnsi="Consolas"/>
          <w:color w:val="000000"/>
          <w:sz w:val="21"/>
          <w:szCs w:val="21"/>
        </w:rPr>
        <w:t>changePassword</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88"/>
          <w:sz w:val="21"/>
          <w:szCs w:val="21"/>
        </w:rPr>
        <w:t>async</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gt;</w:t>
      </w:r>
      <w:r w:rsidRPr="00453198">
        <w:rPr>
          <w:rFonts w:ascii="Consolas" w:hAnsi="Consolas"/>
          <w:color w:val="000000"/>
          <w:sz w:val="21"/>
          <w:szCs w:val="21"/>
        </w:rPr>
        <w:t xml:space="preserve"> </w:t>
      </w:r>
      <w:r w:rsidRPr="00453198">
        <w:rPr>
          <w:rFonts w:ascii="Consolas" w:hAnsi="Consolas"/>
          <w:color w:val="666600"/>
          <w:sz w:val="21"/>
          <w:szCs w:val="21"/>
        </w:rPr>
        <w:t>{</w:t>
      </w:r>
    </w:p>
    <w:p w14:paraId="6DF26DA9"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if</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password</w:t>
      </w:r>
      <w:r w:rsidRPr="00453198">
        <w:rPr>
          <w:rFonts w:ascii="Consolas" w:hAnsi="Consolas"/>
          <w:color w:val="666600"/>
          <w:sz w:val="21"/>
          <w:szCs w:val="21"/>
        </w:rPr>
        <w:t>.</w:t>
      </w:r>
      <w:r w:rsidRPr="00453198">
        <w:rPr>
          <w:rFonts w:ascii="Consolas" w:hAnsi="Consolas"/>
          <w:color w:val="000000"/>
          <w:sz w:val="21"/>
          <w:szCs w:val="21"/>
        </w:rPr>
        <w:t>length</w:t>
      </w:r>
      <w:proofErr w:type="spellEnd"/>
      <w:r w:rsidRPr="00453198">
        <w:rPr>
          <w:rFonts w:ascii="Consolas" w:hAnsi="Consolas"/>
          <w:color w:val="000000"/>
          <w:sz w:val="21"/>
          <w:szCs w:val="21"/>
        </w:rPr>
        <w:t xml:space="preserve"> </w:t>
      </w:r>
      <w:r w:rsidRPr="00453198">
        <w:rPr>
          <w:rFonts w:ascii="Consolas" w:hAnsi="Consolas"/>
          <w:color w:val="666600"/>
          <w:sz w:val="21"/>
          <w:szCs w:val="21"/>
        </w:rPr>
        <w:t>&gt;=</w:t>
      </w:r>
      <w:r w:rsidRPr="00453198">
        <w:rPr>
          <w:rFonts w:ascii="Consolas" w:hAnsi="Consolas"/>
          <w:color w:val="000000"/>
          <w:sz w:val="21"/>
          <w:szCs w:val="21"/>
        </w:rPr>
        <w:t xml:space="preserve"> </w:t>
      </w:r>
      <w:r w:rsidRPr="00453198">
        <w:rPr>
          <w:rFonts w:ascii="Consolas" w:hAnsi="Consolas"/>
          <w:color w:val="006666"/>
          <w:sz w:val="21"/>
          <w:szCs w:val="21"/>
        </w:rPr>
        <w:t>3</w:t>
      </w:r>
      <w:r w:rsidRPr="00453198">
        <w:rPr>
          <w:rFonts w:ascii="Consolas" w:hAnsi="Consolas"/>
          <w:color w:val="666600"/>
          <w:sz w:val="21"/>
          <w:szCs w:val="21"/>
        </w:rPr>
        <w:t>)</w:t>
      </w:r>
    </w:p>
    <w:p w14:paraId="7814F2BC" w14:textId="62CA3D78"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Axios</w:t>
      </w:r>
      <w:proofErr w:type="spellEnd"/>
    </w:p>
    <w:p w14:paraId="6EC6F734" w14:textId="77777777" w:rsidR="00A00461" w:rsidRPr="00453198" w:rsidRDefault="00A00461" w:rsidP="004B63BE">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88"/>
          <w:sz w:val="21"/>
          <w:szCs w:val="21"/>
        </w:rPr>
        <w:t>get</w:t>
      </w:r>
      <w:r w:rsidRPr="00453198">
        <w:rPr>
          <w:rFonts w:ascii="Consolas" w:hAnsi="Consolas"/>
          <w:color w:val="666600"/>
          <w:sz w:val="21"/>
          <w:szCs w:val="21"/>
        </w:rPr>
        <w:t>(</w:t>
      </w:r>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 xml:space="preserve">URL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proofErr w:type="spellStart"/>
      <w:r w:rsidRPr="00453198">
        <w:rPr>
          <w:rFonts w:ascii="Consolas" w:hAnsi="Consolas"/>
          <w:color w:val="008800"/>
          <w:sz w:val="21"/>
          <w:szCs w:val="21"/>
        </w:rPr>
        <w:t>employee</w:t>
      </w:r>
      <w:proofErr w:type="spellEnd"/>
      <w:r w:rsidRPr="00453198">
        <w:rPr>
          <w:rFonts w:ascii="Consolas" w:hAnsi="Consolas"/>
          <w:color w:val="008800"/>
          <w:sz w:val="21"/>
          <w:szCs w:val="21"/>
        </w:rPr>
        <w:t>/</w:t>
      </w:r>
      <w:proofErr w:type="spellStart"/>
      <w:r w:rsidRPr="00453198">
        <w:rPr>
          <w:rFonts w:ascii="Consolas" w:hAnsi="Consolas"/>
          <w:color w:val="008800"/>
          <w:sz w:val="21"/>
          <w:szCs w:val="21"/>
        </w:rPr>
        <w:t>change</w:t>
      </w:r>
      <w:proofErr w:type="spellEnd"/>
      <w:r w:rsidRPr="00453198">
        <w:rPr>
          <w:rFonts w:ascii="Consolas" w:hAnsi="Consolas"/>
          <w:color w:val="0088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660066"/>
          <w:sz w:val="21"/>
          <w:szCs w:val="21"/>
        </w:rPr>
        <w:t>CommunicationManager</w:t>
      </w:r>
      <w:r w:rsidRPr="00453198">
        <w:rPr>
          <w:rFonts w:ascii="Consolas" w:hAnsi="Consolas"/>
          <w:color w:val="666600"/>
          <w:sz w:val="21"/>
          <w:szCs w:val="21"/>
        </w:rPr>
        <w:t>.</w:t>
      </w:r>
      <w:r w:rsidRPr="00453198">
        <w:rPr>
          <w:rFonts w:ascii="Consolas" w:hAnsi="Consolas"/>
          <w:color w:val="000000"/>
          <w:sz w:val="21"/>
          <w:szCs w:val="21"/>
        </w:rPr>
        <w:t>user</w:t>
      </w:r>
      <w:r w:rsidRPr="00453198">
        <w:rPr>
          <w:rFonts w:ascii="Consolas" w:hAnsi="Consolas"/>
          <w:color w:val="666600"/>
          <w:sz w:val="21"/>
          <w:szCs w:val="21"/>
        </w:rPr>
        <w:t>.</w:t>
      </w:r>
      <w:r w:rsidRPr="00453198">
        <w:rPr>
          <w:rFonts w:ascii="Consolas" w:hAnsi="Consolas"/>
          <w:color w:val="000000"/>
          <w:sz w:val="21"/>
          <w:szCs w:val="21"/>
        </w:rPr>
        <w:t>username</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password</w:t>
      </w:r>
      <w:proofErr w:type="spellEnd"/>
      <w:r w:rsidRPr="00453198">
        <w:rPr>
          <w:rFonts w:ascii="Consolas" w:hAnsi="Consolas"/>
          <w:color w:val="666600"/>
          <w:sz w:val="21"/>
          <w:szCs w:val="21"/>
        </w:rPr>
        <w:t>)</w:t>
      </w:r>
    </w:p>
    <w:p w14:paraId="60CEBE52"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then</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functio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response</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032EE6B9"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if</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proofErr w:type="spellStart"/>
      <w:r w:rsidRPr="00453198">
        <w:rPr>
          <w:rFonts w:ascii="Consolas" w:hAnsi="Consolas"/>
          <w:color w:val="000000"/>
          <w:sz w:val="21"/>
          <w:szCs w:val="21"/>
        </w:rPr>
        <w:t>response</w:t>
      </w:r>
      <w:r w:rsidRPr="00453198">
        <w:rPr>
          <w:rFonts w:ascii="Consolas" w:hAnsi="Consolas"/>
          <w:color w:val="666600"/>
          <w:sz w:val="21"/>
          <w:szCs w:val="21"/>
        </w:rPr>
        <w:t>.</w:t>
      </w:r>
      <w:r w:rsidRPr="00453198">
        <w:rPr>
          <w:rFonts w:ascii="Consolas" w:hAnsi="Consolas"/>
          <w:color w:val="000000"/>
          <w:sz w:val="21"/>
          <w:szCs w:val="21"/>
        </w:rPr>
        <w:t>data</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39D0A216"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alert</w:t>
      </w:r>
      <w:proofErr w:type="spellEnd"/>
      <w:r w:rsidRPr="00453198">
        <w:rPr>
          <w:rFonts w:ascii="Consolas" w:hAnsi="Consolas"/>
          <w:color w:val="666600"/>
          <w:sz w:val="21"/>
          <w:szCs w:val="21"/>
        </w:rPr>
        <w:t>(</w:t>
      </w:r>
      <w:r w:rsidRPr="00453198">
        <w:rPr>
          <w:rFonts w:ascii="Consolas" w:hAnsi="Consolas"/>
          <w:color w:val="008800"/>
          <w:sz w:val="21"/>
          <w:szCs w:val="21"/>
        </w:rPr>
        <w:t>'No s\'ha pogut canviar la contrasenya'</w:t>
      </w:r>
      <w:r w:rsidRPr="00453198">
        <w:rPr>
          <w:rFonts w:ascii="Consolas" w:hAnsi="Consolas"/>
          <w:color w:val="666600"/>
          <w:sz w:val="21"/>
          <w:szCs w:val="21"/>
        </w:rPr>
        <w:t>)</w:t>
      </w:r>
    </w:p>
    <w:p w14:paraId="5E2858F8"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
    <w:p w14:paraId="3BE261CB"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
    <w:p w14:paraId="3ECDBB7E"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r w:rsidRPr="00453198">
        <w:rPr>
          <w:rFonts w:ascii="Consolas" w:hAnsi="Consolas"/>
          <w:color w:val="000088"/>
          <w:sz w:val="21"/>
          <w:szCs w:val="21"/>
        </w:rPr>
        <w:t>catch</w:t>
      </w:r>
      <w:r w:rsidRPr="00453198">
        <w:rPr>
          <w:rFonts w:ascii="Consolas" w:hAnsi="Consolas"/>
          <w:color w:val="666600"/>
          <w:sz w:val="21"/>
          <w:szCs w:val="21"/>
        </w:rPr>
        <w:t>(</w:t>
      </w:r>
      <w:proofErr w:type="spellStart"/>
      <w:r w:rsidRPr="00453198">
        <w:rPr>
          <w:rFonts w:ascii="Consolas" w:hAnsi="Consolas"/>
          <w:color w:val="000088"/>
          <w:sz w:val="21"/>
          <w:szCs w:val="21"/>
        </w:rPr>
        <w:t>functio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error</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6730A338"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alert</w:t>
      </w:r>
      <w:proofErr w:type="spellEnd"/>
      <w:r w:rsidRPr="00453198">
        <w:rPr>
          <w:rFonts w:ascii="Consolas" w:hAnsi="Consolas"/>
          <w:color w:val="666600"/>
          <w:sz w:val="21"/>
          <w:szCs w:val="21"/>
        </w:rPr>
        <w:t>(</w:t>
      </w:r>
      <w:r w:rsidRPr="00453198">
        <w:rPr>
          <w:rFonts w:ascii="Consolas" w:hAnsi="Consolas"/>
          <w:color w:val="008800"/>
          <w:sz w:val="21"/>
          <w:szCs w:val="21"/>
        </w:rPr>
        <w:t xml:space="preserve">'S\'ha </w:t>
      </w:r>
      <w:proofErr w:type="spellStart"/>
      <w:r w:rsidRPr="00453198">
        <w:rPr>
          <w:rFonts w:ascii="Consolas" w:hAnsi="Consolas"/>
          <w:color w:val="008800"/>
          <w:sz w:val="21"/>
          <w:szCs w:val="21"/>
        </w:rPr>
        <w:t>produit</w:t>
      </w:r>
      <w:proofErr w:type="spellEnd"/>
      <w:r w:rsidRPr="00453198">
        <w:rPr>
          <w:rFonts w:ascii="Consolas" w:hAnsi="Consolas"/>
          <w:color w:val="008800"/>
          <w:sz w:val="21"/>
          <w:szCs w:val="21"/>
        </w:rPr>
        <w:t xml:space="preserve"> un error al servidor'</w:t>
      </w:r>
      <w:r w:rsidRPr="00453198">
        <w:rPr>
          <w:rFonts w:ascii="Consolas" w:hAnsi="Consolas"/>
          <w:color w:val="666600"/>
          <w:sz w:val="21"/>
          <w:szCs w:val="21"/>
        </w:rPr>
        <w:t>)</w:t>
      </w:r>
    </w:p>
    <w:p w14:paraId="0C358415"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
    <w:p w14:paraId="4690ECA8" w14:textId="1A7A9A3C"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88"/>
          <w:sz w:val="21"/>
          <w:szCs w:val="21"/>
        </w:rPr>
        <w:t>else</w:t>
      </w:r>
      <w:proofErr w:type="spellEnd"/>
    </w:p>
    <w:p w14:paraId="605B6D45"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alert</w:t>
      </w:r>
      <w:proofErr w:type="spellEnd"/>
      <w:r w:rsidRPr="00453198">
        <w:rPr>
          <w:rFonts w:ascii="Consolas" w:hAnsi="Consolas"/>
          <w:color w:val="666600"/>
          <w:sz w:val="21"/>
          <w:szCs w:val="21"/>
        </w:rPr>
        <w:t>(</w:t>
      </w:r>
      <w:r w:rsidRPr="00453198">
        <w:rPr>
          <w:rFonts w:ascii="Consolas" w:hAnsi="Consolas"/>
          <w:color w:val="008800"/>
          <w:sz w:val="21"/>
          <w:szCs w:val="21"/>
        </w:rPr>
        <w:t xml:space="preserve">'La nova contrasenya ha de tenir entre 3 i 32 </w:t>
      </w:r>
      <w:proofErr w:type="spellStart"/>
      <w:r w:rsidRPr="00453198">
        <w:rPr>
          <w:rFonts w:ascii="Consolas" w:hAnsi="Consolas"/>
          <w:color w:val="008800"/>
          <w:sz w:val="21"/>
          <w:szCs w:val="21"/>
        </w:rPr>
        <w:t>caracters</w:t>
      </w:r>
      <w:proofErr w:type="spellEnd"/>
      <w:r w:rsidRPr="00453198">
        <w:rPr>
          <w:rFonts w:ascii="Consolas" w:hAnsi="Consolas"/>
          <w:color w:val="008800"/>
          <w:sz w:val="21"/>
          <w:szCs w:val="21"/>
        </w:rPr>
        <w:t>'</w:t>
      </w:r>
      <w:r w:rsidRPr="00453198">
        <w:rPr>
          <w:rFonts w:ascii="Consolas" w:hAnsi="Consolas"/>
          <w:color w:val="666600"/>
          <w:sz w:val="21"/>
          <w:szCs w:val="21"/>
        </w:rPr>
        <w:t>)</w:t>
      </w:r>
    </w:p>
    <w:p w14:paraId="60E41F79" w14:textId="77777777" w:rsidR="00A00461"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setModalVisible</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false</w:t>
      </w:r>
      <w:proofErr w:type="spellEnd"/>
      <w:r w:rsidRPr="00453198">
        <w:rPr>
          <w:rFonts w:ascii="Consolas" w:hAnsi="Consolas"/>
          <w:color w:val="666600"/>
          <w:sz w:val="21"/>
          <w:szCs w:val="21"/>
        </w:rPr>
        <w:t>)</w:t>
      </w:r>
    </w:p>
    <w:p w14:paraId="3D8F8624" w14:textId="0365ACC4" w:rsidR="009C573E" w:rsidRPr="00453198" w:rsidRDefault="00A00461" w:rsidP="005A4CAA">
      <w:pPr>
        <w:pStyle w:val="HTMLambformatprevi"/>
        <w:numPr>
          <w:ilvl w:val="0"/>
          <w:numId w:val="31"/>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1688170115"/>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w:t>
      </w:r>
    </w:p>
    <w:p w14:paraId="4E9C1A2C" w14:textId="6B5CC95D" w:rsidR="00B031B5" w:rsidRPr="00453198" w:rsidRDefault="004F144E" w:rsidP="00B031B5">
      <w:pPr>
        <w:pStyle w:val="Ttol3"/>
      </w:pPr>
      <w:bookmarkStart w:id="95" w:name="_Toc74671339"/>
      <w:r w:rsidRPr="00453198">
        <w:lastRenderedPageBreak/>
        <w:t>REBRE NOTIFICACIONS</w:t>
      </w:r>
      <w:bookmarkEnd w:id="95"/>
    </w:p>
    <w:p w14:paraId="61A5E686" w14:textId="36321DBC" w:rsidR="00D3654C" w:rsidRPr="00453198" w:rsidRDefault="00D3654C" w:rsidP="00D3654C">
      <w:r w:rsidRPr="00453198">
        <w:t>El format de les notificacions seran senzilles. Tindrà el títol que informarà del color de gravetat. I el text informatiu que informarà de quina alerta ha estat la que ha enviat la notificació.</w:t>
      </w:r>
    </w:p>
    <w:p w14:paraId="17F6EAD8" w14:textId="77777777" w:rsidR="00D3654C" w:rsidRPr="00453198" w:rsidRDefault="00D3654C" w:rsidP="00D3654C">
      <w:pPr>
        <w:keepNext/>
        <w:jc w:val="center"/>
      </w:pPr>
      <w:r w:rsidRPr="00453198">
        <w:rPr>
          <w:noProof/>
        </w:rPr>
        <w:drawing>
          <wp:inline distT="0" distB="0" distL="0" distR="0" wp14:anchorId="1469EF87" wp14:editId="4AE12ECD">
            <wp:extent cx="3467144" cy="2700000"/>
            <wp:effectExtent l="0" t="0" r="0" b="5715"/>
            <wp:docPr id="33" name="Imat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467144" cy="2700000"/>
                    </a:xfrm>
                    <a:prstGeom prst="rect">
                      <a:avLst/>
                    </a:prstGeom>
                  </pic:spPr>
                </pic:pic>
              </a:graphicData>
            </a:graphic>
          </wp:inline>
        </w:drawing>
      </w:r>
    </w:p>
    <w:p w14:paraId="5A901953" w14:textId="1F71E1F6" w:rsidR="00D3654C" w:rsidRPr="00453198" w:rsidRDefault="00D3654C" w:rsidP="00D3654C">
      <w:pPr>
        <w:pStyle w:val="Llegenda"/>
      </w:pPr>
      <w:bookmarkStart w:id="96" w:name="_Toc74671378"/>
      <w:r w:rsidRPr="00453198">
        <w:t xml:space="preserve">Figura </w:t>
      </w:r>
      <w:fldSimple w:instr=" STYLEREF 1 \s ">
        <w:r w:rsidR="00EF03B1">
          <w:rPr>
            <w:noProof/>
          </w:rPr>
          <w:t>6</w:t>
        </w:r>
      </w:fldSimple>
      <w:r w:rsidR="00EF03B1">
        <w:t>.</w:t>
      </w:r>
      <w:fldSimple w:instr=" SEQ Figura \* ARABIC \s 1 ">
        <w:r w:rsidR="00EF03B1">
          <w:rPr>
            <w:noProof/>
          </w:rPr>
          <w:t>31</w:t>
        </w:r>
      </w:fldSimple>
      <w:r w:rsidRPr="00453198">
        <w:t>: Format de les notificacions de les tres alertes que hi ha en el servidor.</w:t>
      </w:r>
      <w:bookmarkEnd w:id="96"/>
    </w:p>
    <w:p w14:paraId="40F90AB7" w14:textId="0E193F3D" w:rsidR="00A00461" w:rsidRPr="00453198" w:rsidRDefault="00BD26B5" w:rsidP="00A00461">
      <w:r w:rsidRPr="00453198">
        <w:t xml:space="preserve">Per a poder rebre notificacions primer s’ha de generar el </w:t>
      </w:r>
      <w:proofErr w:type="spellStart"/>
      <w:r w:rsidRPr="00453198">
        <w:rPr>
          <w:i/>
          <w:iCs/>
        </w:rPr>
        <w:t>token</w:t>
      </w:r>
      <w:proofErr w:type="spellEnd"/>
      <w:r w:rsidRPr="00453198">
        <w:t xml:space="preserve"> que estarà assignat al dispositiu. Per això en el </w:t>
      </w:r>
      <w:r w:rsidRPr="00453198">
        <w:rPr>
          <w:i/>
          <w:iCs/>
        </w:rPr>
        <w:t>script</w:t>
      </w:r>
      <w:r w:rsidRPr="00453198">
        <w:t xml:space="preserve"> que configura l’aplicació s’ha fet que inicialitzi la variable </w:t>
      </w:r>
      <w:proofErr w:type="spellStart"/>
      <w:r w:rsidRPr="00453198">
        <w:rPr>
          <w:i/>
          <w:iCs/>
        </w:rPr>
        <w:t>token</w:t>
      </w:r>
      <w:proofErr w:type="spellEnd"/>
      <w:r w:rsidRPr="00453198">
        <w:t>, així quan es faci l’inici de sessió aquest valor ja estarà inicialitzat.</w:t>
      </w:r>
    </w:p>
    <w:p w14:paraId="56425E2E" w14:textId="77777777" w:rsidR="00A00461" w:rsidRPr="00453198" w:rsidRDefault="00A00461" w:rsidP="005A4CAA">
      <w:pPr>
        <w:pStyle w:val="HTMLambformatprevi"/>
        <w:numPr>
          <w:ilvl w:val="0"/>
          <w:numId w:val="2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20131019"/>
        <w:rPr>
          <w:rFonts w:ascii="Consolas" w:hAnsi="Consolas"/>
          <w:sz w:val="21"/>
          <w:szCs w:val="21"/>
        </w:rPr>
      </w:pPr>
      <w:proofErr w:type="spellStart"/>
      <w:r w:rsidRPr="00453198">
        <w:rPr>
          <w:rFonts w:ascii="Consolas" w:hAnsi="Consolas"/>
          <w:color w:val="000000"/>
          <w:sz w:val="21"/>
          <w:szCs w:val="21"/>
        </w:rPr>
        <w:t>useEffect</w:t>
      </w:r>
      <w:proofErr w:type="spellEnd"/>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gt;</w:t>
      </w:r>
      <w:r w:rsidRPr="00453198">
        <w:rPr>
          <w:rFonts w:ascii="Consolas" w:hAnsi="Consolas"/>
          <w:color w:val="000000"/>
          <w:sz w:val="21"/>
          <w:szCs w:val="21"/>
        </w:rPr>
        <w:t xml:space="preserve"> </w:t>
      </w:r>
      <w:r w:rsidRPr="00453198">
        <w:rPr>
          <w:rFonts w:ascii="Consolas" w:hAnsi="Consolas"/>
          <w:color w:val="666600"/>
          <w:sz w:val="21"/>
          <w:szCs w:val="21"/>
        </w:rPr>
        <w:t>{</w:t>
      </w:r>
    </w:p>
    <w:p w14:paraId="7EDC4266" w14:textId="77777777" w:rsidR="00A00461" w:rsidRPr="00453198" w:rsidRDefault="00A00461" w:rsidP="005A4CAA">
      <w:pPr>
        <w:pStyle w:val="HTMLambformatprevi"/>
        <w:numPr>
          <w:ilvl w:val="0"/>
          <w:numId w:val="2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20131019"/>
        <w:rPr>
          <w:rFonts w:ascii="Consolas" w:hAnsi="Consolas"/>
          <w:sz w:val="21"/>
          <w:szCs w:val="21"/>
        </w:rPr>
      </w:pPr>
      <w:r w:rsidRPr="00453198">
        <w:rPr>
          <w:rFonts w:ascii="Consolas" w:hAnsi="Consolas"/>
          <w:color w:val="666600"/>
          <w:sz w:val="21"/>
          <w:szCs w:val="21"/>
        </w:rPr>
        <w:t xml:space="preserve">    </w:t>
      </w:r>
      <w:proofErr w:type="spellStart"/>
      <w:r w:rsidRPr="00453198">
        <w:rPr>
          <w:rFonts w:ascii="Consolas" w:hAnsi="Consolas"/>
          <w:color w:val="000000"/>
          <w:sz w:val="21"/>
          <w:szCs w:val="21"/>
        </w:rPr>
        <w:t>registerForPushNotificationsAsync</w:t>
      </w:r>
      <w:proofErr w:type="spellEnd"/>
      <w:r w:rsidRPr="00453198">
        <w:rPr>
          <w:rFonts w:ascii="Consolas" w:hAnsi="Consolas"/>
          <w:color w:val="666600"/>
          <w:sz w:val="21"/>
          <w:szCs w:val="21"/>
        </w:rPr>
        <w:t>().</w:t>
      </w:r>
      <w:proofErr w:type="spellStart"/>
      <w:r w:rsidRPr="00453198">
        <w:rPr>
          <w:rFonts w:ascii="Consolas" w:hAnsi="Consolas"/>
          <w:color w:val="000088"/>
          <w:sz w:val="21"/>
          <w:szCs w:val="21"/>
        </w:rPr>
        <w:t>then</w:t>
      </w:r>
      <w:proofErr w:type="spellEnd"/>
      <w:r w:rsidRPr="00453198">
        <w:rPr>
          <w:rFonts w:ascii="Consolas" w:hAnsi="Consolas"/>
          <w:color w:val="666600"/>
          <w:sz w:val="21"/>
          <w:szCs w:val="21"/>
        </w:rPr>
        <w:t>(</w:t>
      </w:r>
      <w:proofErr w:type="spellStart"/>
      <w:r w:rsidRPr="00453198">
        <w:rPr>
          <w:rFonts w:ascii="Consolas" w:hAnsi="Consolas"/>
          <w:color w:val="000000"/>
          <w:sz w:val="21"/>
          <w:szCs w:val="21"/>
        </w:rPr>
        <w:t>token</w:t>
      </w:r>
      <w:proofErr w:type="spellEnd"/>
      <w:r w:rsidRPr="00453198">
        <w:rPr>
          <w:rFonts w:ascii="Consolas" w:hAnsi="Consolas"/>
          <w:color w:val="000000"/>
          <w:sz w:val="21"/>
          <w:szCs w:val="21"/>
        </w:rPr>
        <w:t xml:space="preserve"> </w:t>
      </w:r>
      <w:r w:rsidRPr="00453198">
        <w:rPr>
          <w:rFonts w:ascii="Consolas" w:hAnsi="Consolas"/>
          <w:color w:val="666600"/>
          <w:sz w:val="21"/>
          <w:szCs w:val="21"/>
        </w:rPr>
        <w:t>=&g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savedData</w:t>
      </w:r>
      <w:r w:rsidRPr="00453198">
        <w:rPr>
          <w:rFonts w:ascii="Consolas" w:hAnsi="Consolas"/>
          <w:color w:val="666600"/>
          <w:sz w:val="21"/>
          <w:szCs w:val="21"/>
        </w:rPr>
        <w:t>.</w:t>
      </w:r>
      <w:r w:rsidRPr="00453198">
        <w:rPr>
          <w:rFonts w:ascii="Consolas" w:hAnsi="Consolas"/>
          <w:color w:val="000000"/>
          <w:sz w:val="21"/>
          <w:szCs w:val="21"/>
        </w:rPr>
        <w:t>token</w:t>
      </w:r>
      <w:proofErr w:type="spellEnd"/>
      <w:r w:rsidRPr="00453198">
        <w:rPr>
          <w:rFonts w:ascii="Consolas" w:hAnsi="Consolas"/>
          <w:color w:val="000000"/>
          <w:sz w:val="21"/>
          <w:szCs w:val="21"/>
        </w:rPr>
        <w:t xml:space="preserve"> </w:t>
      </w:r>
      <w:r w:rsidRPr="00453198">
        <w:rPr>
          <w:rFonts w:ascii="Consolas" w:hAnsi="Consolas"/>
          <w:color w:val="666600"/>
          <w:sz w:val="21"/>
          <w:szCs w:val="21"/>
        </w:rPr>
        <w:t>=</w:t>
      </w:r>
      <w:r w:rsidRPr="00453198">
        <w:rPr>
          <w:rFonts w:ascii="Consolas" w:hAnsi="Consolas"/>
          <w:color w:val="000000"/>
          <w:sz w:val="21"/>
          <w:szCs w:val="21"/>
        </w:rPr>
        <w:t xml:space="preserve"> </w:t>
      </w:r>
      <w:proofErr w:type="spellStart"/>
      <w:r w:rsidRPr="00453198">
        <w:rPr>
          <w:rFonts w:ascii="Consolas" w:hAnsi="Consolas"/>
          <w:color w:val="000000"/>
          <w:sz w:val="21"/>
          <w:szCs w:val="21"/>
        </w:rPr>
        <w:t>token</w:t>
      </w:r>
      <w:r w:rsidRPr="00453198">
        <w:rPr>
          <w:rFonts w:ascii="Consolas" w:hAnsi="Consolas"/>
          <w:color w:val="666600"/>
          <w:sz w:val="21"/>
          <w:szCs w:val="21"/>
        </w:rPr>
        <w:t>.</w:t>
      </w:r>
      <w:r w:rsidRPr="00453198">
        <w:rPr>
          <w:rFonts w:ascii="Consolas" w:hAnsi="Consolas"/>
          <w:color w:val="000000"/>
          <w:sz w:val="21"/>
          <w:szCs w:val="21"/>
        </w:rPr>
        <w:t>replace</w:t>
      </w:r>
      <w:proofErr w:type="spellEnd"/>
      <w:r w:rsidRPr="00453198">
        <w:rPr>
          <w:rFonts w:ascii="Consolas" w:hAnsi="Consolas"/>
          <w:color w:val="666600"/>
          <w:sz w:val="21"/>
          <w:szCs w:val="21"/>
        </w:rPr>
        <w:t>(</w:t>
      </w:r>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_"</w:t>
      </w:r>
      <w:r w:rsidRPr="00453198">
        <w:rPr>
          <w:rFonts w:ascii="Consolas" w:hAnsi="Consolas"/>
          <w:color w:val="666600"/>
          <w:sz w:val="21"/>
          <w:szCs w:val="21"/>
        </w:rPr>
        <w:t>).</w:t>
      </w:r>
      <w:proofErr w:type="spellStart"/>
      <w:r w:rsidRPr="00453198">
        <w:rPr>
          <w:rFonts w:ascii="Consolas" w:hAnsi="Consolas"/>
          <w:color w:val="000000"/>
          <w:sz w:val="21"/>
          <w:szCs w:val="21"/>
        </w:rPr>
        <w:t>replace</w:t>
      </w:r>
      <w:proofErr w:type="spellEnd"/>
      <w:r w:rsidRPr="00453198">
        <w:rPr>
          <w:rFonts w:ascii="Consolas" w:hAnsi="Consolas"/>
          <w:color w:val="666600"/>
          <w:sz w:val="21"/>
          <w:szCs w:val="21"/>
        </w:rPr>
        <w:t>(</w:t>
      </w:r>
      <w:r w:rsidRPr="00453198">
        <w:rPr>
          <w:rFonts w:ascii="Consolas" w:hAnsi="Consolas"/>
          <w:color w:val="008800"/>
          <w:sz w:val="21"/>
          <w:szCs w:val="21"/>
        </w:rPr>
        <w:t>"]"</w:t>
      </w: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008800"/>
          <w:sz w:val="21"/>
          <w:szCs w:val="21"/>
        </w:rPr>
        <w:t>""</w:t>
      </w:r>
      <w:r w:rsidRPr="00453198">
        <w:rPr>
          <w:rFonts w:ascii="Consolas" w:hAnsi="Consolas"/>
          <w:color w:val="666600"/>
          <w:sz w:val="21"/>
          <w:szCs w:val="21"/>
        </w:rPr>
        <w:t>));</w:t>
      </w:r>
    </w:p>
    <w:p w14:paraId="7C8439B7" w14:textId="77777777" w:rsidR="00A00461" w:rsidRPr="00453198" w:rsidRDefault="00A00461" w:rsidP="005A4CAA">
      <w:pPr>
        <w:pStyle w:val="HTMLambformatprevi"/>
        <w:numPr>
          <w:ilvl w:val="0"/>
          <w:numId w:val="2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20131019"/>
        <w:rPr>
          <w:rFonts w:ascii="Consolas" w:hAnsi="Consolas"/>
          <w:sz w:val="21"/>
          <w:szCs w:val="21"/>
        </w:rPr>
      </w:pPr>
    </w:p>
    <w:p w14:paraId="66FBEA0F" w14:textId="1B7861CB" w:rsidR="00A00461" w:rsidRPr="00453198" w:rsidRDefault="00BD26B5" w:rsidP="005A4CAA">
      <w:pPr>
        <w:pStyle w:val="HTMLambformatprevi"/>
        <w:numPr>
          <w:ilvl w:val="0"/>
          <w:numId w:val="2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20131019"/>
        <w:rPr>
          <w:rFonts w:ascii="Consolas" w:hAnsi="Consolas"/>
          <w:sz w:val="21"/>
          <w:szCs w:val="21"/>
        </w:rPr>
      </w:pPr>
      <w:r w:rsidRPr="00453198">
        <w:rPr>
          <w:rFonts w:ascii="Consolas" w:hAnsi="Consolas"/>
          <w:color w:val="666600"/>
          <w:sz w:val="21"/>
          <w:szCs w:val="21"/>
        </w:rPr>
        <w:t xml:space="preserve">    (...)</w:t>
      </w:r>
    </w:p>
    <w:p w14:paraId="744C6F8D" w14:textId="77777777" w:rsidR="00BD26B5" w:rsidRPr="00453198" w:rsidRDefault="00BD26B5" w:rsidP="005A4CAA">
      <w:pPr>
        <w:pStyle w:val="HTMLambformatprevi"/>
        <w:numPr>
          <w:ilvl w:val="0"/>
          <w:numId w:val="2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20131019"/>
        <w:rPr>
          <w:rFonts w:ascii="Consolas" w:hAnsi="Consolas"/>
          <w:sz w:val="21"/>
          <w:szCs w:val="21"/>
        </w:rPr>
      </w:pPr>
    </w:p>
    <w:p w14:paraId="2335C92D" w14:textId="15FE46F0" w:rsidR="00A00461" w:rsidRPr="00453198" w:rsidRDefault="00A00461" w:rsidP="005A4CAA">
      <w:pPr>
        <w:pStyle w:val="HTMLambformatprevi"/>
        <w:numPr>
          <w:ilvl w:val="0"/>
          <w:numId w:val="29"/>
        </w:numPr>
        <w:pBdr>
          <w:top w:val="single" w:sz="6" w:space="2" w:color="888888"/>
          <w:left w:val="single" w:sz="6" w:space="2" w:color="888888"/>
          <w:bottom w:val="single" w:sz="6" w:space="2" w:color="888888"/>
          <w:right w:val="single" w:sz="6" w:space="2" w:color="888888"/>
        </w:pBdr>
        <w:spacing w:before="100" w:beforeAutospacing="1" w:after="100" w:afterAutospacing="1"/>
        <w:jc w:val="left"/>
        <w:divId w:val="720131019"/>
        <w:rPr>
          <w:rFonts w:ascii="Consolas" w:hAnsi="Consolas"/>
          <w:sz w:val="21"/>
          <w:szCs w:val="21"/>
        </w:rPr>
      </w:pPr>
      <w:r w:rsidRPr="00453198">
        <w:rPr>
          <w:rFonts w:ascii="Consolas" w:hAnsi="Consolas"/>
          <w:color w:val="666600"/>
          <w:sz w:val="21"/>
          <w:szCs w:val="21"/>
        </w:rPr>
        <w:t>},</w:t>
      </w:r>
      <w:r w:rsidRPr="00453198">
        <w:rPr>
          <w:rFonts w:ascii="Consolas" w:hAnsi="Consolas"/>
          <w:color w:val="000000"/>
          <w:sz w:val="21"/>
          <w:szCs w:val="21"/>
        </w:rPr>
        <w:t xml:space="preserve"> </w:t>
      </w:r>
      <w:r w:rsidRPr="00453198">
        <w:rPr>
          <w:rFonts w:ascii="Consolas" w:hAnsi="Consolas"/>
          <w:color w:val="666600"/>
          <w:sz w:val="21"/>
          <w:szCs w:val="21"/>
        </w:rPr>
        <w:t>[]);</w:t>
      </w:r>
    </w:p>
    <w:p w14:paraId="67407843" w14:textId="65235218" w:rsidR="004F144E" w:rsidRPr="00453198" w:rsidRDefault="003B4C4B" w:rsidP="004F144E">
      <w:r w:rsidRPr="00453198">
        <w:t>Un altre aspecte a valorar es que fer quan un usuari faci click a sobre d’una notificació. El que es farà es mostrar la pantalla de la informació de l’alerta. Però si l’usuari no havia iniciat sessió anteriorment, al tornar de l’alerta s’anirà a l’inici de sessió en comptes de la llista d’alertes.</w:t>
      </w:r>
    </w:p>
    <w:p w14:paraId="3945D8C8" w14:textId="77777777" w:rsidR="003B4C4B" w:rsidRPr="00453198" w:rsidRDefault="003B4C4B" w:rsidP="003B4C4B">
      <w:pPr>
        <w:pStyle w:val="HTMLambformatprevi"/>
        <w:numPr>
          <w:ilvl w:val="0"/>
          <w:numId w:val="3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6055325"/>
        <w:rPr>
          <w:rFonts w:ascii="Consolas" w:hAnsi="Consolas"/>
          <w:color w:val="000000"/>
          <w:sz w:val="21"/>
          <w:szCs w:val="21"/>
        </w:rPr>
      </w:pPr>
      <w:proofErr w:type="spellStart"/>
      <w:r w:rsidRPr="00453198">
        <w:rPr>
          <w:rFonts w:ascii="Consolas" w:hAnsi="Consolas"/>
          <w:color w:val="545454"/>
          <w:sz w:val="21"/>
          <w:szCs w:val="21"/>
        </w:rPr>
        <w:t>responseListener.current</w:t>
      </w:r>
      <w:proofErr w:type="spellEnd"/>
      <w:r w:rsidRPr="00453198">
        <w:rPr>
          <w:rFonts w:ascii="Consolas" w:hAnsi="Consolas"/>
          <w:color w:val="545454"/>
          <w:sz w:val="21"/>
          <w:szCs w:val="21"/>
        </w:rPr>
        <w:t xml:space="preserve"> = </w:t>
      </w:r>
      <w:proofErr w:type="spellStart"/>
      <w:r w:rsidRPr="00453198">
        <w:rPr>
          <w:rFonts w:ascii="Consolas" w:hAnsi="Consolas"/>
          <w:color w:val="007FAA"/>
          <w:sz w:val="21"/>
          <w:szCs w:val="21"/>
        </w:rPr>
        <w:t>Notifications</w:t>
      </w:r>
      <w:r w:rsidRPr="00453198">
        <w:rPr>
          <w:rFonts w:ascii="Consolas" w:hAnsi="Consolas"/>
          <w:color w:val="545454"/>
          <w:sz w:val="21"/>
          <w:szCs w:val="21"/>
        </w:rPr>
        <w:t>.addNotificationResponseReceivedListener</w:t>
      </w:r>
      <w:proofErr w:type="spellEnd"/>
      <w:r w:rsidRPr="00453198">
        <w:rPr>
          <w:rFonts w:ascii="Consolas" w:hAnsi="Consolas"/>
          <w:color w:val="545454"/>
          <w:sz w:val="21"/>
          <w:szCs w:val="21"/>
        </w:rPr>
        <w:t>(</w:t>
      </w:r>
      <w:proofErr w:type="spellStart"/>
      <w:r w:rsidRPr="00453198">
        <w:rPr>
          <w:rFonts w:ascii="Consolas" w:hAnsi="Consolas"/>
          <w:color w:val="545454"/>
          <w:sz w:val="21"/>
          <w:szCs w:val="21"/>
        </w:rPr>
        <w:t>response</w:t>
      </w:r>
      <w:proofErr w:type="spellEnd"/>
      <w:r w:rsidRPr="00453198">
        <w:rPr>
          <w:rFonts w:ascii="Consolas" w:hAnsi="Consolas"/>
          <w:color w:val="545454"/>
          <w:sz w:val="21"/>
          <w:szCs w:val="21"/>
        </w:rPr>
        <w:t xml:space="preserve"> =&gt; {</w:t>
      </w:r>
    </w:p>
    <w:p w14:paraId="11352AC4" w14:textId="77777777" w:rsidR="003B4C4B" w:rsidRPr="00453198" w:rsidRDefault="003B4C4B" w:rsidP="003B4C4B">
      <w:pPr>
        <w:pStyle w:val="HTMLambformatprevi"/>
        <w:numPr>
          <w:ilvl w:val="0"/>
          <w:numId w:val="3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6055325"/>
        <w:rPr>
          <w:rFonts w:ascii="Consolas" w:hAnsi="Consolas"/>
          <w:color w:val="000000"/>
          <w:sz w:val="21"/>
          <w:szCs w:val="21"/>
        </w:rPr>
      </w:pPr>
      <w:r w:rsidRPr="00453198">
        <w:rPr>
          <w:rFonts w:ascii="Consolas" w:hAnsi="Consolas"/>
          <w:color w:val="545454"/>
          <w:sz w:val="21"/>
          <w:szCs w:val="21"/>
        </w:rPr>
        <w:lastRenderedPageBreak/>
        <w:t xml:space="preserve">    </w:t>
      </w:r>
      <w:proofErr w:type="spellStart"/>
      <w:r w:rsidRPr="00453198">
        <w:rPr>
          <w:rFonts w:ascii="Consolas" w:hAnsi="Consolas"/>
          <w:color w:val="545454"/>
          <w:sz w:val="21"/>
          <w:szCs w:val="21"/>
        </w:rPr>
        <w:t>savedData.warning</w:t>
      </w:r>
      <w:proofErr w:type="spellEnd"/>
      <w:r w:rsidRPr="00453198">
        <w:rPr>
          <w:rFonts w:ascii="Consolas" w:hAnsi="Consolas"/>
          <w:color w:val="545454"/>
          <w:sz w:val="21"/>
          <w:szCs w:val="21"/>
        </w:rPr>
        <w:t xml:space="preserve"> = </w:t>
      </w:r>
      <w:proofErr w:type="spellStart"/>
      <w:r w:rsidRPr="00453198">
        <w:rPr>
          <w:rFonts w:ascii="Consolas" w:hAnsi="Consolas"/>
          <w:color w:val="545454"/>
          <w:sz w:val="21"/>
          <w:szCs w:val="21"/>
        </w:rPr>
        <w:t>response.notification.request.content.data</w:t>
      </w:r>
      <w:proofErr w:type="spellEnd"/>
      <w:r w:rsidRPr="00453198">
        <w:rPr>
          <w:rFonts w:ascii="Consolas" w:hAnsi="Consolas"/>
          <w:color w:val="545454"/>
          <w:sz w:val="21"/>
          <w:szCs w:val="21"/>
        </w:rPr>
        <w:t>;</w:t>
      </w:r>
    </w:p>
    <w:p w14:paraId="037F3DBE" w14:textId="77777777" w:rsidR="003B4C4B" w:rsidRPr="00453198" w:rsidRDefault="003B4C4B" w:rsidP="003B4C4B">
      <w:pPr>
        <w:pStyle w:val="HTMLambformatprevi"/>
        <w:numPr>
          <w:ilvl w:val="0"/>
          <w:numId w:val="3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6055325"/>
        <w:rPr>
          <w:rFonts w:ascii="Consolas" w:hAnsi="Consolas"/>
          <w:color w:val="000000"/>
          <w:sz w:val="21"/>
          <w:szCs w:val="21"/>
        </w:rPr>
      </w:pPr>
      <w:r w:rsidRPr="00453198">
        <w:rPr>
          <w:rFonts w:ascii="Consolas" w:hAnsi="Consolas"/>
          <w:color w:val="545454"/>
          <w:sz w:val="21"/>
          <w:szCs w:val="21"/>
        </w:rPr>
        <w:t xml:space="preserve">    </w:t>
      </w:r>
      <w:proofErr w:type="spellStart"/>
      <w:r w:rsidRPr="00453198">
        <w:rPr>
          <w:rFonts w:ascii="Consolas" w:hAnsi="Consolas"/>
          <w:color w:val="545454"/>
          <w:sz w:val="21"/>
          <w:szCs w:val="21"/>
        </w:rPr>
        <w:t>navigation.navigate</w:t>
      </w:r>
      <w:proofErr w:type="spellEnd"/>
      <w:r w:rsidRPr="00453198">
        <w:rPr>
          <w:rFonts w:ascii="Consolas" w:hAnsi="Consolas"/>
          <w:color w:val="545454"/>
          <w:sz w:val="21"/>
          <w:szCs w:val="21"/>
        </w:rPr>
        <w:t>(</w:t>
      </w:r>
      <w:r w:rsidRPr="00453198">
        <w:rPr>
          <w:rFonts w:ascii="Consolas" w:hAnsi="Consolas"/>
          <w:color w:val="008000"/>
          <w:sz w:val="21"/>
          <w:szCs w:val="21"/>
        </w:rPr>
        <w:t>'</w:t>
      </w:r>
      <w:proofErr w:type="spellStart"/>
      <w:r w:rsidRPr="00453198">
        <w:rPr>
          <w:rFonts w:ascii="Consolas" w:hAnsi="Consolas"/>
          <w:color w:val="008000"/>
          <w:sz w:val="21"/>
          <w:szCs w:val="21"/>
        </w:rPr>
        <w:t>Warning</w:t>
      </w:r>
      <w:proofErr w:type="spellEnd"/>
      <w:r w:rsidRPr="00453198">
        <w:rPr>
          <w:rFonts w:ascii="Consolas" w:hAnsi="Consolas"/>
          <w:color w:val="008000"/>
          <w:sz w:val="21"/>
          <w:szCs w:val="21"/>
        </w:rPr>
        <w:t>'</w:t>
      </w:r>
      <w:r w:rsidRPr="00453198">
        <w:rPr>
          <w:rFonts w:ascii="Consolas" w:hAnsi="Consolas"/>
          <w:color w:val="545454"/>
          <w:sz w:val="21"/>
          <w:szCs w:val="21"/>
        </w:rPr>
        <w:t>)</w:t>
      </w:r>
    </w:p>
    <w:p w14:paraId="1588EF22" w14:textId="5CBEE0DB" w:rsidR="003B4C4B" w:rsidRPr="00453198" w:rsidRDefault="003B4C4B" w:rsidP="004F144E">
      <w:pPr>
        <w:pStyle w:val="HTMLambformatprevi"/>
        <w:numPr>
          <w:ilvl w:val="0"/>
          <w:numId w:val="3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6055325"/>
        <w:rPr>
          <w:rFonts w:ascii="Consolas" w:hAnsi="Consolas"/>
          <w:color w:val="000000"/>
          <w:sz w:val="21"/>
          <w:szCs w:val="21"/>
        </w:rPr>
      </w:pPr>
      <w:r w:rsidRPr="00453198">
        <w:rPr>
          <w:rFonts w:ascii="Consolas" w:hAnsi="Consolas"/>
          <w:color w:val="545454"/>
          <w:sz w:val="21"/>
          <w:szCs w:val="21"/>
        </w:rPr>
        <w:t>});</w:t>
      </w:r>
    </w:p>
    <w:p w14:paraId="2F68BEAD" w14:textId="77777777" w:rsidR="003B4C4B" w:rsidRPr="00453198" w:rsidRDefault="003B4C4B" w:rsidP="004F144E"/>
    <w:p w14:paraId="68850C5B" w14:textId="027DCE87" w:rsidR="003B4C4B" w:rsidRPr="00453198" w:rsidRDefault="003B4C4B" w:rsidP="004F144E">
      <w:pPr>
        <w:sectPr w:rsidR="003B4C4B" w:rsidRPr="00453198" w:rsidSect="00B031B5">
          <w:headerReference w:type="default" r:id="rId50"/>
          <w:type w:val="oddPage"/>
          <w:pgSz w:w="11906" w:h="16838" w:code="9"/>
          <w:pgMar w:top="1701" w:right="1418" w:bottom="1418" w:left="1418" w:header="709" w:footer="709" w:gutter="284"/>
          <w:cols w:space="708"/>
          <w:docGrid w:linePitch="360"/>
        </w:sectPr>
      </w:pPr>
    </w:p>
    <w:p w14:paraId="24F0F63E" w14:textId="5F639192" w:rsidR="004F144E" w:rsidRPr="00453198" w:rsidRDefault="004B63BE" w:rsidP="004B63BE">
      <w:pPr>
        <w:pStyle w:val="Ttol1"/>
        <w:rPr>
          <w:highlight w:val="yellow"/>
        </w:rPr>
      </w:pPr>
      <w:bookmarkStart w:id="97" w:name="_Toc74671340"/>
      <w:r w:rsidRPr="00453198">
        <w:rPr>
          <w:highlight w:val="yellow"/>
        </w:rPr>
        <w:lastRenderedPageBreak/>
        <w:t>CONCLUSIONS</w:t>
      </w:r>
      <w:bookmarkEnd w:id="97"/>
    </w:p>
    <w:p w14:paraId="286A78EA" w14:textId="3461E6A7" w:rsidR="00101A16" w:rsidRPr="00453198" w:rsidRDefault="00101A16" w:rsidP="006F7E4A">
      <w:r w:rsidRPr="00453198">
        <w:t>En aquest apartat es valorarà el treball fet al llarg del desenvolupament d’aquest producte.</w:t>
      </w:r>
    </w:p>
    <w:p w14:paraId="2ADA6CA3" w14:textId="345DAEC2" w:rsidR="00101A16" w:rsidRPr="00453198" w:rsidRDefault="00101A16" w:rsidP="006F7E4A">
      <w:r w:rsidRPr="00453198">
        <w:t>Per començar s’ha d’analitzar els objectius establerts a l’inici del desenvolupament</w:t>
      </w:r>
    </w:p>
    <w:p w14:paraId="09D486C1" w14:textId="7C962DDD" w:rsidR="006F7E4A" w:rsidRPr="00453198" w:rsidRDefault="001314ED" w:rsidP="006F7E4A">
      <w:r w:rsidRPr="00453198">
        <w:t xml:space="preserve">Per </w:t>
      </w:r>
      <w:proofErr w:type="spellStart"/>
      <w:r w:rsidRPr="00453198">
        <w:t>concluir</w:t>
      </w:r>
      <w:proofErr w:type="spellEnd"/>
      <w:r w:rsidRPr="00453198">
        <w:t xml:space="preserve"> es pot </w:t>
      </w:r>
      <w:proofErr w:type="spellStart"/>
      <w:r w:rsidRPr="00453198">
        <w:t>aformar</w:t>
      </w:r>
      <w:proofErr w:type="spellEnd"/>
      <w:r w:rsidRPr="00453198">
        <w:t xml:space="preserve"> que el desenvolupament d’aquest treball ha estat exitós, donat que s’han pogut completar tots els requeriments i s’han assolit la gran majoria dels objectius. </w:t>
      </w:r>
    </w:p>
    <w:p w14:paraId="529B9CBD" w14:textId="77777777" w:rsidR="004A7C05" w:rsidRPr="00453198" w:rsidRDefault="004A7C05" w:rsidP="004A7C05"/>
    <w:p w14:paraId="2F9DAD93" w14:textId="2A49219F" w:rsidR="004A7C05" w:rsidRPr="00453198" w:rsidRDefault="004A7C05" w:rsidP="004A7C05">
      <w:pPr>
        <w:sectPr w:rsidR="004A7C05" w:rsidRPr="00453198" w:rsidSect="00B031B5">
          <w:headerReference w:type="default" r:id="rId51"/>
          <w:type w:val="oddPage"/>
          <w:pgSz w:w="11906" w:h="16838" w:code="9"/>
          <w:pgMar w:top="1701" w:right="1418" w:bottom="1418" w:left="1418" w:header="709" w:footer="709" w:gutter="284"/>
          <w:cols w:space="708"/>
          <w:docGrid w:linePitch="360"/>
        </w:sectPr>
      </w:pPr>
    </w:p>
    <w:p w14:paraId="679D2AFA" w14:textId="441173AB" w:rsidR="004A7C05" w:rsidRPr="00453198" w:rsidRDefault="004A7C05" w:rsidP="004A7C05">
      <w:pPr>
        <w:pStyle w:val="Ttol1"/>
      </w:pPr>
      <w:bookmarkStart w:id="98" w:name="_Toc74671341"/>
      <w:r w:rsidRPr="00453198">
        <w:lastRenderedPageBreak/>
        <w:t>POSSIBLES AMPLIACIONS</w:t>
      </w:r>
      <w:bookmarkEnd w:id="98"/>
    </w:p>
    <w:p w14:paraId="6C8F406F" w14:textId="56B7713D" w:rsidR="004A7C05" w:rsidRPr="00453198" w:rsidRDefault="00631B75" w:rsidP="004A7C05">
      <w:r w:rsidRPr="00453198">
        <w:t>En aquest apartat</w:t>
      </w:r>
      <w:r w:rsidR="005B4C22" w:rsidRPr="00453198">
        <w:t xml:space="preserve"> s’exposaran les millores que pot tenir el producte </w:t>
      </w:r>
      <w:r w:rsidR="007C7385" w:rsidRPr="00453198">
        <w:t>de cara al futur.</w:t>
      </w:r>
    </w:p>
    <w:p w14:paraId="56801A22" w14:textId="6CECE2D3" w:rsidR="007C7385" w:rsidRPr="00453198" w:rsidRDefault="007C7385" w:rsidP="007C7385">
      <w:pPr>
        <w:pStyle w:val="Ttol2"/>
      </w:pPr>
      <w:bookmarkStart w:id="99" w:name="_Toc74671342"/>
      <w:r w:rsidRPr="00453198">
        <w:t>ASSIGNAR ALERTAS A DIFERENTS ROLS</w:t>
      </w:r>
      <w:bookmarkEnd w:id="99"/>
    </w:p>
    <w:p w14:paraId="0740467F" w14:textId="4D57036C" w:rsidR="00C62B25" w:rsidRPr="00453198" w:rsidRDefault="007C7385" w:rsidP="007C7385">
      <w:r w:rsidRPr="00453198">
        <w:t xml:space="preserve">Un element a millorar </w:t>
      </w:r>
      <w:r w:rsidR="006F7E4A" w:rsidRPr="00453198">
        <w:t>és</w:t>
      </w:r>
      <w:r w:rsidRPr="00453198">
        <w:t xml:space="preserve"> poder assignar la mateixa alerta a diferents rols</w:t>
      </w:r>
      <w:r w:rsidR="00DB25AE" w:rsidRPr="00453198">
        <w:t xml:space="preserve">. El motiu és que </w:t>
      </w:r>
      <w:r w:rsidR="00C62B25" w:rsidRPr="00453198">
        <w:t xml:space="preserve">per evitar la redundància de dades s’hauria d’implementar aquesta </w:t>
      </w:r>
      <w:r w:rsidR="006F7E4A" w:rsidRPr="00453198">
        <w:t>millora, ja que</w:t>
      </w:r>
      <w:r w:rsidR="00C62B25" w:rsidRPr="00453198">
        <w:t xml:space="preserve"> amb el model actual s’hauria de crear una altra alerta amb la mateixa informació.</w:t>
      </w:r>
    </w:p>
    <w:p w14:paraId="56C6AE5D" w14:textId="1A091B7F" w:rsidR="007C7385" w:rsidRPr="00453198" w:rsidRDefault="006F7E4A" w:rsidP="007C7385">
      <w:r w:rsidRPr="00453198">
        <w:t>Perquè</w:t>
      </w:r>
      <w:r w:rsidR="00DB25AE" w:rsidRPr="00453198">
        <w:t xml:space="preserve"> funcionés correctament s’hauria de modificar la base de dades </w:t>
      </w:r>
      <w:r w:rsidRPr="00453198">
        <w:t>perquè</w:t>
      </w:r>
      <w:r w:rsidR="00DB25AE" w:rsidRPr="00453198">
        <w:t xml:space="preserve"> permeti una assignació entre una alerta i diferents rols. Aquesta modificació hauria de venir a través d’una taula intermèdia entre la relació de les taules</w:t>
      </w:r>
      <w:r w:rsidR="00C62B25" w:rsidRPr="00453198">
        <w:t xml:space="preserve"> </w:t>
      </w:r>
      <w:r w:rsidR="00C62B25" w:rsidRPr="00453198">
        <w:rPr>
          <w:i/>
          <w:iCs/>
        </w:rPr>
        <w:t xml:space="preserve">Roles </w:t>
      </w:r>
      <w:r w:rsidR="00C62B25" w:rsidRPr="00453198">
        <w:t xml:space="preserve"> i </w:t>
      </w:r>
      <w:proofErr w:type="spellStart"/>
      <w:r w:rsidR="00C62B25" w:rsidRPr="00453198">
        <w:rPr>
          <w:i/>
          <w:iCs/>
        </w:rPr>
        <w:t>Warnings</w:t>
      </w:r>
      <w:proofErr w:type="spellEnd"/>
      <w:r w:rsidR="00C62B25" w:rsidRPr="00453198">
        <w:t>.</w:t>
      </w:r>
    </w:p>
    <w:p w14:paraId="683A2487" w14:textId="0749D8E3" w:rsidR="00DB25AE" w:rsidRPr="00453198" w:rsidRDefault="00DB25AE" w:rsidP="00DB25AE">
      <w:pPr>
        <w:pStyle w:val="Ttol2"/>
      </w:pPr>
      <w:bookmarkStart w:id="100" w:name="_Toc74671343"/>
      <w:r w:rsidRPr="00453198">
        <w:rPr>
          <w:i/>
          <w:iCs/>
        </w:rPr>
        <w:t>LOG</w:t>
      </w:r>
      <w:r w:rsidRPr="00453198">
        <w:t xml:space="preserve"> DELS VALORS DE LES ALERTES</w:t>
      </w:r>
      <w:bookmarkEnd w:id="100"/>
    </w:p>
    <w:p w14:paraId="37122B5F" w14:textId="4BDEF470" w:rsidR="00C62B25" w:rsidRPr="00453198" w:rsidRDefault="00C62B25" w:rsidP="00C62B25">
      <w:r w:rsidRPr="00453198">
        <w:t xml:space="preserve">Un aspecte senzill d’implementar pot ser un </w:t>
      </w:r>
      <w:proofErr w:type="spellStart"/>
      <w:r w:rsidRPr="00453198">
        <w:rPr>
          <w:i/>
          <w:iCs/>
        </w:rPr>
        <w:t>log</w:t>
      </w:r>
      <w:proofErr w:type="spellEnd"/>
      <w:r w:rsidRPr="00453198">
        <w:t xml:space="preserve"> de les alertes. Aquest </w:t>
      </w:r>
      <w:proofErr w:type="spellStart"/>
      <w:r w:rsidRPr="00453198">
        <w:rPr>
          <w:i/>
          <w:iCs/>
        </w:rPr>
        <w:t>log</w:t>
      </w:r>
      <w:proofErr w:type="spellEnd"/>
      <w:r w:rsidRPr="00453198">
        <w:t xml:space="preserve"> hauria de poder mostrar a l’usuari l’evolució dels valors que ha tingut aquella alerta. A més es podria donar informació sobre quan aquella alerta té valors preocupants. Per exemple si cada dilluns el percentatge d’ocupació dels llits per </w:t>
      </w:r>
      <w:r w:rsidR="006F7E4A" w:rsidRPr="00453198">
        <w:t>malalts</w:t>
      </w:r>
      <w:r w:rsidRPr="00453198">
        <w:t xml:space="preserve"> amb </w:t>
      </w:r>
      <w:r w:rsidR="006F7E4A" w:rsidRPr="00453198">
        <w:t>Covid-19</w:t>
      </w:r>
      <w:r w:rsidRPr="00453198">
        <w:t xml:space="preserve"> té valors greus, aquest sistema podria avisar, el dia anterior o </w:t>
      </w:r>
      <w:r w:rsidR="006F7E4A" w:rsidRPr="00453198">
        <w:t>abans que</w:t>
      </w:r>
      <w:r w:rsidRPr="00453198">
        <w:t xml:space="preserve"> l’usuari inici la seva jornada laboral, d’aquest fet.</w:t>
      </w:r>
    </w:p>
    <w:p w14:paraId="35E8F4DD" w14:textId="5E2B1BED" w:rsidR="00C62B25" w:rsidRPr="00453198" w:rsidRDefault="00C62B25" w:rsidP="00C62B25">
      <w:r w:rsidRPr="00453198">
        <w:t>El mecanisme de funcionament podria ser senzill, un gràfic on mostra els valors en les últimes 24 hores i, fins i tot, fent una predicció de les futures hores.</w:t>
      </w:r>
    </w:p>
    <w:p w14:paraId="5B47B061" w14:textId="6E73D630" w:rsidR="007C7385" w:rsidRPr="00453198" w:rsidRDefault="007C7385" w:rsidP="007C7385">
      <w:pPr>
        <w:pStyle w:val="Ttol2"/>
      </w:pPr>
      <w:bookmarkStart w:id="101" w:name="_Toc74671344"/>
      <w:r w:rsidRPr="00453198">
        <w:t>MILLORAR LA SEGURETAT EN L’APLICACIÓ</w:t>
      </w:r>
      <w:bookmarkEnd w:id="101"/>
    </w:p>
    <w:p w14:paraId="27DC379E" w14:textId="166CB4D3" w:rsidR="006F7E4A" w:rsidRPr="00453198" w:rsidRDefault="006F7E4A" w:rsidP="004A7C05">
      <w:r w:rsidRPr="00453198">
        <w:t xml:space="preserve">L’última ampliació que es podria fer és millorar la seguretat de l’aplicació. </w:t>
      </w:r>
    </w:p>
    <w:p w14:paraId="226ED1E2" w14:textId="7E0A6767" w:rsidR="004A7C05" w:rsidRPr="00453198" w:rsidRDefault="006F7E4A" w:rsidP="004A7C05">
      <w:r w:rsidRPr="00453198">
        <w:t>Un aspecte a millorar podria ser la comunicació amb l’API, que en comptes de posar les dades en l’URL, s’hauria de posar en un JSON i així es pot encriptar el missatge.</w:t>
      </w:r>
    </w:p>
    <w:p w14:paraId="702DE735" w14:textId="70509B52" w:rsidR="006F7E4A" w:rsidRPr="00453198" w:rsidRDefault="006F7E4A" w:rsidP="004A7C05">
      <w:r w:rsidRPr="00453198">
        <w:t>Una altra millora en la seguretat pot ser que només els autoritzats puguin modificar les dades en el servidor web. És a dir, que per cada institució mèdica, els que tenen el rol d’administrar aquella institució, només puguin editar aquella institució mèdica.</w:t>
      </w:r>
    </w:p>
    <w:p w14:paraId="55A4EACA" w14:textId="77777777" w:rsidR="00B031B5" w:rsidRPr="00453198" w:rsidRDefault="00B031B5" w:rsidP="00B031B5"/>
    <w:p w14:paraId="32D03B4C" w14:textId="77777777" w:rsidR="00B031B5" w:rsidRPr="00453198" w:rsidRDefault="00B031B5" w:rsidP="00B031B5">
      <w:pPr>
        <w:sectPr w:rsidR="00B031B5" w:rsidRPr="00453198" w:rsidSect="00B031B5">
          <w:headerReference w:type="default" r:id="rId52"/>
          <w:type w:val="oddPage"/>
          <w:pgSz w:w="11906" w:h="16838" w:code="9"/>
          <w:pgMar w:top="1701" w:right="1418" w:bottom="1418" w:left="1418" w:header="709" w:footer="709" w:gutter="284"/>
          <w:cols w:space="708"/>
          <w:docGrid w:linePitch="360"/>
        </w:sectPr>
      </w:pPr>
    </w:p>
    <w:p w14:paraId="797FAC5F" w14:textId="77777777" w:rsidR="00B031B5" w:rsidRPr="00453198" w:rsidRDefault="00B031B5" w:rsidP="00B031B5">
      <w:pPr>
        <w:pStyle w:val="Ttol1"/>
      </w:pPr>
      <w:bookmarkStart w:id="102" w:name="_Toc55765608"/>
      <w:bookmarkStart w:id="103" w:name="_Ref64373845"/>
      <w:bookmarkStart w:id="104" w:name="_Ref64373848"/>
      <w:bookmarkStart w:id="105" w:name="_Ref64373856"/>
      <w:bookmarkStart w:id="106" w:name="_Ref64373868"/>
      <w:bookmarkStart w:id="107" w:name="_Ref64373877"/>
      <w:bookmarkStart w:id="108" w:name="_Toc74671345"/>
      <w:r w:rsidRPr="00453198">
        <w:lastRenderedPageBreak/>
        <w:t>BIBLIOGRAFIA</w:t>
      </w:r>
      <w:bookmarkEnd w:id="102"/>
      <w:bookmarkEnd w:id="103"/>
      <w:bookmarkEnd w:id="104"/>
      <w:bookmarkEnd w:id="105"/>
      <w:bookmarkEnd w:id="106"/>
      <w:bookmarkEnd w:id="107"/>
      <w:bookmarkEnd w:id="108"/>
    </w:p>
    <w:p w14:paraId="7BFB25A3" w14:textId="77777777" w:rsidR="00993791" w:rsidRPr="00453198" w:rsidRDefault="00B031B5" w:rsidP="00993791">
      <w:pPr>
        <w:pStyle w:val="Bibliografia"/>
      </w:pPr>
      <w:r w:rsidRPr="00453198">
        <w:fldChar w:fldCharType="begin"/>
      </w:r>
      <w:r w:rsidRPr="00453198">
        <w:instrText xml:space="preserve"> ADDIN ZOTERO_BIBL {"uncited":[],"omitted":[],"custom":[]} CSL_BIBLIOGRAPHY </w:instrText>
      </w:r>
      <w:r w:rsidRPr="00453198">
        <w:fldChar w:fldCharType="separate"/>
      </w:r>
      <w:r w:rsidR="00993791" w:rsidRPr="00453198">
        <w:t>[1]</w:t>
      </w:r>
      <w:r w:rsidR="00993791" w:rsidRPr="00453198">
        <w:tab/>
        <w:t xml:space="preserve">InterSystems, </w:t>
      </w:r>
      <w:r w:rsidR="00993791" w:rsidRPr="00453198">
        <w:rPr>
          <w:i/>
          <w:iCs/>
        </w:rPr>
        <w:t>IRIS for Health</w:t>
      </w:r>
      <w:r w:rsidR="00993791" w:rsidRPr="00453198">
        <w:t>. https://www.intersystems.com/products/intersystems-iris-for-health/, 2018. [En línea]. Disponible en: https://www.intersystems.com/products/intersystems-iris-for-health/</w:t>
      </w:r>
    </w:p>
    <w:p w14:paraId="6CDFCC6F" w14:textId="77777777" w:rsidR="00993791" w:rsidRPr="00453198" w:rsidRDefault="00993791" w:rsidP="00993791">
      <w:pPr>
        <w:pStyle w:val="Bibliografia"/>
      </w:pPr>
      <w:r w:rsidRPr="00453198">
        <w:t>[2]</w:t>
      </w:r>
      <w:r w:rsidRPr="00453198">
        <w:tab/>
        <w:t xml:space="preserve">H. Dalianis, «Chapter 2 - The History of the Patient Record and the Paper Record», en </w:t>
      </w:r>
      <w:r w:rsidRPr="00453198">
        <w:rPr>
          <w:i/>
          <w:iCs/>
        </w:rPr>
        <w:t>Clinical Text Mining</w:t>
      </w:r>
      <w:r w:rsidRPr="00453198">
        <w:t>, Cham: Springer International Publishing, 2018, pp. 5-13. doi: 10.1007/978-3-319-78503-5.</w:t>
      </w:r>
    </w:p>
    <w:p w14:paraId="60B29FA8" w14:textId="77777777" w:rsidR="00993791" w:rsidRPr="00453198" w:rsidRDefault="00993791" w:rsidP="00993791">
      <w:pPr>
        <w:pStyle w:val="Bibliografia"/>
      </w:pPr>
      <w:r w:rsidRPr="00453198">
        <w:t>[3]</w:t>
      </w:r>
      <w:r w:rsidRPr="00453198">
        <w:tab/>
        <w:t xml:space="preserve">R. F. Gillum, «From Papyrus to the Electronic Tablet: A Brief History of the Clinical Medical Record with Lessons for the Digital Age», </w:t>
      </w:r>
      <w:r w:rsidRPr="00453198">
        <w:rPr>
          <w:i/>
          <w:iCs/>
        </w:rPr>
        <w:t>AJM</w:t>
      </w:r>
      <w:r w:rsidRPr="00453198">
        <w:t>, p. 5, oct. 2013, doi: 10.1016/j.amjmed.2013.03.024.</w:t>
      </w:r>
    </w:p>
    <w:p w14:paraId="3FA3C813" w14:textId="77777777" w:rsidR="00993791" w:rsidRPr="00453198" w:rsidRDefault="00993791" w:rsidP="00993791">
      <w:pPr>
        <w:pStyle w:val="Bibliografia"/>
      </w:pPr>
      <w:r w:rsidRPr="00453198">
        <w:t>[4]</w:t>
      </w:r>
      <w:r w:rsidRPr="00453198">
        <w:tab/>
        <w:t xml:space="preserve">A. Winter, R. Haux, E. Ammenwerth, B. Brigl, N. Hellrung, y F. Jahn, «2.4 Importance of Systematic Information Management», en </w:t>
      </w:r>
      <w:r w:rsidRPr="00453198">
        <w:rPr>
          <w:i/>
          <w:iCs/>
        </w:rPr>
        <w:t>Health Information Systems - Architectures and Strategies</w:t>
      </w:r>
      <w:r w:rsidRPr="00453198">
        <w:t>, Second Edition., Springer, 2011, pp. 12-16.</w:t>
      </w:r>
    </w:p>
    <w:p w14:paraId="093F44CB" w14:textId="77777777" w:rsidR="00993791" w:rsidRPr="00453198" w:rsidRDefault="00993791" w:rsidP="00993791">
      <w:pPr>
        <w:pStyle w:val="Bibliografia"/>
      </w:pPr>
      <w:r w:rsidRPr="00453198">
        <w:t>[5]</w:t>
      </w:r>
      <w:r w:rsidRPr="00453198">
        <w:tab/>
        <w:t xml:space="preserve">Reinhold Haux, «3.1. The 1st line: towards computer-based information processing tools», en </w:t>
      </w:r>
      <w:r w:rsidRPr="00453198">
        <w:rPr>
          <w:i/>
          <w:iCs/>
        </w:rPr>
        <w:t>Health information systems — past, present, future</w:t>
      </w:r>
      <w:r w:rsidRPr="00453198">
        <w:t>, 2006, p. 271. [En línea]. Disponible en: 0.1016/j.ijmedinf.2005.10.001</w:t>
      </w:r>
    </w:p>
    <w:p w14:paraId="5B3EC296" w14:textId="77777777" w:rsidR="00993791" w:rsidRPr="00453198" w:rsidRDefault="00993791" w:rsidP="00993791">
      <w:pPr>
        <w:pStyle w:val="Bibliografia"/>
      </w:pPr>
      <w:r w:rsidRPr="00453198">
        <w:t>[6]</w:t>
      </w:r>
      <w:r w:rsidRPr="00453198">
        <w:tab/>
        <w:t xml:space="preserve">G. O. Barnett </w:t>
      </w:r>
      <w:r w:rsidRPr="00453198">
        <w:rPr>
          <w:i/>
          <w:iCs/>
        </w:rPr>
        <w:t>et al.</w:t>
      </w:r>
      <w:r w:rsidRPr="00453198">
        <w:t xml:space="preserve">, «COSTAR—A computer-based medical information system for ambulatory care», </w:t>
      </w:r>
      <w:r w:rsidRPr="00453198">
        <w:rPr>
          <w:i/>
          <w:iCs/>
        </w:rPr>
        <w:t>Proc. IEEE</w:t>
      </w:r>
      <w:r w:rsidRPr="00453198">
        <w:t>, vol. 67, n.</w:t>
      </w:r>
      <w:r w:rsidRPr="00453198">
        <w:rPr>
          <w:vertAlign w:val="superscript"/>
        </w:rPr>
        <w:t>o</w:t>
      </w:r>
      <w:r w:rsidRPr="00453198">
        <w:t xml:space="preserve"> 9, pp. 1226-1237, 1979, doi: 10.1109/PROC.1979.11438.</w:t>
      </w:r>
    </w:p>
    <w:p w14:paraId="11BBE018" w14:textId="77777777" w:rsidR="00993791" w:rsidRPr="00453198" w:rsidRDefault="00993791" w:rsidP="00993791">
      <w:pPr>
        <w:pStyle w:val="Bibliografia"/>
      </w:pPr>
      <w:r w:rsidRPr="00453198">
        <w:t>[7]</w:t>
      </w:r>
      <w:r w:rsidRPr="00453198">
        <w:tab/>
        <w:t>«eHealth Resolution», World Health Organization, Geneva, 58th World Health Assembly. Resolution 28, may 2005. Accedido: ene. 01, 2021. [En línea]. Disponible en: https://www.who.int/healthacademy/media/WHA58-28-en.pdf</w:t>
      </w:r>
    </w:p>
    <w:p w14:paraId="6F90A5E6" w14:textId="77777777" w:rsidR="00993791" w:rsidRPr="00453198" w:rsidRDefault="00993791" w:rsidP="00993791">
      <w:pPr>
        <w:pStyle w:val="Bibliografia"/>
      </w:pPr>
      <w:r w:rsidRPr="00453198">
        <w:t>[8]</w:t>
      </w:r>
      <w:r w:rsidRPr="00453198">
        <w:tab/>
        <w:t xml:space="preserve">Wolters Kluwer Health, </w:t>
      </w:r>
      <w:r w:rsidRPr="00453198">
        <w:rPr>
          <w:i/>
          <w:iCs/>
        </w:rPr>
        <w:t>UpToDate</w:t>
      </w:r>
      <w:r w:rsidRPr="00453198">
        <w:t>. [En línea]. Disponible en: https://play.google.com/store/apps/details?id=com.uptodate.android</w:t>
      </w:r>
    </w:p>
    <w:p w14:paraId="1B3956B4" w14:textId="77777777" w:rsidR="00993791" w:rsidRPr="00453198" w:rsidRDefault="00993791" w:rsidP="00993791">
      <w:pPr>
        <w:pStyle w:val="Bibliografia"/>
      </w:pPr>
      <w:r w:rsidRPr="00453198">
        <w:t>[9]</w:t>
      </w:r>
      <w:r w:rsidRPr="00453198">
        <w:tab/>
        <w:t xml:space="preserve">EBSCO Information Services, </w:t>
      </w:r>
      <w:r w:rsidRPr="00453198">
        <w:rPr>
          <w:i/>
          <w:iCs/>
        </w:rPr>
        <w:t>Dynamed</w:t>
      </w:r>
      <w:r w:rsidRPr="00453198">
        <w:t>. [En línea]. Disponible en: https://play.google.com/store/apps/details?id=com.ebsco.dmp&amp;hl=en&amp;pcampaignid=pcampaignidMKT-Other-global-all-co-prtnr-py-PartBadge-Mar2515-1</w:t>
      </w:r>
    </w:p>
    <w:p w14:paraId="01BFEB78" w14:textId="77777777" w:rsidR="00993791" w:rsidRPr="00453198" w:rsidRDefault="00993791" w:rsidP="00993791">
      <w:pPr>
        <w:pStyle w:val="Bibliografia"/>
      </w:pPr>
      <w:r w:rsidRPr="00453198">
        <w:t>[10]</w:t>
      </w:r>
      <w:r w:rsidRPr="00453198">
        <w:tab/>
        <w:t xml:space="preserve">A. Winter, R. Haux, E. Ammenwerth, B. Brigl, N. Hellrung, y F. Jahn, </w:t>
      </w:r>
      <w:r w:rsidRPr="00453198">
        <w:rPr>
          <w:i/>
          <w:iCs/>
        </w:rPr>
        <w:t>Health Information Systems: Architectures and Strategies</w:t>
      </w:r>
      <w:r w:rsidRPr="00453198">
        <w:t>. London: Springer London, 2011. doi: 10.1007/978-1-84996-441-8.</w:t>
      </w:r>
    </w:p>
    <w:p w14:paraId="3AB91749" w14:textId="77777777" w:rsidR="00993791" w:rsidRPr="00453198" w:rsidRDefault="00993791" w:rsidP="00993791">
      <w:pPr>
        <w:pStyle w:val="Bibliografia"/>
      </w:pPr>
      <w:r w:rsidRPr="00453198">
        <w:t>[11]</w:t>
      </w:r>
      <w:r w:rsidRPr="00453198">
        <w:tab/>
        <w:t xml:space="preserve">A. Winter, R. Haux, E. Ammenwerth, B. Brigl, N. Hellrung, y F. Jahn, «5.5 A Reference Model for the Domain Layer of Hospital Information Systems», en </w:t>
      </w:r>
      <w:r w:rsidRPr="00453198">
        <w:rPr>
          <w:i/>
          <w:iCs/>
        </w:rPr>
        <w:t>Health Information Systems - Architectures and Strategies</w:t>
      </w:r>
      <w:r w:rsidRPr="00453198">
        <w:t>, Second Edition., Springer, 2011, pp. 70-71.</w:t>
      </w:r>
    </w:p>
    <w:p w14:paraId="69BF2A4E" w14:textId="77777777" w:rsidR="00993791" w:rsidRPr="00453198" w:rsidRDefault="00993791" w:rsidP="00993791">
      <w:pPr>
        <w:pStyle w:val="Bibliografia"/>
      </w:pPr>
      <w:r w:rsidRPr="00453198">
        <w:t>[12]</w:t>
      </w:r>
      <w:r w:rsidRPr="00453198">
        <w:tab/>
        <w:t>HIMSS, «Strategic Interoperability in Germany, Spain &amp; the UK». 2014. [En línea]. Disponible en: https://www.himss.eu/file/191/download?token=goNVaM8t</w:t>
      </w:r>
    </w:p>
    <w:p w14:paraId="65C6DA8F" w14:textId="77777777" w:rsidR="00993791" w:rsidRPr="00453198" w:rsidRDefault="00993791" w:rsidP="00993791">
      <w:pPr>
        <w:pStyle w:val="Bibliografia"/>
      </w:pPr>
      <w:r w:rsidRPr="00453198">
        <w:lastRenderedPageBreak/>
        <w:t>[13]</w:t>
      </w:r>
      <w:r w:rsidRPr="00453198">
        <w:tab/>
        <w:t xml:space="preserve">A. Winter, R. Haux, E. Ammenwerth, B. Brigl, N. Hellrung, y F. Jahn, «6.5.4.1 Health Level 7 (HL7) Version 2», en </w:t>
      </w:r>
      <w:r w:rsidRPr="00453198">
        <w:rPr>
          <w:i/>
          <w:iCs/>
        </w:rPr>
        <w:t>Health Information Systems: Architectures and Strategies</w:t>
      </w:r>
      <w:r w:rsidRPr="00453198">
        <w:t>, London: Springer London, 2011, pp. 149-151. doi: 10.1007/978-1-84996-441-8.</w:t>
      </w:r>
    </w:p>
    <w:p w14:paraId="18BB9331" w14:textId="77777777" w:rsidR="00993791" w:rsidRPr="00453198" w:rsidRDefault="00993791" w:rsidP="00993791">
      <w:pPr>
        <w:pStyle w:val="Bibliografia"/>
      </w:pPr>
      <w:r w:rsidRPr="00453198">
        <w:t>[14]</w:t>
      </w:r>
      <w:r w:rsidRPr="00453198">
        <w:tab/>
        <w:t xml:space="preserve">A. Winter, R. Haux, E. Ammenwerth, B. Brigl, N. Hellrung, y F. Jahn, «6.5.4.2 Health Level 7 (HL7) Version 3», en </w:t>
      </w:r>
      <w:r w:rsidRPr="00453198">
        <w:rPr>
          <w:i/>
          <w:iCs/>
        </w:rPr>
        <w:t>Health Information Systems: Architectures and Strategies</w:t>
      </w:r>
      <w:r w:rsidRPr="00453198">
        <w:t>, London: Springer London, 2011, pp. 151-152. doi: 10.1007/978-1-84996-441-8.</w:t>
      </w:r>
    </w:p>
    <w:p w14:paraId="6F0A8036" w14:textId="77777777" w:rsidR="00993791" w:rsidRPr="00453198" w:rsidRDefault="00993791" w:rsidP="00993791">
      <w:pPr>
        <w:pStyle w:val="Bibliografia"/>
      </w:pPr>
      <w:r w:rsidRPr="00453198">
        <w:t>[15]</w:t>
      </w:r>
      <w:r w:rsidRPr="00453198">
        <w:tab/>
        <w:t>«HL7 in Personal Health System component’s integration for Mental Health Treatment».</w:t>
      </w:r>
    </w:p>
    <w:p w14:paraId="00E5876A" w14:textId="77777777" w:rsidR="00993791" w:rsidRPr="00453198" w:rsidRDefault="00993791" w:rsidP="00993791">
      <w:pPr>
        <w:pStyle w:val="Bibliografia"/>
      </w:pPr>
      <w:r w:rsidRPr="00453198">
        <w:t>[16]</w:t>
      </w:r>
      <w:r w:rsidRPr="00453198">
        <w:tab/>
        <w:t>S. Subramanian, «DICOM Basics using Java - Extracting Image Data», oct. 06, 2014. https://saravanansubramanian.com/extractdicomimagedata/</w:t>
      </w:r>
    </w:p>
    <w:p w14:paraId="0088A14A" w14:textId="77777777" w:rsidR="00993791" w:rsidRPr="00453198" w:rsidRDefault="00993791" w:rsidP="00993791">
      <w:pPr>
        <w:pStyle w:val="Bibliografia"/>
      </w:pPr>
      <w:r w:rsidRPr="00453198">
        <w:t>[17]</w:t>
      </w:r>
      <w:r w:rsidRPr="00453198">
        <w:tab/>
        <w:t xml:space="preserve">S. O’Dea, «Mobile operating systems’ market share worldwide from January 2012 to October 2020», </w:t>
      </w:r>
      <w:r w:rsidRPr="00453198">
        <w:rPr>
          <w:i/>
          <w:iCs/>
        </w:rPr>
        <w:t>Statista</w:t>
      </w:r>
      <w:r w:rsidRPr="00453198">
        <w:t>, nov. 30, 2020. https://www.statista.com/statistics/272698/global-market-share-held-by-mobile-operating-systems-since-2009/ (accedido dic. 31, 2020).</w:t>
      </w:r>
    </w:p>
    <w:p w14:paraId="14A034B5" w14:textId="77777777" w:rsidR="00993791" w:rsidRPr="00453198" w:rsidRDefault="00993791" w:rsidP="00993791">
      <w:pPr>
        <w:pStyle w:val="Bibliografia"/>
      </w:pPr>
      <w:r w:rsidRPr="00453198">
        <w:t>[18]</w:t>
      </w:r>
      <w:r w:rsidRPr="00453198">
        <w:tab/>
        <w:t xml:space="preserve">Facebook, </w:t>
      </w:r>
      <w:r w:rsidRPr="00453198">
        <w:rPr>
          <w:i/>
          <w:iCs/>
        </w:rPr>
        <w:t>React Native</w:t>
      </w:r>
      <w:r w:rsidRPr="00453198">
        <w:t>. https://reactnative.dev/, 2015. [En línea]. Disponible en: https://reactnative.dev/</w:t>
      </w:r>
    </w:p>
    <w:p w14:paraId="6112B1CB" w14:textId="77777777" w:rsidR="00993791" w:rsidRPr="00453198" w:rsidRDefault="00993791" w:rsidP="00993791">
      <w:pPr>
        <w:pStyle w:val="Bibliografia"/>
      </w:pPr>
      <w:r w:rsidRPr="00453198">
        <w:t>[19]</w:t>
      </w:r>
      <w:r w:rsidRPr="00453198">
        <w:tab/>
        <w:t xml:space="preserve">Microsoft, </w:t>
      </w:r>
      <w:r w:rsidRPr="00453198">
        <w:rPr>
          <w:i/>
          <w:iCs/>
        </w:rPr>
        <w:t>Xamarin</w:t>
      </w:r>
      <w:r w:rsidRPr="00453198">
        <w:t>. 2011. [En línea]. Disponible en: https://dotnet.microsoft.com/apps/xamarin</w:t>
      </w:r>
    </w:p>
    <w:p w14:paraId="253BA67B" w14:textId="77777777" w:rsidR="00993791" w:rsidRPr="00453198" w:rsidRDefault="00993791" w:rsidP="00993791">
      <w:pPr>
        <w:pStyle w:val="Bibliografia"/>
      </w:pPr>
      <w:r w:rsidRPr="00453198">
        <w:t>[20]</w:t>
      </w:r>
      <w:r w:rsidRPr="00453198">
        <w:tab/>
        <w:t xml:space="preserve">Google, </w:t>
      </w:r>
      <w:r w:rsidRPr="00453198">
        <w:rPr>
          <w:i/>
          <w:iCs/>
        </w:rPr>
        <w:t>Firebase</w:t>
      </w:r>
      <w:r w:rsidRPr="00453198">
        <w:t>. 2011. [En línea]. Disponible en: https://firebase.google.com/</w:t>
      </w:r>
    </w:p>
    <w:p w14:paraId="099CB548" w14:textId="36C5A48E" w:rsidR="00B031B5" w:rsidRPr="0007329F" w:rsidRDefault="00B031B5" w:rsidP="00B031B5">
      <w:pPr>
        <w:pStyle w:val="Bibliografia"/>
        <w:rPr>
          <w:szCs w:val="24"/>
        </w:rPr>
      </w:pPr>
      <w:r w:rsidRPr="00453198">
        <w:fldChar w:fldCharType="end"/>
      </w:r>
    </w:p>
    <w:p w14:paraId="7ADEA1BA" w14:textId="17228A17" w:rsidR="00F75AF6" w:rsidRPr="00B031B5" w:rsidRDefault="00F75AF6"/>
    <w:sectPr w:rsidR="00F75AF6" w:rsidRPr="00B031B5" w:rsidSect="00B031B5">
      <w:headerReference w:type="default" r:id="rId53"/>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65D6C" w14:textId="77777777" w:rsidR="00D3693E" w:rsidRDefault="00D3693E" w:rsidP="00B031B5">
      <w:pPr>
        <w:spacing w:before="0" w:line="240" w:lineRule="auto"/>
      </w:pPr>
      <w:r>
        <w:separator/>
      </w:r>
    </w:p>
  </w:endnote>
  <w:endnote w:type="continuationSeparator" w:id="0">
    <w:p w14:paraId="04D82E93" w14:textId="77777777" w:rsidR="00D3693E" w:rsidRDefault="00D3693E" w:rsidP="00B031B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03FDF" w14:textId="77777777" w:rsidR="00D3693E" w:rsidRDefault="00D3693E" w:rsidP="00B031B5">
      <w:pPr>
        <w:spacing w:before="0" w:line="240" w:lineRule="auto"/>
      </w:pPr>
      <w:r>
        <w:separator/>
      </w:r>
    </w:p>
  </w:footnote>
  <w:footnote w:type="continuationSeparator" w:id="0">
    <w:p w14:paraId="3EA136ED" w14:textId="77777777" w:rsidR="00D3693E" w:rsidRDefault="00D3693E" w:rsidP="00B031B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78068204"/>
      <w:docPartObj>
        <w:docPartGallery w:val="Page Numbers (Top of Page)"/>
        <w:docPartUnique/>
      </w:docPartObj>
    </w:sdtPr>
    <w:sdtEndPr>
      <w:rPr>
        <w:sz w:val="16"/>
        <w:szCs w:val="16"/>
      </w:rPr>
    </w:sdtEndPr>
    <w:sdtContent>
      <w:p w14:paraId="0513BA2A" w14:textId="77777777" w:rsidR="006F1CDD" w:rsidRPr="006A4BEC" w:rsidRDefault="006F1CDD" w:rsidP="00B031B5">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60D99FCB" w14:textId="77777777" w:rsidR="006F1CDD" w:rsidRDefault="006F1CDD" w:rsidP="00B031B5">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9055B" w14:textId="10F94D44" w:rsidR="004B63BE" w:rsidRPr="00CF2C70" w:rsidRDefault="004B63BE" w:rsidP="00B031B5">
    <w:pPr>
      <w:pStyle w:val="Capalera"/>
      <w:rPr>
        <w:i/>
        <w:iCs/>
        <w:sz w:val="20"/>
        <w:szCs w:val="20"/>
        <w:u w:val="single"/>
      </w:rPr>
    </w:pPr>
    <w:r w:rsidRPr="00CF2C70">
      <w:rPr>
        <w:i/>
        <w:iCs/>
        <w:sz w:val="20"/>
        <w:szCs w:val="20"/>
        <w:u w:val="single"/>
      </w:rPr>
      <w:t>CAPÍTOL</w:t>
    </w:r>
    <w:r>
      <w:rPr>
        <w:i/>
        <w:iCs/>
        <w:sz w:val="20"/>
        <w:szCs w:val="20"/>
        <w:u w:val="single"/>
      </w:rPr>
      <w:t xml:space="preserve"> </w:t>
    </w:r>
    <w:r w:rsidR="004A7C05">
      <w:rPr>
        <w:i/>
        <w:iCs/>
        <w:sz w:val="20"/>
        <w:szCs w:val="20"/>
        <w:u w:val="single"/>
      </w:rPr>
      <w:t>7</w:t>
    </w:r>
    <w:r w:rsidRPr="00CF2C70">
      <w:rPr>
        <w:i/>
        <w:iCs/>
        <w:sz w:val="20"/>
        <w:szCs w:val="20"/>
        <w:u w:val="single"/>
      </w:rPr>
      <w:t xml:space="preserve">. </w:t>
    </w:r>
    <w:r>
      <w:rPr>
        <w:i/>
        <w:iCs/>
        <w:sz w:val="20"/>
        <w:szCs w:val="20"/>
        <w:u w:val="single"/>
      </w:rPr>
      <w:t>CONCLUSIONS</w:t>
    </w:r>
    <w:sdt>
      <w:sdtPr>
        <w:rPr>
          <w:i/>
          <w:iCs/>
          <w:sz w:val="20"/>
          <w:szCs w:val="20"/>
          <w:u w:val="single"/>
        </w:rPr>
        <w:id w:val="676844147"/>
        <w:docPartObj>
          <w:docPartGallery w:val="Page Numbers (Top of Page)"/>
          <w:docPartUnique/>
        </w:docPartObj>
      </w:sdt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Pr>
            <w:i/>
            <w:iCs/>
            <w:noProof/>
            <w:sz w:val="20"/>
            <w:szCs w:val="20"/>
            <w:u w:val="single"/>
          </w:rPr>
          <w:t>27</w:t>
        </w:r>
        <w:r w:rsidRPr="00CF2C70">
          <w:rPr>
            <w:i/>
            <w:iCs/>
            <w:sz w:val="20"/>
            <w:szCs w:val="20"/>
            <w:u w:val="single"/>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218B4" w14:textId="03F89C3A" w:rsidR="004A7C05" w:rsidRPr="00CF2C70" w:rsidRDefault="004A7C05" w:rsidP="00B031B5">
    <w:pPr>
      <w:pStyle w:val="Capalera"/>
      <w:rPr>
        <w:i/>
        <w:iCs/>
        <w:sz w:val="20"/>
        <w:szCs w:val="20"/>
        <w:u w:val="single"/>
      </w:rPr>
    </w:pPr>
    <w:r w:rsidRPr="00CF2C70">
      <w:rPr>
        <w:i/>
        <w:iCs/>
        <w:sz w:val="20"/>
        <w:szCs w:val="20"/>
        <w:u w:val="single"/>
      </w:rPr>
      <w:t>CAPÍTOL</w:t>
    </w:r>
    <w:r>
      <w:rPr>
        <w:i/>
        <w:iCs/>
        <w:sz w:val="20"/>
        <w:szCs w:val="20"/>
        <w:u w:val="single"/>
      </w:rPr>
      <w:t xml:space="preserve"> 8</w:t>
    </w:r>
    <w:r w:rsidRPr="00CF2C70">
      <w:rPr>
        <w:i/>
        <w:iCs/>
        <w:sz w:val="20"/>
        <w:szCs w:val="20"/>
        <w:u w:val="single"/>
      </w:rPr>
      <w:t xml:space="preserve">. </w:t>
    </w:r>
    <w:r>
      <w:rPr>
        <w:i/>
        <w:iCs/>
        <w:sz w:val="20"/>
        <w:szCs w:val="20"/>
        <w:u w:val="single"/>
      </w:rPr>
      <w:t>POSSIBLES AMPLIACIONS</w:t>
    </w:r>
    <w:sdt>
      <w:sdtPr>
        <w:rPr>
          <w:i/>
          <w:iCs/>
          <w:sz w:val="20"/>
          <w:szCs w:val="20"/>
          <w:u w:val="single"/>
        </w:rPr>
        <w:id w:val="-1175801928"/>
        <w:docPartObj>
          <w:docPartGallery w:val="Page Numbers (Top of Page)"/>
          <w:docPartUnique/>
        </w:docPartObj>
      </w:sdt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Pr>
            <w:i/>
            <w:iCs/>
            <w:noProof/>
            <w:sz w:val="20"/>
            <w:szCs w:val="20"/>
            <w:u w:val="single"/>
          </w:rPr>
          <w:t>27</w:t>
        </w:r>
        <w:r w:rsidRPr="00CF2C70">
          <w:rPr>
            <w:i/>
            <w:iCs/>
            <w:sz w:val="20"/>
            <w:szCs w:val="20"/>
            <w:u w:val="single"/>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940730612"/>
      <w:docPartObj>
        <w:docPartGallery w:val="Page Numbers (Top of Page)"/>
        <w:docPartUnique/>
      </w:docPartObj>
    </w:sdtPr>
    <w:sdtContent>
      <w:p w14:paraId="5A46DEEA" w14:textId="18AE2D96" w:rsidR="006F1CDD" w:rsidRPr="002879D5" w:rsidRDefault="006F1CDD" w:rsidP="00B031B5">
        <w:pPr>
          <w:pStyle w:val="Capalera"/>
          <w:rPr>
            <w:i/>
            <w:iCs/>
            <w:sz w:val="20"/>
            <w:szCs w:val="18"/>
            <w:u w:val="single"/>
          </w:rPr>
        </w:pPr>
        <w:r w:rsidRPr="00215814">
          <w:rPr>
            <w:i/>
            <w:iCs/>
            <w:sz w:val="20"/>
            <w:szCs w:val="18"/>
            <w:u w:val="single"/>
          </w:rPr>
          <w:t xml:space="preserve">CAPÍTOL </w:t>
        </w:r>
        <w:r w:rsidR="007C7385">
          <w:rPr>
            <w:i/>
            <w:iCs/>
            <w:sz w:val="20"/>
            <w:szCs w:val="18"/>
            <w:u w:val="single"/>
          </w:rPr>
          <w:t>9</w:t>
        </w:r>
        <w:r w:rsidRPr="00215814">
          <w:rPr>
            <w:i/>
            <w:iCs/>
            <w:sz w:val="20"/>
            <w:szCs w:val="18"/>
            <w:u w:val="single"/>
          </w:rPr>
          <w:t>. BIBLIOGRAFIA</w:t>
        </w:r>
        <w:r w:rsidRPr="002879D5">
          <w:rPr>
            <w:i/>
            <w:iCs/>
            <w:sz w:val="20"/>
            <w:szCs w:val="18"/>
            <w:u w:val="single"/>
          </w:rPr>
          <w:ptab w:relativeTo="margin" w:alignment="right" w:leader="none"/>
        </w:r>
        <w:r w:rsidRPr="002879D5">
          <w:rPr>
            <w:i/>
            <w:iCs/>
            <w:sz w:val="20"/>
            <w:szCs w:val="18"/>
            <w:u w:val="single"/>
          </w:rPr>
          <w:fldChar w:fldCharType="begin"/>
        </w:r>
        <w:r w:rsidRPr="002879D5">
          <w:rPr>
            <w:i/>
            <w:iCs/>
            <w:sz w:val="20"/>
            <w:szCs w:val="18"/>
            <w:u w:val="single"/>
          </w:rPr>
          <w:instrText xml:space="preserve"> PAGE   \* MERGEFORMAT </w:instrText>
        </w:r>
        <w:r w:rsidRPr="002879D5">
          <w:rPr>
            <w:i/>
            <w:iCs/>
            <w:sz w:val="20"/>
            <w:szCs w:val="18"/>
            <w:u w:val="single"/>
          </w:rPr>
          <w:fldChar w:fldCharType="separate"/>
        </w:r>
        <w:r w:rsidR="003C192E">
          <w:rPr>
            <w:i/>
            <w:iCs/>
            <w:noProof/>
            <w:sz w:val="20"/>
            <w:szCs w:val="18"/>
            <w:u w:val="single"/>
          </w:rPr>
          <w:t>45</w:t>
        </w:r>
        <w:r w:rsidRPr="002879D5">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851384746"/>
      <w:docPartObj>
        <w:docPartGallery w:val="Page Numbers (Top of Page)"/>
        <w:docPartUnique/>
      </w:docPartObj>
    </w:sdtPr>
    <w:sdtEndPr>
      <w:rPr>
        <w:i w:val="0"/>
        <w:szCs w:val="18"/>
        <w:u w:val="none"/>
      </w:rPr>
    </w:sdtEndPr>
    <w:sdtContent>
      <w:p w14:paraId="3E0F2082" w14:textId="29577827" w:rsidR="006F1CDD" w:rsidRPr="006A4BEC" w:rsidRDefault="006F1CDD" w:rsidP="00B031B5">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00942FE4">
          <w:rPr>
            <w:noProof/>
            <w:sz w:val="20"/>
            <w:szCs w:val="18"/>
          </w:rPr>
          <w:t>VII</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8355B" w14:textId="4523A98E" w:rsidR="006F1CDD" w:rsidRPr="000B34DF" w:rsidRDefault="00EF03B1" w:rsidP="00B031B5">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006F1CDD" w:rsidRPr="000B34DF">
          <w:rPr>
            <w:i/>
            <w:iCs/>
            <w:sz w:val="20"/>
            <w:szCs w:val="18"/>
            <w:u w:val="single"/>
          </w:rPr>
          <w:fldChar w:fldCharType="begin"/>
        </w:r>
        <w:r w:rsidR="006F1CDD" w:rsidRPr="000B34DF">
          <w:rPr>
            <w:i/>
            <w:iCs/>
            <w:sz w:val="20"/>
            <w:szCs w:val="18"/>
            <w:u w:val="single"/>
          </w:rPr>
          <w:instrText xml:space="preserve"> PAGE   \* MERGEFORMAT </w:instrText>
        </w:r>
        <w:r w:rsidR="006F1CDD" w:rsidRPr="000B34DF">
          <w:rPr>
            <w:i/>
            <w:iCs/>
            <w:sz w:val="20"/>
            <w:szCs w:val="18"/>
            <w:u w:val="single"/>
          </w:rPr>
          <w:fldChar w:fldCharType="separate"/>
        </w:r>
        <w:r w:rsidR="006F1CDD" w:rsidRPr="000B34DF">
          <w:rPr>
            <w:i/>
            <w:iCs/>
            <w:noProof/>
            <w:sz w:val="20"/>
            <w:szCs w:val="18"/>
            <w:u w:val="single"/>
          </w:rPr>
          <w:t>6</w:t>
        </w:r>
        <w:r w:rsidR="006F1CDD" w:rsidRPr="000B34DF">
          <w:rPr>
            <w:i/>
            <w:iCs/>
            <w:sz w:val="20"/>
            <w:szCs w:val="18"/>
            <w:u w:val="single"/>
          </w:rPr>
          <w:fldChar w:fldCharType="end"/>
        </w:r>
        <w:r w:rsidR="006F1CDD" w:rsidRPr="000B34DF">
          <w:rPr>
            <w:i/>
            <w:iCs/>
            <w:sz w:val="20"/>
            <w:szCs w:val="18"/>
            <w:u w:val="single"/>
          </w:rPr>
          <w:ptab w:relativeTo="margin" w:alignment="right" w:leader="none"/>
        </w:r>
        <w:hyperlink w:anchor="Índex" w:history="1">
          <w:r w:rsidR="006F1CDD" w:rsidRPr="000B34DF">
            <w:rPr>
              <w:rStyle w:val="Enlla"/>
              <w:i/>
              <w:iCs/>
              <w:color w:val="auto"/>
              <w:sz w:val="20"/>
              <w:szCs w:val="18"/>
            </w:rPr>
            <w:t xml:space="preserve">PLATAFORMA DE VISUALITZACIÓ D’ALERTES SANITÀRIES </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1C9A8" w14:textId="736649EE" w:rsidR="006F1CDD" w:rsidRPr="00421B8A" w:rsidRDefault="00EF03B1" w:rsidP="00B031B5">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006F1CDD" w:rsidRPr="008101F4">
            <w:rPr>
              <w:rStyle w:val="Enlla"/>
              <w:i/>
              <w:iCs/>
              <w:color w:val="auto"/>
              <w:sz w:val="20"/>
              <w:szCs w:val="18"/>
            </w:rPr>
            <w:t>CAPÍTOL 1. INTRODUCCIÓ</w:t>
          </w:r>
        </w:hyperlink>
        <w:r w:rsidR="006F1CDD" w:rsidRPr="00421B8A">
          <w:rPr>
            <w:sz w:val="20"/>
            <w:szCs w:val="18"/>
            <w:u w:val="single"/>
          </w:rPr>
          <w:ptab w:relativeTo="margin" w:alignment="right" w:leader="none"/>
        </w:r>
      </w:sdtContent>
    </w:sdt>
    <w:r w:rsidR="006F1CDD" w:rsidRPr="00421B8A">
      <w:rPr>
        <w:i/>
        <w:iCs/>
        <w:sz w:val="20"/>
        <w:szCs w:val="18"/>
        <w:u w:val="single"/>
      </w:rPr>
      <w:fldChar w:fldCharType="begin"/>
    </w:r>
    <w:r w:rsidR="006F1CDD" w:rsidRPr="00421B8A">
      <w:rPr>
        <w:i/>
        <w:iCs/>
        <w:sz w:val="20"/>
        <w:szCs w:val="18"/>
        <w:u w:val="single"/>
      </w:rPr>
      <w:instrText xml:space="preserve"> PAGE   \* MERGEFORMAT </w:instrText>
    </w:r>
    <w:r w:rsidR="006F1CDD" w:rsidRPr="00421B8A">
      <w:rPr>
        <w:i/>
        <w:iCs/>
        <w:sz w:val="20"/>
        <w:szCs w:val="18"/>
        <w:u w:val="single"/>
      </w:rPr>
      <w:fldChar w:fldCharType="separate"/>
    </w:r>
    <w:r w:rsidR="00942FE4">
      <w:rPr>
        <w:i/>
        <w:iCs/>
        <w:noProof/>
        <w:sz w:val="20"/>
        <w:szCs w:val="18"/>
        <w:u w:val="single"/>
      </w:rPr>
      <w:t>1</w:t>
    </w:r>
    <w:r w:rsidR="006F1CDD"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9D806" w14:textId="7D2036FE" w:rsidR="006F1CDD" w:rsidRPr="00846F69" w:rsidRDefault="006F1CDD" w:rsidP="00B031B5">
    <w:pPr>
      <w:pStyle w:val="Capalera"/>
      <w:rPr>
        <w:i/>
        <w:iCs/>
        <w:sz w:val="20"/>
        <w:szCs w:val="18"/>
        <w:u w:val="single"/>
      </w:rPr>
    </w:pPr>
    <w:r w:rsidRPr="00846F69">
      <w:rPr>
        <w:i/>
        <w:iCs/>
        <w:sz w:val="20"/>
        <w:szCs w:val="18"/>
        <w:u w:val="single"/>
      </w:rPr>
      <w:t>CAPÍTOL 2. MARC TEÒRIC</w:t>
    </w:r>
    <w:sdt>
      <w:sdtPr>
        <w:rPr>
          <w:i/>
          <w:iCs/>
          <w:sz w:val="20"/>
          <w:szCs w:val="18"/>
          <w:u w:val="single"/>
        </w:rPr>
        <w:id w:val="351235310"/>
        <w:docPartObj>
          <w:docPartGallery w:val="Page Numbers (Top of Page)"/>
          <w:docPartUnique/>
        </w:docPartObj>
      </w:sdtPr>
      <w:sdtContent>
        <w:r w:rsidRPr="00846F69">
          <w:rPr>
            <w:i/>
            <w:iCs/>
            <w:sz w:val="20"/>
            <w:szCs w:val="18"/>
            <w:u w:val="single"/>
          </w:rPr>
          <w:ptab w:relativeTo="margin" w:alignment="right" w:leader="none"/>
        </w:r>
        <w:r w:rsidRPr="00846F69">
          <w:rPr>
            <w:i/>
            <w:iCs/>
            <w:sz w:val="20"/>
            <w:szCs w:val="18"/>
            <w:u w:val="single"/>
          </w:rPr>
          <w:fldChar w:fldCharType="begin"/>
        </w:r>
        <w:r w:rsidRPr="00846F69">
          <w:rPr>
            <w:i/>
            <w:iCs/>
            <w:sz w:val="20"/>
            <w:szCs w:val="18"/>
            <w:u w:val="single"/>
          </w:rPr>
          <w:instrText xml:space="preserve"> PAGE   \* MERGEFORMAT </w:instrText>
        </w:r>
        <w:r w:rsidRPr="00846F69">
          <w:rPr>
            <w:i/>
            <w:iCs/>
            <w:sz w:val="20"/>
            <w:szCs w:val="18"/>
            <w:u w:val="single"/>
          </w:rPr>
          <w:fldChar w:fldCharType="separate"/>
        </w:r>
        <w:r w:rsidR="00942FE4">
          <w:rPr>
            <w:i/>
            <w:iCs/>
            <w:noProof/>
            <w:sz w:val="20"/>
            <w:szCs w:val="18"/>
            <w:u w:val="single"/>
          </w:rPr>
          <w:t>9</w:t>
        </w:r>
        <w:r w:rsidRPr="00846F69">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FE2E" w14:textId="4304BBE2" w:rsidR="006F1CDD" w:rsidRPr="00242CD0" w:rsidRDefault="00EF03B1" w:rsidP="00B031B5">
    <w:pPr>
      <w:pStyle w:val="Capalera"/>
      <w:rPr>
        <w:i/>
        <w:iCs/>
        <w:sz w:val="20"/>
        <w:szCs w:val="18"/>
        <w:u w:val="single"/>
      </w:rPr>
    </w:pPr>
    <w:sdt>
      <w:sdtPr>
        <w:rPr>
          <w:i/>
          <w:iCs/>
          <w:sz w:val="20"/>
          <w:szCs w:val="18"/>
          <w:u w:val="single"/>
        </w:rPr>
        <w:id w:val="-1252651829"/>
        <w:docPartObj>
          <w:docPartGallery w:val="Page Numbers (Top of Page)"/>
          <w:docPartUnique/>
        </w:docPartObj>
      </w:sdtPr>
      <w:sdtContent>
        <w:hyperlink w:anchor="_OBJECTIUS_I_ABAST" w:history="1">
          <w:r w:rsidR="006F1CDD" w:rsidRPr="008101F4">
            <w:rPr>
              <w:rStyle w:val="Enlla"/>
              <w:i/>
              <w:iCs/>
              <w:color w:val="auto"/>
              <w:sz w:val="20"/>
              <w:szCs w:val="18"/>
            </w:rPr>
            <w:t>CAPÍTOL 3. OBJECTIUS I ABAST</w:t>
          </w:r>
        </w:hyperlink>
      </w:sdtContent>
    </w:sdt>
    <w:r w:rsidR="006F1CDD" w:rsidRPr="00242CD0">
      <w:rPr>
        <w:i/>
        <w:iCs/>
        <w:sz w:val="20"/>
        <w:szCs w:val="18"/>
        <w:u w:val="single"/>
      </w:rPr>
      <w:ptab w:relativeTo="margin" w:alignment="right" w:leader="none"/>
    </w:r>
    <w:r w:rsidR="006F1CDD" w:rsidRPr="00242CD0">
      <w:rPr>
        <w:i/>
        <w:iCs/>
        <w:sz w:val="20"/>
        <w:szCs w:val="18"/>
        <w:u w:val="single"/>
      </w:rPr>
      <w:fldChar w:fldCharType="begin"/>
    </w:r>
    <w:r w:rsidR="006F1CDD" w:rsidRPr="00242CD0">
      <w:rPr>
        <w:i/>
        <w:iCs/>
        <w:sz w:val="20"/>
        <w:szCs w:val="18"/>
        <w:u w:val="single"/>
      </w:rPr>
      <w:instrText xml:space="preserve"> PAGE   \* MERGEFORMAT </w:instrText>
    </w:r>
    <w:r w:rsidR="006F1CDD" w:rsidRPr="00242CD0">
      <w:rPr>
        <w:i/>
        <w:iCs/>
        <w:sz w:val="20"/>
        <w:szCs w:val="18"/>
        <w:u w:val="single"/>
      </w:rPr>
      <w:fldChar w:fldCharType="separate"/>
    </w:r>
    <w:r w:rsidR="00942FE4">
      <w:rPr>
        <w:i/>
        <w:iCs/>
        <w:noProof/>
        <w:sz w:val="20"/>
        <w:szCs w:val="18"/>
        <w:u w:val="single"/>
      </w:rPr>
      <w:t>12</w:t>
    </w:r>
    <w:r w:rsidR="006F1CDD"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1161315559"/>
      <w:docPartObj>
        <w:docPartGallery w:val="Page Numbers (Top of Page)"/>
        <w:docPartUnique/>
      </w:docPartObj>
    </w:sdtPr>
    <w:sdtContent>
      <w:p w14:paraId="4D19DAFF" w14:textId="6E8D4626" w:rsidR="006F1CDD" w:rsidRPr="00242CD0" w:rsidRDefault="00EF03B1" w:rsidP="00B031B5">
        <w:pPr>
          <w:pStyle w:val="Capalera"/>
          <w:rPr>
            <w:i/>
            <w:iCs/>
            <w:sz w:val="20"/>
            <w:szCs w:val="18"/>
            <w:u w:val="single"/>
          </w:rPr>
        </w:pPr>
        <w:hyperlink w:anchor="_METODOLOGIA" w:history="1">
          <w:r w:rsidR="006F1CDD" w:rsidRPr="008101F4">
            <w:rPr>
              <w:rStyle w:val="Enlla"/>
              <w:i/>
              <w:iCs/>
              <w:color w:val="auto"/>
              <w:sz w:val="20"/>
              <w:szCs w:val="18"/>
            </w:rPr>
            <w:t>CAPÍTOL 4. METODOLOGIA</w:t>
          </w:r>
        </w:hyperlink>
        <w:r w:rsidR="006F1CDD" w:rsidRPr="00242CD0">
          <w:rPr>
            <w:i/>
            <w:iCs/>
            <w:sz w:val="20"/>
            <w:szCs w:val="18"/>
            <w:u w:val="single"/>
          </w:rPr>
          <w:ptab w:relativeTo="margin" w:alignment="right" w:leader="none"/>
        </w:r>
        <w:r w:rsidR="006F1CDD" w:rsidRPr="00242CD0">
          <w:rPr>
            <w:i/>
            <w:iCs/>
            <w:sz w:val="20"/>
            <w:szCs w:val="18"/>
            <w:u w:val="single"/>
          </w:rPr>
          <w:fldChar w:fldCharType="begin"/>
        </w:r>
        <w:r w:rsidR="006F1CDD" w:rsidRPr="00242CD0">
          <w:rPr>
            <w:i/>
            <w:iCs/>
            <w:sz w:val="20"/>
            <w:szCs w:val="18"/>
            <w:u w:val="single"/>
          </w:rPr>
          <w:instrText xml:space="preserve"> PAGE   \* MERGEFORMAT </w:instrText>
        </w:r>
        <w:r w:rsidR="006F1CDD" w:rsidRPr="00242CD0">
          <w:rPr>
            <w:i/>
            <w:iCs/>
            <w:sz w:val="20"/>
            <w:szCs w:val="18"/>
            <w:u w:val="single"/>
          </w:rPr>
          <w:fldChar w:fldCharType="separate"/>
        </w:r>
        <w:r w:rsidR="00D75147">
          <w:rPr>
            <w:i/>
            <w:iCs/>
            <w:noProof/>
            <w:sz w:val="20"/>
            <w:szCs w:val="18"/>
            <w:u w:val="single"/>
          </w:rPr>
          <w:t>13</w:t>
        </w:r>
        <w:r w:rsidR="006F1CDD"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5B65" w14:textId="45F6F962" w:rsidR="006F1CDD" w:rsidRPr="00421B8A" w:rsidRDefault="00EF03B1" w:rsidP="00B031B5">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006F1CDD" w:rsidRPr="008101F4">
            <w:rPr>
              <w:rStyle w:val="Enlla"/>
              <w:i/>
              <w:iCs/>
              <w:color w:val="auto"/>
              <w:sz w:val="20"/>
              <w:szCs w:val="18"/>
            </w:rPr>
            <w:t>CAPÍTOL 5. DEFINICIÓ DE REQUERIMENTS FUNCIONALS I TECNOLÒGIC</w:t>
          </w:r>
        </w:sdtContent>
      </w:sdt>
      <w:r w:rsidR="006F1CDD" w:rsidRPr="008101F4">
        <w:rPr>
          <w:rStyle w:val="Enlla"/>
          <w:i/>
          <w:iCs/>
          <w:color w:val="auto"/>
          <w:sz w:val="20"/>
          <w:szCs w:val="18"/>
        </w:rPr>
        <w:t>S</w:t>
      </w:r>
    </w:hyperlink>
    <w:r w:rsidR="006F1CDD" w:rsidRPr="00421B8A">
      <w:rPr>
        <w:i/>
        <w:iCs/>
        <w:sz w:val="20"/>
        <w:szCs w:val="18"/>
        <w:u w:val="single"/>
      </w:rPr>
      <w:ptab w:relativeTo="margin" w:alignment="right" w:leader="none"/>
    </w:r>
    <w:r w:rsidR="006F1CDD" w:rsidRPr="00421B8A">
      <w:rPr>
        <w:i/>
        <w:iCs/>
        <w:sz w:val="20"/>
        <w:szCs w:val="18"/>
        <w:u w:val="single"/>
      </w:rPr>
      <w:fldChar w:fldCharType="begin"/>
    </w:r>
    <w:r w:rsidR="006F1CDD" w:rsidRPr="00421B8A">
      <w:rPr>
        <w:i/>
        <w:iCs/>
        <w:sz w:val="20"/>
        <w:szCs w:val="18"/>
        <w:u w:val="single"/>
      </w:rPr>
      <w:instrText xml:space="preserve"> PAGE   \* MERGEFORMAT </w:instrText>
    </w:r>
    <w:r w:rsidR="006F1CDD" w:rsidRPr="00421B8A">
      <w:rPr>
        <w:i/>
        <w:iCs/>
        <w:sz w:val="20"/>
        <w:szCs w:val="18"/>
        <w:u w:val="single"/>
      </w:rPr>
      <w:fldChar w:fldCharType="separate"/>
    </w:r>
    <w:r w:rsidR="00590D66">
      <w:rPr>
        <w:i/>
        <w:iCs/>
        <w:noProof/>
        <w:sz w:val="20"/>
        <w:szCs w:val="18"/>
        <w:u w:val="single"/>
      </w:rPr>
      <w:t>16</w:t>
    </w:r>
    <w:r w:rsidR="006F1CDD"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1BBBF" w14:textId="50CD85EF" w:rsidR="006F1CDD" w:rsidRPr="00CF2C70" w:rsidRDefault="006F1CDD" w:rsidP="00B031B5">
    <w:pPr>
      <w:pStyle w:val="Capalera"/>
      <w:rPr>
        <w:i/>
        <w:iCs/>
        <w:sz w:val="20"/>
        <w:szCs w:val="20"/>
        <w:u w:val="single"/>
      </w:rPr>
    </w:pPr>
    <w:r w:rsidRPr="00CF2C70">
      <w:rPr>
        <w:i/>
        <w:iCs/>
        <w:sz w:val="20"/>
        <w:szCs w:val="20"/>
        <w:u w:val="single"/>
      </w:rPr>
      <w:t>CAPÍTOL</w:t>
    </w:r>
    <w:r>
      <w:rPr>
        <w:i/>
        <w:iCs/>
        <w:sz w:val="20"/>
        <w:szCs w:val="20"/>
        <w:u w:val="single"/>
      </w:rPr>
      <w:t xml:space="preserve"> 6</w:t>
    </w:r>
    <w:r w:rsidRPr="00CF2C70">
      <w:rPr>
        <w:i/>
        <w:iCs/>
        <w:sz w:val="20"/>
        <w:szCs w:val="20"/>
        <w:u w:val="single"/>
      </w:rPr>
      <w:t>. DESENVOLUPAMENT</w:t>
    </w:r>
    <w:sdt>
      <w:sdtPr>
        <w:rPr>
          <w:i/>
          <w:iCs/>
          <w:sz w:val="20"/>
          <w:szCs w:val="20"/>
          <w:u w:val="single"/>
        </w:rPr>
        <w:id w:val="1202046486"/>
        <w:docPartObj>
          <w:docPartGallery w:val="Page Numbers (Top of Page)"/>
          <w:docPartUnique/>
        </w:docPartObj>
      </w:sdt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sidR="00942FE4">
          <w:rPr>
            <w:i/>
            <w:iCs/>
            <w:noProof/>
            <w:sz w:val="20"/>
            <w:szCs w:val="20"/>
            <w:u w:val="single"/>
          </w:rPr>
          <w:t>27</w:t>
        </w:r>
        <w:r w:rsidRPr="00CF2C70">
          <w:rPr>
            <w:i/>
            <w:iCs/>
            <w:sz w:val="20"/>
            <w:szCs w:val="20"/>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6443"/>
    <w:multiLevelType w:val="multilevel"/>
    <w:tmpl w:val="72E06704"/>
    <w:lvl w:ilvl="0">
      <w:start w:val="1"/>
      <w:numFmt w:val="decimal"/>
      <w:suff w:val="space"/>
      <w:lvlText w:val="CAPÍTOL %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i w:val="0"/>
        <w:iCs w:val="0"/>
      </w:rPr>
    </w:lvl>
    <w:lvl w:ilvl="3">
      <w:start w:val="1"/>
      <w:numFmt w:val="decimal"/>
      <w:isLgl/>
      <w:suff w:val="space"/>
      <w:lvlText w:val="%1.%2.%3.%4."/>
      <w:lvlJc w:val="left"/>
      <w:pPr>
        <w:ind w:left="1080" w:hanging="1080"/>
      </w:pPr>
      <w:rPr>
        <w:rFonts w:hint="default"/>
      </w:rPr>
    </w:lvl>
    <w:lvl w:ilvl="4">
      <w:start w:val="1"/>
      <w:numFmt w:val="bullet"/>
      <w:lvlText w:val=""/>
      <w:lvlJc w:val="left"/>
      <w:pPr>
        <w:ind w:left="1440" w:hanging="1440"/>
      </w:pPr>
      <w:rPr>
        <w:rFonts w:ascii="Symbol" w:hAnsi="Symbol"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1" w15:restartNumberingAfterBreak="0">
    <w:nsid w:val="037D783F"/>
    <w:multiLevelType w:val="multilevel"/>
    <w:tmpl w:val="796A45CE"/>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98A3739"/>
    <w:multiLevelType w:val="multilevel"/>
    <w:tmpl w:val="27EAA07E"/>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09AF3932"/>
    <w:multiLevelType w:val="hybridMultilevel"/>
    <w:tmpl w:val="49828162"/>
    <w:lvl w:ilvl="0" w:tplc="6E202F94">
      <w:start w:val="1"/>
      <w:numFmt w:val="decimal"/>
      <w:suff w:val="space"/>
      <w:lvlText w:val="%1."/>
      <w:lvlJc w:val="left"/>
      <w:pPr>
        <w:ind w:left="420" w:hanging="360"/>
      </w:pPr>
      <w:rPr>
        <w:rFonts w:hint="default"/>
      </w:rPr>
    </w:lvl>
    <w:lvl w:ilvl="1" w:tplc="04030019" w:tentative="1">
      <w:start w:val="1"/>
      <w:numFmt w:val="lowerLetter"/>
      <w:lvlText w:val="%2."/>
      <w:lvlJc w:val="left"/>
      <w:pPr>
        <w:ind w:left="1500" w:hanging="360"/>
      </w:pPr>
    </w:lvl>
    <w:lvl w:ilvl="2" w:tplc="0403001B" w:tentative="1">
      <w:start w:val="1"/>
      <w:numFmt w:val="lowerRoman"/>
      <w:lvlText w:val="%3."/>
      <w:lvlJc w:val="right"/>
      <w:pPr>
        <w:ind w:left="2220" w:hanging="180"/>
      </w:pPr>
    </w:lvl>
    <w:lvl w:ilvl="3" w:tplc="0403000F" w:tentative="1">
      <w:start w:val="1"/>
      <w:numFmt w:val="decimal"/>
      <w:lvlText w:val="%4."/>
      <w:lvlJc w:val="left"/>
      <w:pPr>
        <w:ind w:left="2940" w:hanging="360"/>
      </w:pPr>
    </w:lvl>
    <w:lvl w:ilvl="4" w:tplc="04030019" w:tentative="1">
      <w:start w:val="1"/>
      <w:numFmt w:val="lowerLetter"/>
      <w:lvlText w:val="%5."/>
      <w:lvlJc w:val="left"/>
      <w:pPr>
        <w:ind w:left="3660" w:hanging="360"/>
      </w:pPr>
    </w:lvl>
    <w:lvl w:ilvl="5" w:tplc="0403001B" w:tentative="1">
      <w:start w:val="1"/>
      <w:numFmt w:val="lowerRoman"/>
      <w:lvlText w:val="%6."/>
      <w:lvlJc w:val="right"/>
      <w:pPr>
        <w:ind w:left="4380" w:hanging="180"/>
      </w:pPr>
    </w:lvl>
    <w:lvl w:ilvl="6" w:tplc="0403000F" w:tentative="1">
      <w:start w:val="1"/>
      <w:numFmt w:val="decimal"/>
      <w:lvlText w:val="%7."/>
      <w:lvlJc w:val="left"/>
      <w:pPr>
        <w:ind w:left="5100" w:hanging="360"/>
      </w:pPr>
    </w:lvl>
    <w:lvl w:ilvl="7" w:tplc="04030019" w:tentative="1">
      <w:start w:val="1"/>
      <w:numFmt w:val="lowerLetter"/>
      <w:lvlText w:val="%8."/>
      <w:lvlJc w:val="left"/>
      <w:pPr>
        <w:ind w:left="5820" w:hanging="360"/>
      </w:pPr>
    </w:lvl>
    <w:lvl w:ilvl="8" w:tplc="0403001B" w:tentative="1">
      <w:start w:val="1"/>
      <w:numFmt w:val="lowerRoman"/>
      <w:lvlText w:val="%9."/>
      <w:lvlJc w:val="right"/>
      <w:pPr>
        <w:ind w:left="6540" w:hanging="180"/>
      </w:pPr>
    </w:lvl>
  </w:abstractNum>
  <w:abstractNum w:abstractNumId="4" w15:restartNumberingAfterBreak="0">
    <w:nsid w:val="0A9C4651"/>
    <w:multiLevelType w:val="multilevel"/>
    <w:tmpl w:val="9BAECA54"/>
    <w:lvl w:ilvl="0">
      <w:start w:val="1"/>
      <w:numFmt w:val="decimal"/>
      <w:lvlText w:val="%1."/>
      <w:lvlJc w:val="left"/>
      <w:pPr>
        <w:tabs>
          <w:tab w:val="num" w:pos="360"/>
        </w:tabs>
        <w:ind w:left="360" w:hanging="360"/>
      </w:pPr>
    </w:lvl>
    <w:lvl w:ilvl="1">
      <w:numFmt w:val="bullet"/>
      <w:lvlText w:val="-"/>
      <w:lvlJc w:val="left"/>
      <w:pPr>
        <w:ind w:left="1080" w:hanging="360"/>
      </w:pPr>
      <w:rPr>
        <w:rFonts w:ascii="Times New Roman" w:eastAsiaTheme="minorHAnsi" w:hAnsi="Times New Roman" w:cs="Times New Roman"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0C17088A"/>
    <w:multiLevelType w:val="multilevel"/>
    <w:tmpl w:val="C5EA579A"/>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0CF6778F"/>
    <w:multiLevelType w:val="multilevel"/>
    <w:tmpl w:val="2C0E7256"/>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0F277F3D"/>
    <w:multiLevelType w:val="multilevel"/>
    <w:tmpl w:val="F6DE25C8"/>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153014EB"/>
    <w:multiLevelType w:val="multilevel"/>
    <w:tmpl w:val="568E1652"/>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159D662C"/>
    <w:multiLevelType w:val="multilevel"/>
    <w:tmpl w:val="4B24347E"/>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15:restartNumberingAfterBreak="0">
    <w:nsid w:val="162A08E6"/>
    <w:multiLevelType w:val="hybridMultilevel"/>
    <w:tmpl w:val="14F8ADCE"/>
    <w:lvl w:ilvl="0" w:tplc="5F165758">
      <w:start w:val="1"/>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1" w15:restartNumberingAfterBreak="0">
    <w:nsid w:val="16FD0B77"/>
    <w:multiLevelType w:val="multilevel"/>
    <w:tmpl w:val="DCCC14E6"/>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1B6950D2"/>
    <w:multiLevelType w:val="multilevel"/>
    <w:tmpl w:val="62A26BA0"/>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5" w15:restartNumberingAfterBreak="0">
    <w:nsid w:val="1C6A340A"/>
    <w:multiLevelType w:val="hybridMultilevel"/>
    <w:tmpl w:val="1D40808E"/>
    <w:lvl w:ilvl="0" w:tplc="5F165758">
      <w:start w:val="1"/>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6" w15:restartNumberingAfterBreak="0">
    <w:nsid w:val="209C321A"/>
    <w:multiLevelType w:val="multilevel"/>
    <w:tmpl w:val="06D6A658"/>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7" w15:restartNumberingAfterBreak="0">
    <w:nsid w:val="246F6BEF"/>
    <w:multiLevelType w:val="hybridMultilevel"/>
    <w:tmpl w:val="FEE2AD1A"/>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8" w15:restartNumberingAfterBreak="0">
    <w:nsid w:val="29C3644E"/>
    <w:multiLevelType w:val="multilevel"/>
    <w:tmpl w:val="92CE92D0"/>
    <w:lvl w:ilvl="0">
      <w:start w:val="1"/>
      <w:numFmt w:val="decimal"/>
      <w:suff w:val="space"/>
      <w:lvlText w:val="CAPÍTOL %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i w:val="0"/>
        <w:iCs w:val="0"/>
      </w:rPr>
    </w:lvl>
    <w:lvl w:ilvl="3">
      <w:start w:val="1"/>
      <w:numFmt w:val="decimal"/>
      <w:isLgl/>
      <w:suff w:val="space"/>
      <w:lvlText w:val="%1.%2.%3.%4."/>
      <w:lvlJc w:val="left"/>
      <w:pPr>
        <w:ind w:left="1080" w:hanging="1080"/>
      </w:pPr>
      <w:rPr>
        <w:rFonts w:hint="default"/>
      </w:rPr>
    </w:lvl>
    <w:lvl w:ilvl="4">
      <w:start w:val="1"/>
      <w:numFmt w:val="bullet"/>
      <w:lvlText w:val="-"/>
      <w:lvlJc w:val="left"/>
      <w:pPr>
        <w:ind w:left="1440" w:hanging="1440"/>
      </w:pPr>
      <w:rPr>
        <w:rFonts w:ascii="Times New Roman" w:eastAsiaTheme="minorHAnsi" w:hAnsi="Times New Roman" w:cs="Times New Roman"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19" w15:restartNumberingAfterBreak="0">
    <w:nsid w:val="2A374427"/>
    <w:multiLevelType w:val="multilevel"/>
    <w:tmpl w:val="9BAECA5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D8B69DB"/>
    <w:multiLevelType w:val="multilevel"/>
    <w:tmpl w:val="7008477A"/>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2DE850FB"/>
    <w:multiLevelType w:val="multilevel"/>
    <w:tmpl w:val="E362B2D4"/>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2" w15:restartNumberingAfterBreak="0">
    <w:nsid w:val="2EE70D8B"/>
    <w:multiLevelType w:val="multilevel"/>
    <w:tmpl w:val="94C86502"/>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3093470F"/>
    <w:multiLevelType w:val="multilevel"/>
    <w:tmpl w:val="6310FA62"/>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5" w15:restartNumberingAfterBreak="0">
    <w:nsid w:val="35D91616"/>
    <w:multiLevelType w:val="multilevel"/>
    <w:tmpl w:val="9E56E702"/>
    <w:lvl w:ilvl="0">
      <w:start w:val="1"/>
      <w:numFmt w:val="decimal"/>
      <w:suff w:val="space"/>
      <w:lvlText w:val="CAPÍTOL %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i w:val="0"/>
        <w:iCs w:val="0"/>
      </w:rPr>
    </w:lvl>
    <w:lvl w:ilvl="3">
      <w:start w:val="1"/>
      <w:numFmt w:val="decimal"/>
      <w:isLgl/>
      <w:suff w:val="space"/>
      <w:lvlText w:val="%1.%2.%3.%4."/>
      <w:lvlJc w:val="left"/>
      <w:pPr>
        <w:ind w:left="1080" w:hanging="1080"/>
      </w:pPr>
      <w:rPr>
        <w:rFonts w:hint="default"/>
      </w:rPr>
    </w:lvl>
    <w:lvl w:ilvl="4">
      <w:start w:val="1"/>
      <w:numFmt w:val="bullet"/>
      <w:lvlText w:val="-"/>
      <w:lvlJc w:val="left"/>
      <w:pPr>
        <w:ind w:left="1440" w:hanging="1440"/>
      </w:pPr>
      <w:rPr>
        <w:rFonts w:ascii="Times New Roman" w:eastAsiaTheme="minorHAnsi" w:hAnsi="Times New Roman" w:cs="Times New Roman"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6" w15:restartNumberingAfterBreak="0">
    <w:nsid w:val="36201A9D"/>
    <w:multiLevelType w:val="multilevel"/>
    <w:tmpl w:val="6BCE337C"/>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3AFA5268"/>
    <w:multiLevelType w:val="multilevel"/>
    <w:tmpl w:val="D1EE5140"/>
    <w:lvl w:ilvl="0">
      <w:start w:val="1"/>
      <w:numFmt w:val="decimalZero"/>
      <w:lvlText w:val="%1."/>
      <w:lvlJc w:val="left"/>
      <w:pPr>
        <w:tabs>
          <w:tab w:val="num" w:pos="720"/>
        </w:tabs>
        <w:ind w:left="720" w:hanging="360"/>
      </w:pPr>
      <w:rPr>
        <w:rFonts w:hint="default"/>
        <w:b w:val="0"/>
        <w:bCs w:val="0"/>
        <w:i w:val="0"/>
        <w:iCs w:val="0"/>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DC85E6B"/>
    <w:multiLevelType w:val="multilevel"/>
    <w:tmpl w:val="1F6E410E"/>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501F7464"/>
    <w:multiLevelType w:val="multilevel"/>
    <w:tmpl w:val="33D25D80"/>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0" w15:restartNumberingAfterBreak="0">
    <w:nsid w:val="503721E3"/>
    <w:multiLevelType w:val="hybridMultilevel"/>
    <w:tmpl w:val="802EF310"/>
    <w:lvl w:ilvl="0" w:tplc="5F165758">
      <w:start w:val="1"/>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1"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2" w15:restartNumberingAfterBreak="0">
    <w:nsid w:val="53E67315"/>
    <w:multiLevelType w:val="multilevel"/>
    <w:tmpl w:val="9E56E702"/>
    <w:lvl w:ilvl="0">
      <w:start w:val="1"/>
      <w:numFmt w:val="decimal"/>
      <w:suff w:val="space"/>
      <w:lvlText w:val="CAPÍTOL %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i w:val="0"/>
        <w:iCs w:val="0"/>
      </w:rPr>
    </w:lvl>
    <w:lvl w:ilvl="3">
      <w:start w:val="1"/>
      <w:numFmt w:val="decimal"/>
      <w:isLgl/>
      <w:suff w:val="space"/>
      <w:lvlText w:val="%1.%2.%3.%4."/>
      <w:lvlJc w:val="left"/>
      <w:pPr>
        <w:ind w:left="1080" w:hanging="1080"/>
      </w:pPr>
      <w:rPr>
        <w:rFonts w:hint="default"/>
      </w:rPr>
    </w:lvl>
    <w:lvl w:ilvl="4">
      <w:start w:val="1"/>
      <w:numFmt w:val="bullet"/>
      <w:lvlText w:val="-"/>
      <w:lvlJc w:val="left"/>
      <w:pPr>
        <w:ind w:left="1440" w:hanging="1440"/>
      </w:pPr>
      <w:rPr>
        <w:rFonts w:ascii="Times New Roman" w:eastAsiaTheme="minorHAnsi" w:hAnsi="Times New Roman" w:cs="Times New Roman"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33" w15:restartNumberingAfterBreak="0">
    <w:nsid w:val="593D3E86"/>
    <w:multiLevelType w:val="multilevel"/>
    <w:tmpl w:val="8E48F4AC"/>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4" w15:restartNumberingAfterBreak="0">
    <w:nsid w:val="5C0C0657"/>
    <w:multiLevelType w:val="multilevel"/>
    <w:tmpl w:val="CF98ADBA"/>
    <w:lvl w:ilvl="0">
      <w:numFmt w:val="bullet"/>
      <w:lvlText w:val="-"/>
      <w:lvlJc w:val="left"/>
      <w:pPr>
        <w:tabs>
          <w:tab w:val="num" w:pos="720"/>
        </w:tabs>
        <w:ind w:left="720" w:hanging="360"/>
      </w:pPr>
      <w:rPr>
        <w:rFonts w:ascii="Times New Roman" w:eastAsiaTheme="minorEastAsia" w:hAnsi="Times New Roman" w:cs="Times New Roman" w:hint="default"/>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E775147"/>
    <w:multiLevelType w:val="multilevel"/>
    <w:tmpl w:val="69EC04AA"/>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36" w15:restartNumberingAfterBreak="0">
    <w:nsid w:val="5FA20360"/>
    <w:multiLevelType w:val="multilevel"/>
    <w:tmpl w:val="6E08A90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7" w15:restartNumberingAfterBreak="0">
    <w:nsid w:val="5FA9335B"/>
    <w:multiLevelType w:val="multilevel"/>
    <w:tmpl w:val="E3AE0D84"/>
    <w:lvl w:ilvl="0">
      <w:start w:val="1"/>
      <w:numFmt w:val="bullet"/>
      <w:lvlText w:val="-"/>
      <w:lvlJc w:val="left"/>
      <w:pPr>
        <w:ind w:left="360" w:hanging="360"/>
      </w:pPr>
      <w:rPr>
        <w:rFonts w:ascii="Times New Roman" w:eastAsiaTheme="minorHAnsi" w:hAnsi="Times New Roman" w:cs="Times New Roman"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i w:val="0"/>
        <w:iCs w:val="0"/>
      </w:rPr>
    </w:lvl>
    <w:lvl w:ilvl="3">
      <w:start w:val="1"/>
      <w:numFmt w:val="decimal"/>
      <w:isLgl/>
      <w:suff w:val="space"/>
      <w:lvlText w:val="%1.%2.%3.%4."/>
      <w:lvlJc w:val="left"/>
      <w:pPr>
        <w:ind w:left="1080" w:hanging="1080"/>
      </w:pPr>
      <w:rPr>
        <w:rFonts w:hint="default"/>
      </w:rPr>
    </w:lvl>
    <w:lvl w:ilvl="4">
      <w:start w:val="1"/>
      <w:numFmt w:val="bullet"/>
      <w:lvlText w:val="-"/>
      <w:lvlJc w:val="left"/>
      <w:pPr>
        <w:ind w:left="1440" w:hanging="1440"/>
      </w:pPr>
      <w:rPr>
        <w:rFonts w:ascii="Times New Roman" w:eastAsiaTheme="minorHAnsi" w:hAnsi="Times New Roman" w:cs="Times New Roman"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38" w15:restartNumberingAfterBreak="0">
    <w:nsid w:val="63AB74AD"/>
    <w:multiLevelType w:val="multilevel"/>
    <w:tmpl w:val="ED7420E2"/>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9" w15:restartNumberingAfterBreak="0">
    <w:nsid w:val="65B47082"/>
    <w:multiLevelType w:val="multilevel"/>
    <w:tmpl w:val="4C6AE8B4"/>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0" w15:restartNumberingAfterBreak="0">
    <w:nsid w:val="725D29E4"/>
    <w:multiLevelType w:val="multilevel"/>
    <w:tmpl w:val="F3E41F7A"/>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1" w15:restartNumberingAfterBreak="0">
    <w:nsid w:val="72FB47C1"/>
    <w:multiLevelType w:val="multilevel"/>
    <w:tmpl w:val="EA78BEB8"/>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2" w15:restartNumberingAfterBreak="0">
    <w:nsid w:val="79186D29"/>
    <w:multiLevelType w:val="multilevel"/>
    <w:tmpl w:val="0BB69756"/>
    <w:lvl w:ilvl="0">
      <w:start w:val="1"/>
      <w:numFmt w:val="decimal"/>
      <w:suff w:val="space"/>
      <w:lvlText w:val="CAPÍTOL %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i w:val="0"/>
        <w:iCs w:val="0"/>
      </w:rPr>
    </w:lvl>
    <w:lvl w:ilvl="3">
      <w:start w:val="1"/>
      <w:numFmt w:val="decimal"/>
      <w:isLgl/>
      <w:suff w:val="space"/>
      <w:lvlText w:val="%1.%2.%3.%4."/>
      <w:lvlJc w:val="left"/>
      <w:pPr>
        <w:ind w:left="1080" w:hanging="1080"/>
      </w:pPr>
      <w:rPr>
        <w:rFonts w:hint="default"/>
      </w:rPr>
    </w:lvl>
    <w:lvl w:ilvl="4">
      <w:start w:val="1"/>
      <w:numFmt w:val="bullet"/>
      <w:lvlText w:val="-"/>
      <w:lvlJc w:val="left"/>
      <w:pPr>
        <w:ind w:left="1440" w:hanging="1440"/>
      </w:pPr>
      <w:rPr>
        <w:rFonts w:ascii="Times New Roman" w:eastAsiaTheme="minorHAnsi" w:hAnsi="Times New Roman" w:cs="Times New Roman"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43" w15:restartNumberingAfterBreak="0">
    <w:nsid w:val="7ACE052E"/>
    <w:multiLevelType w:val="multilevel"/>
    <w:tmpl w:val="2C0E7256"/>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4" w15:restartNumberingAfterBreak="0">
    <w:nsid w:val="7C35623F"/>
    <w:multiLevelType w:val="multilevel"/>
    <w:tmpl w:val="9180591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5" w15:restartNumberingAfterBreak="0">
    <w:nsid w:val="7F7F70D7"/>
    <w:multiLevelType w:val="multilevel"/>
    <w:tmpl w:val="CA2C8A3A"/>
    <w:lvl w:ilvl="0">
      <w:start w:val="1"/>
      <w:numFmt w:val="decimalZero"/>
      <w:lvlText w:val="%1."/>
      <w:lvlJc w:val="left"/>
      <w:pPr>
        <w:tabs>
          <w:tab w:val="num" w:pos="360"/>
        </w:tabs>
        <w:ind w:left="360" w:hanging="360"/>
      </w:pPr>
      <w:rPr>
        <w:rFonts w:hint="default"/>
        <w:b w:val="0"/>
        <w:bCs w:val="0"/>
        <w:i w:val="0"/>
        <w:iCs w:val="0"/>
        <w:color w:val="auto"/>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35"/>
  </w:num>
  <w:num w:numId="2">
    <w:abstractNumId w:val="31"/>
  </w:num>
  <w:num w:numId="3">
    <w:abstractNumId w:val="14"/>
  </w:num>
  <w:num w:numId="4">
    <w:abstractNumId w:val="24"/>
  </w:num>
  <w:num w:numId="5">
    <w:abstractNumId w:val="12"/>
  </w:num>
  <w:num w:numId="6">
    <w:abstractNumId w:val="19"/>
  </w:num>
  <w:num w:numId="7">
    <w:abstractNumId w:val="3"/>
  </w:num>
  <w:num w:numId="8">
    <w:abstractNumId w:val="4"/>
  </w:num>
  <w:num w:numId="9">
    <w:abstractNumId w:val="34"/>
  </w:num>
  <w:num w:numId="10">
    <w:abstractNumId w:val="28"/>
  </w:num>
  <w:num w:numId="11">
    <w:abstractNumId w:val="29"/>
  </w:num>
  <w:num w:numId="12">
    <w:abstractNumId w:val="41"/>
  </w:num>
  <w:num w:numId="13">
    <w:abstractNumId w:val="21"/>
  </w:num>
  <w:num w:numId="14">
    <w:abstractNumId w:val="38"/>
  </w:num>
  <w:num w:numId="15">
    <w:abstractNumId w:val="2"/>
  </w:num>
  <w:num w:numId="16">
    <w:abstractNumId w:val="39"/>
  </w:num>
  <w:num w:numId="17">
    <w:abstractNumId w:val="7"/>
  </w:num>
  <w:num w:numId="18">
    <w:abstractNumId w:val="26"/>
  </w:num>
  <w:num w:numId="19">
    <w:abstractNumId w:val="6"/>
  </w:num>
  <w:num w:numId="20">
    <w:abstractNumId w:val="5"/>
  </w:num>
  <w:num w:numId="21">
    <w:abstractNumId w:val="20"/>
  </w:num>
  <w:num w:numId="22">
    <w:abstractNumId w:val="1"/>
  </w:num>
  <w:num w:numId="23">
    <w:abstractNumId w:val="9"/>
  </w:num>
  <w:num w:numId="24">
    <w:abstractNumId w:val="27"/>
  </w:num>
  <w:num w:numId="25">
    <w:abstractNumId w:val="13"/>
  </w:num>
  <w:num w:numId="26">
    <w:abstractNumId w:val="22"/>
  </w:num>
  <w:num w:numId="27">
    <w:abstractNumId w:val="8"/>
  </w:num>
  <w:num w:numId="28">
    <w:abstractNumId w:val="16"/>
  </w:num>
  <w:num w:numId="29">
    <w:abstractNumId w:val="45"/>
  </w:num>
  <w:num w:numId="30">
    <w:abstractNumId w:val="36"/>
  </w:num>
  <w:num w:numId="31">
    <w:abstractNumId w:val="23"/>
  </w:num>
  <w:num w:numId="32">
    <w:abstractNumId w:val="11"/>
  </w:num>
  <w:num w:numId="33">
    <w:abstractNumId w:val="40"/>
  </w:num>
  <w:num w:numId="34">
    <w:abstractNumId w:val="44"/>
  </w:num>
  <w:num w:numId="35">
    <w:abstractNumId w:val="33"/>
  </w:num>
  <w:num w:numId="36">
    <w:abstractNumId w:val="0"/>
  </w:num>
  <w:num w:numId="37">
    <w:abstractNumId w:val="18"/>
  </w:num>
  <w:num w:numId="38">
    <w:abstractNumId w:val="10"/>
  </w:num>
  <w:num w:numId="39">
    <w:abstractNumId w:val="15"/>
  </w:num>
  <w:num w:numId="40">
    <w:abstractNumId w:val="42"/>
  </w:num>
  <w:num w:numId="41">
    <w:abstractNumId w:val="30"/>
  </w:num>
  <w:num w:numId="42">
    <w:abstractNumId w:val="32"/>
  </w:num>
  <w:num w:numId="43">
    <w:abstractNumId w:val="25"/>
  </w:num>
  <w:num w:numId="44">
    <w:abstractNumId w:val="37"/>
  </w:num>
  <w:num w:numId="45">
    <w:abstractNumId w:val="17"/>
  </w:num>
  <w:num w:numId="46">
    <w:abstractNumId w:val="4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YxNzQ2NTAzNTSyNDdS0lEKTi0uzszPAykwNK4FAFWluGwtAAAA"/>
  </w:docVars>
  <w:rsids>
    <w:rsidRoot w:val="00B031B5"/>
    <w:rsid w:val="00011E6C"/>
    <w:rsid w:val="00015181"/>
    <w:rsid w:val="000246DC"/>
    <w:rsid w:val="00035C40"/>
    <w:rsid w:val="00062CEE"/>
    <w:rsid w:val="00064249"/>
    <w:rsid w:val="0009536A"/>
    <w:rsid w:val="000A558A"/>
    <w:rsid w:val="000B34DF"/>
    <w:rsid w:val="000B5234"/>
    <w:rsid w:val="000E363F"/>
    <w:rsid w:val="00101A16"/>
    <w:rsid w:val="00116D84"/>
    <w:rsid w:val="001314ED"/>
    <w:rsid w:val="00162D96"/>
    <w:rsid w:val="00175FF6"/>
    <w:rsid w:val="00177EC4"/>
    <w:rsid w:val="00182E91"/>
    <w:rsid w:val="001923E2"/>
    <w:rsid w:val="001A111D"/>
    <w:rsid w:val="001C3D73"/>
    <w:rsid w:val="00242232"/>
    <w:rsid w:val="002679B4"/>
    <w:rsid w:val="002707BA"/>
    <w:rsid w:val="0027629A"/>
    <w:rsid w:val="002776CC"/>
    <w:rsid w:val="002A63B4"/>
    <w:rsid w:val="002D144F"/>
    <w:rsid w:val="002D7BF9"/>
    <w:rsid w:val="002F29A7"/>
    <w:rsid w:val="0032269F"/>
    <w:rsid w:val="00322B5C"/>
    <w:rsid w:val="0038038C"/>
    <w:rsid w:val="0038596C"/>
    <w:rsid w:val="00387813"/>
    <w:rsid w:val="003B2383"/>
    <w:rsid w:val="003B4C4B"/>
    <w:rsid w:val="003C192E"/>
    <w:rsid w:val="003C79B5"/>
    <w:rsid w:val="003C7E15"/>
    <w:rsid w:val="003E00FB"/>
    <w:rsid w:val="003E08E1"/>
    <w:rsid w:val="003F0B66"/>
    <w:rsid w:val="00453198"/>
    <w:rsid w:val="004578DA"/>
    <w:rsid w:val="004858FA"/>
    <w:rsid w:val="00492697"/>
    <w:rsid w:val="00492AE6"/>
    <w:rsid w:val="004A7C05"/>
    <w:rsid w:val="004B63BE"/>
    <w:rsid w:val="004C0FEA"/>
    <w:rsid w:val="004C6F7E"/>
    <w:rsid w:val="004F144E"/>
    <w:rsid w:val="004F4FF4"/>
    <w:rsid w:val="004F51B1"/>
    <w:rsid w:val="00531710"/>
    <w:rsid w:val="00537EDD"/>
    <w:rsid w:val="005473FF"/>
    <w:rsid w:val="00556F5A"/>
    <w:rsid w:val="00572A94"/>
    <w:rsid w:val="005765D5"/>
    <w:rsid w:val="005870E2"/>
    <w:rsid w:val="00590989"/>
    <w:rsid w:val="00590D66"/>
    <w:rsid w:val="005A4CAA"/>
    <w:rsid w:val="005B4C22"/>
    <w:rsid w:val="005E5E0E"/>
    <w:rsid w:val="005F38B0"/>
    <w:rsid w:val="00630A1E"/>
    <w:rsid w:val="00631B75"/>
    <w:rsid w:val="0064317D"/>
    <w:rsid w:val="00661B9C"/>
    <w:rsid w:val="0069174A"/>
    <w:rsid w:val="006A7812"/>
    <w:rsid w:val="006D36F3"/>
    <w:rsid w:val="006D66E2"/>
    <w:rsid w:val="006F1CDD"/>
    <w:rsid w:val="006F7E4A"/>
    <w:rsid w:val="00731D1D"/>
    <w:rsid w:val="00732DE4"/>
    <w:rsid w:val="007356F6"/>
    <w:rsid w:val="007524DD"/>
    <w:rsid w:val="00781B06"/>
    <w:rsid w:val="00795B33"/>
    <w:rsid w:val="007C7385"/>
    <w:rsid w:val="007F3FDC"/>
    <w:rsid w:val="008101F4"/>
    <w:rsid w:val="00827EA3"/>
    <w:rsid w:val="00883B50"/>
    <w:rsid w:val="008A7D04"/>
    <w:rsid w:val="0090137F"/>
    <w:rsid w:val="009024F4"/>
    <w:rsid w:val="00917B56"/>
    <w:rsid w:val="009236C6"/>
    <w:rsid w:val="00927898"/>
    <w:rsid w:val="009342E6"/>
    <w:rsid w:val="00942FE4"/>
    <w:rsid w:val="00984369"/>
    <w:rsid w:val="00993791"/>
    <w:rsid w:val="009A79C5"/>
    <w:rsid w:val="009C573E"/>
    <w:rsid w:val="009D13FF"/>
    <w:rsid w:val="009E6E07"/>
    <w:rsid w:val="00A00461"/>
    <w:rsid w:val="00A111F0"/>
    <w:rsid w:val="00A55436"/>
    <w:rsid w:val="00A60D89"/>
    <w:rsid w:val="00A813E1"/>
    <w:rsid w:val="00A81D98"/>
    <w:rsid w:val="00A977D7"/>
    <w:rsid w:val="00AC0F57"/>
    <w:rsid w:val="00AC3F57"/>
    <w:rsid w:val="00AF1C90"/>
    <w:rsid w:val="00B031B5"/>
    <w:rsid w:val="00B24028"/>
    <w:rsid w:val="00B35533"/>
    <w:rsid w:val="00B427FB"/>
    <w:rsid w:val="00B50D30"/>
    <w:rsid w:val="00BD141D"/>
    <w:rsid w:val="00BD26B5"/>
    <w:rsid w:val="00BF4CC2"/>
    <w:rsid w:val="00BF5387"/>
    <w:rsid w:val="00C20A23"/>
    <w:rsid w:val="00C27581"/>
    <w:rsid w:val="00C62B25"/>
    <w:rsid w:val="00C6554C"/>
    <w:rsid w:val="00C7216E"/>
    <w:rsid w:val="00C752BE"/>
    <w:rsid w:val="00C7781F"/>
    <w:rsid w:val="00C80FD1"/>
    <w:rsid w:val="00CB38D6"/>
    <w:rsid w:val="00CB54A0"/>
    <w:rsid w:val="00D05375"/>
    <w:rsid w:val="00D3654C"/>
    <w:rsid w:val="00D3693E"/>
    <w:rsid w:val="00D51C27"/>
    <w:rsid w:val="00D75147"/>
    <w:rsid w:val="00D81C39"/>
    <w:rsid w:val="00D91CC6"/>
    <w:rsid w:val="00DA7F12"/>
    <w:rsid w:val="00DB2152"/>
    <w:rsid w:val="00DB25AE"/>
    <w:rsid w:val="00E42068"/>
    <w:rsid w:val="00E60250"/>
    <w:rsid w:val="00E6234E"/>
    <w:rsid w:val="00E80128"/>
    <w:rsid w:val="00E81293"/>
    <w:rsid w:val="00E83BF5"/>
    <w:rsid w:val="00EC285B"/>
    <w:rsid w:val="00EC5E76"/>
    <w:rsid w:val="00EC7276"/>
    <w:rsid w:val="00ED3A83"/>
    <w:rsid w:val="00EF03B1"/>
    <w:rsid w:val="00EF73F8"/>
    <w:rsid w:val="00F04A28"/>
    <w:rsid w:val="00F337F6"/>
    <w:rsid w:val="00F37EA3"/>
    <w:rsid w:val="00F466B3"/>
    <w:rsid w:val="00F75AF6"/>
    <w:rsid w:val="00F841BC"/>
    <w:rsid w:val="00FB36D2"/>
    <w:rsid w:val="00FD1980"/>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30091"/>
  <w15:docId w15:val="{DFB28777-D9AB-4A29-93D6-4D95C7C22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7C05"/>
    <w:pPr>
      <w:spacing w:before="240" w:after="0" w:line="360" w:lineRule="auto"/>
      <w:jc w:val="both"/>
    </w:pPr>
    <w:rPr>
      <w:rFonts w:ascii="Times New Roman" w:hAnsi="Times New Roman" w:cs="Times New Roman"/>
      <w:sz w:val="24"/>
    </w:rPr>
  </w:style>
  <w:style w:type="paragraph" w:styleId="Ttol1">
    <w:name w:val="heading 1"/>
    <w:basedOn w:val="Normal"/>
    <w:next w:val="Normal"/>
    <w:link w:val="Ttol1Car"/>
    <w:uiPriority w:val="9"/>
    <w:qFormat/>
    <w:rsid w:val="00B031B5"/>
    <w:pPr>
      <w:keepNext/>
      <w:keepLines/>
      <w:numPr>
        <w:numId w:val="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B031B5"/>
    <w:pPr>
      <w:keepNext/>
      <w:keepLines/>
      <w:numPr>
        <w:ilvl w:val="1"/>
        <w:numId w:val="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B031B5"/>
    <w:pPr>
      <w:keepNext/>
      <w:keepLines/>
      <w:numPr>
        <w:ilvl w:val="2"/>
        <w:numId w:val="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32269F"/>
    <w:pPr>
      <w:keepNext/>
      <w:keepLines/>
      <w:numPr>
        <w:ilvl w:val="3"/>
        <w:numId w:val="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B031B5"/>
    <w:pPr>
      <w:keepNext/>
      <w:keepLines/>
      <w:numPr>
        <w:ilvl w:val="4"/>
        <w:numId w:val="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B031B5"/>
    <w:rPr>
      <w:rFonts w:ascii="Times New Roman" w:eastAsiaTheme="majorEastAsia" w:hAnsi="Times New Roman" w:cs="Times New Roman"/>
      <w:b/>
      <w:bCs/>
      <w:sz w:val="36"/>
      <w:szCs w:val="32"/>
    </w:rPr>
  </w:style>
  <w:style w:type="character" w:customStyle="1" w:styleId="Ttol2Car">
    <w:name w:val="Títol 2 Car"/>
    <w:basedOn w:val="Lletraperdefectedelpargraf"/>
    <w:link w:val="Ttol2"/>
    <w:uiPriority w:val="9"/>
    <w:rsid w:val="00B031B5"/>
    <w:rPr>
      <w:rFonts w:ascii="Times New Roman" w:eastAsiaTheme="majorEastAsia" w:hAnsi="Times New Roman" w:cstheme="majorBidi"/>
      <w:b/>
      <w:bCs/>
      <w:sz w:val="32"/>
      <w:szCs w:val="24"/>
    </w:rPr>
  </w:style>
  <w:style w:type="character" w:customStyle="1" w:styleId="Ttol3Car">
    <w:name w:val="Títol 3 Car"/>
    <w:basedOn w:val="Lletraperdefectedelpargraf"/>
    <w:link w:val="Ttol3"/>
    <w:uiPriority w:val="9"/>
    <w:rsid w:val="00B031B5"/>
    <w:rPr>
      <w:rFonts w:ascii="Times New Roman" w:eastAsiaTheme="majorEastAsia" w:hAnsi="Times New Roman" w:cstheme="majorBidi"/>
      <w:b/>
      <w:bCs/>
      <w:color w:val="000000" w:themeColor="text1"/>
      <w:sz w:val="28"/>
    </w:rPr>
  </w:style>
  <w:style w:type="character" w:customStyle="1" w:styleId="Ttol4Car">
    <w:name w:val="Títol 4 Car"/>
    <w:basedOn w:val="Lletraperdefectedelpargraf"/>
    <w:link w:val="Ttol4"/>
    <w:uiPriority w:val="9"/>
    <w:rsid w:val="0032269F"/>
    <w:rPr>
      <w:rFonts w:ascii="Times New Roman" w:eastAsiaTheme="majorEastAsia" w:hAnsi="Times New Roman" w:cstheme="majorBidi"/>
      <w:b/>
      <w:iCs/>
      <w:sz w:val="28"/>
    </w:rPr>
  </w:style>
  <w:style w:type="character" w:customStyle="1" w:styleId="Ttol5Car">
    <w:name w:val="Títol 5 Car"/>
    <w:basedOn w:val="Lletraperdefectedelpargraf"/>
    <w:link w:val="Ttol5"/>
    <w:uiPriority w:val="9"/>
    <w:rsid w:val="00B031B5"/>
    <w:rPr>
      <w:rFonts w:ascii="Times New Roman" w:eastAsiaTheme="majorEastAsia" w:hAnsi="Times New Roman" w:cstheme="majorBidi"/>
      <w:b/>
      <w:sz w:val="28"/>
    </w:rPr>
  </w:style>
  <w:style w:type="paragraph" w:styleId="HTMLambformatprevi">
    <w:name w:val="HTML Preformatted"/>
    <w:basedOn w:val="Normal"/>
    <w:link w:val="HTMLambformatpreviCar"/>
    <w:uiPriority w:val="99"/>
    <w:unhideWhenUsed/>
    <w:rsid w:val="00B03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EastAsia" w:hAnsi="Courier New" w:cs="Courier New"/>
      <w:sz w:val="20"/>
      <w:szCs w:val="20"/>
      <w:lang w:eastAsia="ca-ES"/>
    </w:rPr>
  </w:style>
  <w:style w:type="character" w:customStyle="1" w:styleId="HTMLambformatpreviCar">
    <w:name w:val="HTML amb format previ Car"/>
    <w:basedOn w:val="Lletraperdefectedelpargraf"/>
    <w:link w:val="HTMLambformatprevi"/>
    <w:uiPriority w:val="99"/>
    <w:rsid w:val="00B031B5"/>
    <w:rPr>
      <w:rFonts w:ascii="Courier New" w:eastAsiaTheme="minorEastAsia" w:hAnsi="Courier New" w:cs="Courier New"/>
      <w:sz w:val="20"/>
      <w:szCs w:val="20"/>
      <w:lang w:eastAsia="ca-ES"/>
    </w:rPr>
  </w:style>
  <w:style w:type="paragraph" w:styleId="Textdeglobus">
    <w:name w:val="Balloon Text"/>
    <w:basedOn w:val="Normal"/>
    <w:link w:val="TextdeglobusCar"/>
    <w:uiPriority w:val="99"/>
    <w:semiHidden/>
    <w:unhideWhenUsed/>
    <w:rsid w:val="00B031B5"/>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B031B5"/>
    <w:rPr>
      <w:rFonts w:ascii="Tahoma" w:hAnsi="Tahoma" w:cs="Tahoma"/>
      <w:sz w:val="16"/>
      <w:szCs w:val="16"/>
    </w:rPr>
  </w:style>
  <w:style w:type="paragraph" w:styleId="Capalera">
    <w:name w:val="header"/>
    <w:basedOn w:val="Normal"/>
    <w:link w:val="CapaleraCar"/>
    <w:uiPriority w:val="99"/>
    <w:unhideWhenUsed/>
    <w:rsid w:val="00B031B5"/>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031B5"/>
    <w:rPr>
      <w:rFonts w:ascii="Times New Roman" w:hAnsi="Times New Roman" w:cs="Times New Roman"/>
      <w:sz w:val="24"/>
    </w:rPr>
  </w:style>
  <w:style w:type="paragraph" w:styleId="Peu">
    <w:name w:val="footer"/>
    <w:basedOn w:val="Normal"/>
    <w:link w:val="PeuCar"/>
    <w:uiPriority w:val="99"/>
    <w:unhideWhenUsed/>
    <w:rsid w:val="00B031B5"/>
    <w:pPr>
      <w:tabs>
        <w:tab w:val="center" w:pos="4252"/>
        <w:tab w:val="right" w:pos="8504"/>
      </w:tabs>
      <w:spacing w:line="240" w:lineRule="auto"/>
    </w:pPr>
  </w:style>
  <w:style w:type="character" w:customStyle="1" w:styleId="PeuCar">
    <w:name w:val="Peu Car"/>
    <w:basedOn w:val="Lletraperdefectedelpargraf"/>
    <w:link w:val="Peu"/>
    <w:uiPriority w:val="99"/>
    <w:rsid w:val="00B031B5"/>
    <w:rPr>
      <w:rFonts w:ascii="Times New Roman" w:hAnsi="Times New Roman" w:cs="Times New Roman"/>
      <w:sz w:val="24"/>
    </w:rPr>
  </w:style>
  <w:style w:type="table" w:styleId="Taulaambquadrcula">
    <w:name w:val="Table Grid"/>
    <w:basedOn w:val="Taulanormal"/>
    <w:uiPriority w:val="59"/>
    <w:rsid w:val="00B031B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B031B5"/>
    <w:pPr>
      <w:ind w:left="720"/>
      <w:contextualSpacing/>
    </w:pPr>
  </w:style>
  <w:style w:type="paragraph" w:styleId="IDC1">
    <w:name w:val="toc 1"/>
    <w:basedOn w:val="Normal"/>
    <w:next w:val="Normal"/>
    <w:autoRedefine/>
    <w:uiPriority w:val="39"/>
    <w:unhideWhenUsed/>
    <w:rsid w:val="00B031B5"/>
    <w:pPr>
      <w:spacing w:before="120"/>
      <w:jc w:val="left"/>
    </w:pPr>
    <w:rPr>
      <w:b/>
      <w:bCs/>
      <w:iCs/>
      <w:sz w:val="28"/>
      <w:szCs w:val="24"/>
    </w:rPr>
  </w:style>
  <w:style w:type="character" w:styleId="Enlla">
    <w:name w:val="Hyperlink"/>
    <w:basedOn w:val="Lletraperdefectedelpargraf"/>
    <w:uiPriority w:val="99"/>
    <w:unhideWhenUsed/>
    <w:rsid w:val="00B031B5"/>
    <w:rPr>
      <w:color w:val="0563C1" w:themeColor="hyperlink"/>
      <w:u w:val="single"/>
    </w:rPr>
  </w:style>
  <w:style w:type="paragraph" w:styleId="IDC2">
    <w:name w:val="toc 2"/>
    <w:basedOn w:val="Normal"/>
    <w:next w:val="Normal"/>
    <w:autoRedefine/>
    <w:uiPriority w:val="39"/>
    <w:unhideWhenUsed/>
    <w:rsid w:val="00B031B5"/>
    <w:pPr>
      <w:spacing w:before="120"/>
      <w:ind w:left="240"/>
      <w:jc w:val="left"/>
    </w:pPr>
    <w:rPr>
      <w:bCs/>
    </w:rPr>
  </w:style>
  <w:style w:type="paragraph" w:styleId="Llegenda">
    <w:name w:val="caption"/>
    <w:basedOn w:val="Normal"/>
    <w:next w:val="Normal"/>
    <w:uiPriority w:val="35"/>
    <w:unhideWhenUsed/>
    <w:qFormat/>
    <w:rsid w:val="00B031B5"/>
    <w:pPr>
      <w:jc w:val="center"/>
    </w:pPr>
    <w:rPr>
      <w:bCs/>
      <w:szCs w:val="18"/>
    </w:rPr>
  </w:style>
  <w:style w:type="paragraph" w:styleId="ndexdillustracions">
    <w:name w:val="table of figures"/>
    <w:basedOn w:val="Normal"/>
    <w:next w:val="Normal"/>
    <w:uiPriority w:val="99"/>
    <w:unhideWhenUsed/>
    <w:rsid w:val="00B031B5"/>
  </w:style>
  <w:style w:type="paragraph" w:styleId="IDC3">
    <w:name w:val="toc 3"/>
    <w:basedOn w:val="Normal"/>
    <w:next w:val="Normal"/>
    <w:autoRedefine/>
    <w:uiPriority w:val="39"/>
    <w:unhideWhenUsed/>
    <w:rsid w:val="00B031B5"/>
    <w:pPr>
      <w:spacing w:before="0"/>
      <w:ind w:left="480"/>
      <w:jc w:val="left"/>
    </w:pPr>
    <w:rPr>
      <w:szCs w:val="20"/>
    </w:rPr>
  </w:style>
  <w:style w:type="paragraph" w:styleId="IDC4">
    <w:name w:val="toc 4"/>
    <w:basedOn w:val="Normal"/>
    <w:next w:val="Normal"/>
    <w:autoRedefine/>
    <w:uiPriority w:val="39"/>
    <w:unhideWhenUsed/>
    <w:rsid w:val="00B031B5"/>
    <w:pPr>
      <w:spacing w:before="0"/>
      <w:ind w:left="720"/>
      <w:jc w:val="left"/>
    </w:pPr>
    <w:rPr>
      <w:szCs w:val="20"/>
    </w:rPr>
  </w:style>
  <w:style w:type="character" w:customStyle="1" w:styleId="Mencisenseresoldre1">
    <w:name w:val="Menció sense resoldre1"/>
    <w:basedOn w:val="Lletraperdefectedelpargraf"/>
    <w:uiPriority w:val="99"/>
    <w:semiHidden/>
    <w:unhideWhenUsed/>
    <w:rsid w:val="00B031B5"/>
    <w:rPr>
      <w:color w:val="605E5C"/>
      <w:shd w:val="clear" w:color="auto" w:fill="E1DFDD"/>
    </w:rPr>
  </w:style>
  <w:style w:type="paragraph" w:styleId="TtoldelIDC">
    <w:name w:val="TOC Heading"/>
    <w:basedOn w:val="Ttol1"/>
    <w:next w:val="Normal"/>
    <w:uiPriority w:val="39"/>
    <w:unhideWhenUsed/>
    <w:qFormat/>
    <w:rsid w:val="00B031B5"/>
    <w:pPr>
      <w:spacing w:line="259" w:lineRule="auto"/>
      <w:jc w:val="left"/>
      <w:outlineLvl w:val="9"/>
    </w:pPr>
    <w:rPr>
      <w:rFonts w:asciiTheme="majorHAnsi" w:hAnsiTheme="majorHAnsi" w:cstheme="majorBidi"/>
      <w:b w:val="0"/>
      <w:bCs w:val="0"/>
      <w:color w:val="2F5496" w:themeColor="accent1" w:themeShade="BF"/>
      <w:sz w:val="32"/>
      <w:lang w:eastAsia="ca-ES"/>
    </w:rPr>
  </w:style>
  <w:style w:type="paragraph" w:styleId="Ttol">
    <w:name w:val="Title"/>
    <w:basedOn w:val="Normal"/>
    <w:next w:val="Normal"/>
    <w:link w:val="TtolCar"/>
    <w:uiPriority w:val="10"/>
    <w:qFormat/>
    <w:rsid w:val="00B031B5"/>
    <w:pPr>
      <w:jc w:val="left"/>
    </w:pPr>
    <w:rPr>
      <w:b/>
      <w:bCs/>
      <w:sz w:val="36"/>
      <w:szCs w:val="52"/>
    </w:rPr>
  </w:style>
  <w:style w:type="character" w:customStyle="1" w:styleId="TtolCar">
    <w:name w:val="Títol Car"/>
    <w:basedOn w:val="Lletraperdefectedelpargraf"/>
    <w:link w:val="Ttol"/>
    <w:uiPriority w:val="10"/>
    <w:rsid w:val="00B031B5"/>
    <w:rPr>
      <w:rFonts w:ascii="Times New Roman" w:hAnsi="Times New Roman" w:cs="Times New Roman"/>
      <w:b/>
      <w:bCs/>
      <w:sz w:val="36"/>
      <w:szCs w:val="52"/>
    </w:rPr>
  </w:style>
  <w:style w:type="paragraph" w:styleId="Bibliografia">
    <w:name w:val="Bibliography"/>
    <w:basedOn w:val="Normal"/>
    <w:next w:val="Normal"/>
    <w:uiPriority w:val="37"/>
    <w:unhideWhenUsed/>
    <w:rsid w:val="00B031B5"/>
    <w:pPr>
      <w:tabs>
        <w:tab w:val="left" w:pos="504"/>
      </w:tabs>
      <w:spacing w:line="240" w:lineRule="auto"/>
      <w:ind w:left="504" w:hanging="504"/>
    </w:pPr>
  </w:style>
  <w:style w:type="paragraph" w:styleId="IDC5">
    <w:name w:val="toc 5"/>
    <w:basedOn w:val="Normal"/>
    <w:next w:val="Normal"/>
    <w:autoRedefine/>
    <w:uiPriority w:val="39"/>
    <w:unhideWhenUsed/>
    <w:rsid w:val="00B031B5"/>
    <w:pPr>
      <w:spacing w:before="0"/>
      <w:ind w:left="960"/>
      <w:jc w:val="left"/>
    </w:pPr>
    <w:rPr>
      <w:szCs w:val="20"/>
    </w:rPr>
  </w:style>
  <w:style w:type="paragraph" w:styleId="IDC6">
    <w:name w:val="toc 6"/>
    <w:basedOn w:val="Normal"/>
    <w:next w:val="Normal"/>
    <w:autoRedefine/>
    <w:uiPriority w:val="39"/>
    <w:unhideWhenUsed/>
    <w:rsid w:val="00B031B5"/>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B031B5"/>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B031B5"/>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B031B5"/>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B031B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B031B5"/>
    <w:rPr>
      <w:rFonts w:ascii="Times New Roman" w:hAnsi="Times New Roman" w:cs="Times New Roman"/>
      <w:sz w:val="20"/>
      <w:szCs w:val="20"/>
    </w:rPr>
  </w:style>
  <w:style w:type="character" w:styleId="Refernciadenotaalfinal">
    <w:name w:val="endnote reference"/>
    <w:basedOn w:val="Lletraperdefectedelpargraf"/>
    <w:uiPriority w:val="99"/>
    <w:semiHidden/>
    <w:unhideWhenUsed/>
    <w:rsid w:val="00B031B5"/>
    <w:rPr>
      <w:vertAlign w:val="superscript"/>
    </w:rPr>
  </w:style>
  <w:style w:type="paragraph" w:styleId="Senseespaiat">
    <w:name w:val="No Spacing"/>
    <w:basedOn w:val="Normal"/>
    <w:link w:val="SenseespaiatCar"/>
    <w:uiPriority w:val="1"/>
    <w:qFormat/>
    <w:rsid w:val="00B24028"/>
    <w:pPr>
      <w:spacing w:before="0" w:line="240" w:lineRule="auto"/>
      <w:jc w:val="center"/>
    </w:pPr>
    <w:rPr>
      <w:rFonts w:eastAsia="Times New Roman"/>
      <w:b/>
      <w:bCs/>
      <w:color w:val="000000"/>
      <w:szCs w:val="24"/>
      <w:lang w:eastAsia="ca-ES"/>
    </w:rPr>
  </w:style>
  <w:style w:type="character" w:styleId="Refernciaintensa">
    <w:name w:val="Intense Reference"/>
    <w:basedOn w:val="Lletraperdefectedelpargraf"/>
    <w:uiPriority w:val="32"/>
    <w:qFormat/>
    <w:rsid w:val="00B031B5"/>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B031B5"/>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B031B5"/>
    <w:rPr>
      <w:rFonts w:cstheme="minorHAnsi"/>
      <w:b/>
      <w:bCs/>
      <w:noProof/>
      <w:sz w:val="28"/>
      <w:szCs w:val="28"/>
      <w:lang w:eastAsia="ca-ES"/>
    </w:rPr>
  </w:style>
  <w:style w:type="character" w:styleId="Enllavisitat">
    <w:name w:val="FollowedHyperlink"/>
    <w:basedOn w:val="Lletraperdefectedelpargraf"/>
    <w:uiPriority w:val="99"/>
    <w:semiHidden/>
    <w:unhideWhenUsed/>
    <w:rsid w:val="00B031B5"/>
    <w:rPr>
      <w:color w:val="954F72"/>
      <w:u w:val="single"/>
    </w:rPr>
  </w:style>
  <w:style w:type="paragraph" w:customStyle="1" w:styleId="msonormal0">
    <w:name w:val="msonormal"/>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B031B5"/>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B031B5"/>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B031B5"/>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B031B5"/>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B031B5"/>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B031B5"/>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B031B5"/>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B031B5"/>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B031B5"/>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B031B5"/>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B031B5"/>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B031B5"/>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B031B5"/>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B031B5"/>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B031B5"/>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B031B5"/>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B031B5"/>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B031B5"/>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B031B5"/>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B031B5"/>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B031B5"/>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B031B5"/>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B031B5"/>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B031B5"/>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B031B5"/>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B031B5"/>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B031B5"/>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B031B5"/>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B031B5"/>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B031B5"/>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B031B5"/>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B031B5"/>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B031B5"/>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B031B5"/>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B031B5"/>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B031B5"/>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B031B5"/>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B031B5"/>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B031B5"/>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B031B5"/>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B031B5"/>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B031B5"/>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B031B5"/>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B031B5"/>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B031B5"/>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B031B5"/>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B031B5"/>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B031B5"/>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B031B5"/>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B031B5"/>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B031B5"/>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B031B5"/>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B031B5"/>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B031B5"/>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B031B5"/>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B031B5"/>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B031B5"/>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B031B5"/>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B031B5"/>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B031B5"/>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B031B5"/>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B031B5"/>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B031B5"/>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B031B5"/>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B031B5"/>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B031B5"/>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B031B5"/>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B031B5"/>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B031B5"/>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B031B5"/>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B031B5"/>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B031B5"/>
    <w:rPr>
      <w:rFonts w:ascii="Times New Roman" w:hAnsi="Times New Roman" w:cs="Times New Roman"/>
      <w:sz w:val="20"/>
      <w:szCs w:val="20"/>
    </w:rPr>
  </w:style>
  <w:style w:type="character" w:styleId="Refernciadenotaapeudepgina">
    <w:name w:val="footnote reference"/>
    <w:basedOn w:val="Lletraperdefectedelpargraf"/>
    <w:uiPriority w:val="99"/>
    <w:semiHidden/>
    <w:unhideWhenUsed/>
    <w:rsid w:val="00B031B5"/>
    <w:rPr>
      <w:vertAlign w:val="superscript"/>
    </w:rPr>
  </w:style>
  <w:style w:type="paragraph" w:styleId="NormalWeb">
    <w:name w:val="Normal (Web)"/>
    <w:basedOn w:val="Normal"/>
    <w:uiPriority w:val="99"/>
    <w:semiHidden/>
    <w:unhideWhenUsed/>
    <w:rsid w:val="00B031B5"/>
    <w:pPr>
      <w:spacing w:before="100" w:beforeAutospacing="1" w:after="100" w:afterAutospacing="1" w:line="240" w:lineRule="auto"/>
      <w:jc w:val="left"/>
    </w:pPr>
    <w:rPr>
      <w:rFonts w:eastAsiaTheme="minorEastAsia"/>
      <w:szCs w:val="24"/>
      <w:lang w:eastAsia="ca-ES"/>
    </w:rPr>
  </w:style>
  <w:style w:type="character" w:styleId="Refernciadecomentari">
    <w:name w:val="annotation reference"/>
    <w:basedOn w:val="Lletraperdefectedelpargraf"/>
    <w:uiPriority w:val="99"/>
    <w:semiHidden/>
    <w:unhideWhenUsed/>
    <w:rsid w:val="0069174A"/>
    <w:rPr>
      <w:sz w:val="16"/>
      <w:szCs w:val="16"/>
    </w:rPr>
  </w:style>
  <w:style w:type="paragraph" w:styleId="Textdecomentari">
    <w:name w:val="annotation text"/>
    <w:basedOn w:val="Normal"/>
    <w:link w:val="TextdecomentariCar"/>
    <w:uiPriority w:val="99"/>
    <w:semiHidden/>
    <w:unhideWhenUsed/>
    <w:rsid w:val="0069174A"/>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69174A"/>
    <w:rPr>
      <w:rFonts w:ascii="Times New Roman" w:hAnsi="Times New Roman" w:cs="Times New Roman"/>
      <w:sz w:val="20"/>
      <w:szCs w:val="20"/>
    </w:rPr>
  </w:style>
  <w:style w:type="paragraph" w:styleId="Temadelcomentari">
    <w:name w:val="annotation subject"/>
    <w:basedOn w:val="Textdecomentari"/>
    <w:next w:val="Textdecomentari"/>
    <w:link w:val="TemadelcomentariCar"/>
    <w:uiPriority w:val="99"/>
    <w:semiHidden/>
    <w:unhideWhenUsed/>
    <w:rsid w:val="0069174A"/>
    <w:rPr>
      <w:b/>
      <w:bCs/>
    </w:rPr>
  </w:style>
  <w:style w:type="character" w:customStyle="1" w:styleId="TemadelcomentariCar">
    <w:name w:val="Tema del comentari Car"/>
    <w:basedOn w:val="TextdecomentariCar"/>
    <w:link w:val="Temadelcomentari"/>
    <w:uiPriority w:val="99"/>
    <w:semiHidden/>
    <w:rsid w:val="0069174A"/>
    <w:rPr>
      <w:rFonts w:ascii="Times New Roman" w:hAnsi="Times New Roman" w:cs="Times New Roman"/>
      <w:b/>
      <w:bCs/>
      <w:sz w:val="20"/>
      <w:szCs w:val="20"/>
    </w:rPr>
  </w:style>
  <w:style w:type="table" w:styleId="Taulasenzilla4">
    <w:name w:val="Plain Table 4"/>
    <w:basedOn w:val="Taulanormal"/>
    <w:uiPriority w:val="44"/>
    <w:rsid w:val="00732DE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Codigo">
    <w:name w:val="Codigo"/>
    <w:basedOn w:val="Taulanormal"/>
    <w:uiPriority w:val="99"/>
    <w:rsid w:val="005870E2"/>
    <w:pPr>
      <w:spacing w:after="0" w:line="240" w:lineRule="auto"/>
    </w:pPr>
    <w:tblPr/>
  </w:style>
  <w:style w:type="character" w:customStyle="1" w:styleId="SenseespaiatCar">
    <w:name w:val="Sense espaiat Car"/>
    <w:basedOn w:val="Lletraperdefectedelpargraf"/>
    <w:link w:val="Senseespaiat"/>
    <w:uiPriority w:val="1"/>
    <w:rsid w:val="00883B50"/>
    <w:rPr>
      <w:rFonts w:ascii="Times New Roman" w:eastAsia="Times New Roman" w:hAnsi="Times New Roman" w:cs="Times New Roman"/>
      <w:b/>
      <w:bCs/>
      <w:color w:val="000000"/>
      <w:sz w:val="24"/>
      <w:szCs w:val="24"/>
      <w:lang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709">
      <w:bodyDiv w:val="1"/>
      <w:marLeft w:val="0"/>
      <w:marRight w:val="0"/>
      <w:marTop w:val="0"/>
      <w:marBottom w:val="0"/>
      <w:divBdr>
        <w:top w:val="none" w:sz="0" w:space="0" w:color="auto"/>
        <w:left w:val="none" w:sz="0" w:space="0" w:color="auto"/>
        <w:bottom w:val="none" w:sz="0" w:space="0" w:color="auto"/>
        <w:right w:val="none" w:sz="0" w:space="0" w:color="auto"/>
      </w:divBdr>
      <w:divsChild>
        <w:div w:id="1953702137">
          <w:marLeft w:val="0"/>
          <w:marRight w:val="0"/>
          <w:marTop w:val="0"/>
          <w:marBottom w:val="0"/>
          <w:divBdr>
            <w:top w:val="none" w:sz="0" w:space="0" w:color="auto"/>
            <w:left w:val="none" w:sz="0" w:space="0" w:color="auto"/>
            <w:bottom w:val="none" w:sz="0" w:space="0" w:color="auto"/>
            <w:right w:val="none" w:sz="0" w:space="0" w:color="auto"/>
          </w:divBdr>
        </w:div>
      </w:divsChild>
    </w:div>
    <w:div w:id="81219701">
      <w:bodyDiv w:val="1"/>
      <w:marLeft w:val="0"/>
      <w:marRight w:val="0"/>
      <w:marTop w:val="0"/>
      <w:marBottom w:val="0"/>
      <w:divBdr>
        <w:top w:val="none" w:sz="0" w:space="0" w:color="auto"/>
        <w:left w:val="none" w:sz="0" w:space="0" w:color="auto"/>
        <w:bottom w:val="none" w:sz="0" w:space="0" w:color="auto"/>
        <w:right w:val="none" w:sz="0" w:space="0" w:color="auto"/>
      </w:divBdr>
    </w:div>
    <w:div w:id="84694910">
      <w:bodyDiv w:val="1"/>
      <w:marLeft w:val="0"/>
      <w:marRight w:val="0"/>
      <w:marTop w:val="0"/>
      <w:marBottom w:val="0"/>
      <w:divBdr>
        <w:top w:val="none" w:sz="0" w:space="0" w:color="auto"/>
        <w:left w:val="none" w:sz="0" w:space="0" w:color="auto"/>
        <w:bottom w:val="none" w:sz="0" w:space="0" w:color="auto"/>
        <w:right w:val="none" w:sz="0" w:space="0" w:color="auto"/>
      </w:divBdr>
    </w:div>
    <w:div w:id="87819990">
      <w:bodyDiv w:val="1"/>
      <w:marLeft w:val="0"/>
      <w:marRight w:val="0"/>
      <w:marTop w:val="0"/>
      <w:marBottom w:val="0"/>
      <w:divBdr>
        <w:top w:val="none" w:sz="0" w:space="0" w:color="auto"/>
        <w:left w:val="none" w:sz="0" w:space="0" w:color="auto"/>
        <w:bottom w:val="none" w:sz="0" w:space="0" w:color="auto"/>
        <w:right w:val="none" w:sz="0" w:space="0" w:color="auto"/>
      </w:divBdr>
    </w:div>
    <w:div w:id="118955340">
      <w:bodyDiv w:val="1"/>
      <w:marLeft w:val="0"/>
      <w:marRight w:val="0"/>
      <w:marTop w:val="0"/>
      <w:marBottom w:val="0"/>
      <w:divBdr>
        <w:top w:val="none" w:sz="0" w:space="0" w:color="auto"/>
        <w:left w:val="none" w:sz="0" w:space="0" w:color="auto"/>
        <w:bottom w:val="none" w:sz="0" w:space="0" w:color="auto"/>
        <w:right w:val="none" w:sz="0" w:space="0" w:color="auto"/>
      </w:divBdr>
    </w:div>
    <w:div w:id="179047704">
      <w:bodyDiv w:val="1"/>
      <w:marLeft w:val="0"/>
      <w:marRight w:val="0"/>
      <w:marTop w:val="0"/>
      <w:marBottom w:val="0"/>
      <w:divBdr>
        <w:top w:val="none" w:sz="0" w:space="0" w:color="auto"/>
        <w:left w:val="none" w:sz="0" w:space="0" w:color="auto"/>
        <w:bottom w:val="none" w:sz="0" w:space="0" w:color="auto"/>
        <w:right w:val="none" w:sz="0" w:space="0" w:color="auto"/>
      </w:divBdr>
    </w:div>
    <w:div w:id="196938670">
      <w:bodyDiv w:val="1"/>
      <w:marLeft w:val="0"/>
      <w:marRight w:val="0"/>
      <w:marTop w:val="0"/>
      <w:marBottom w:val="0"/>
      <w:divBdr>
        <w:top w:val="none" w:sz="0" w:space="0" w:color="auto"/>
        <w:left w:val="none" w:sz="0" w:space="0" w:color="auto"/>
        <w:bottom w:val="none" w:sz="0" w:space="0" w:color="auto"/>
        <w:right w:val="none" w:sz="0" w:space="0" w:color="auto"/>
      </w:divBdr>
    </w:div>
    <w:div w:id="200556636">
      <w:bodyDiv w:val="1"/>
      <w:marLeft w:val="0"/>
      <w:marRight w:val="0"/>
      <w:marTop w:val="0"/>
      <w:marBottom w:val="0"/>
      <w:divBdr>
        <w:top w:val="none" w:sz="0" w:space="0" w:color="auto"/>
        <w:left w:val="none" w:sz="0" w:space="0" w:color="auto"/>
        <w:bottom w:val="none" w:sz="0" w:space="0" w:color="auto"/>
        <w:right w:val="none" w:sz="0" w:space="0" w:color="auto"/>
      </w:divBdr>
    </w:div>
    <w:div w:id="217056293">
      <w:bodyDiv w:val="1"/>
      <w:marLeft w:val="0"/>
      <w:marRight w:val="0"/>
      <w:marTop w:val="0"/>
      <w:marBottom w:val="0"/>
      <w:divBdr>
        <w:top w:val="none" w:sz="0" w:space="0" w:color="auto"/>
        <w:left w:val="none" w:sz="0" w:space="0" w:color="auto"/>
        <w:bottom w:val="none" w:sz="0" w:space="0" w:color="auto"/>
        <w:right w:val="none" w:sz="0" w:space="0" w:color="auto"/>
      </w:divBdr>
      <w:divsChild>
        <w:div w:id="1413770938">
          <w:marLeft w:val="0"/>
          <w:marRight w:val="0"/>
          <w:marTop w:val="0"/>
          <w:marBottom w:val="0"/>
          <w:divBdr>
            <w:top w:val="none" w:sz="0" w:space="0" w:color="auto"/>
            <w:left w:val="none" w:sz="0" w:space="0" w:color="auto"/>
            <w:bottom w:val="none" w:sz="0" w:space="0" w:color="auto"/>
            <w:right w:val="none" w:sz="0" w:space="0" w:color="auto"/>
          </w:divBdr>
        </w:div>
      </w:divsChild>
    </w:div>
    <w:div w:id="218592274">
      <w:bodyDiv w:val="1"/>
      <w:marLeft w:val="0"/>
      <w:marRight w:val="0"/>
      <w:marTop w:val="0"/>
      <w:marBottom w:val="0"/>
      <w:divBdr>
        <w:top w:val="none" w:sz="0" w:space="0" w:color="auto"/>
        <w:left w:val="none" w:sz="0" w:space="0" w:color="auto"/>
        <w:bottom w:val="none" w:sz="0" w:space="0" w:color="auto"/>
        <w:right w:val="none" w:sz="0" w:space="0" w:color="auto"/>
      </w:divBdr>
    </w:div>
    <w:div w:id="222256355">
      <w:bodyDiv w:val="1"/>
      <w:marLeft w:val="0"/>
      <w:marRight w:val="0"/>
      <w:marTop w:val="0"/>
      <w:marBottom w:val="0"/>
      <w:divBdr>
        <w:top w:val="none" w:sz="0" w:space="0" w:color="auto"/>
        <w:left w:val="none" w:sz="0" w:space="0" w:color="auto"/>
        <w:bottom w:val="none" w:sz="0" w:space="0" w:color="auto"/>
        <w:right w:val="none" w:sz="0" w:space="0" w:color="auto"/>
      </w:divBdr>
    </w:div>
    <w:div w:id="230506310">
      <w:bodyDiv w:val="1"/>
      <w:marLeft w:val="0"/>
      <w:marRight w:val="0"/>
      <w:marTop w:val="0"/>
      <w:marBottom w:val="0"/>
      <w:divBdr>
        <w:top w:val="none" w:sz="0" w:space="0" w:color="auto"/>
        <w:left w:val="none" w:sz="0" w:space="0" w:color="auto"/>
        <w:bottom w:val="none" w:sz="0" w:space="0" w:color="auto"/>
        <w:right w:val="none" w:sz="0" w:space="0" w:color="auto"/>
      </w:divBdr>
    </w:div>
    <w:div w:id="239338809">
      <w:bodyDiv w:val="1"/>
      <w:marLeft w:val="0"/>
      <w:marRight w:val="0"/>
      <w:marTop w:val="0"/>
      <w:marBottom w:val="0"/>
      <w:divBdr>
        <w:top w:val="none" w:sz="0" w:space="0" w:color="auto"/>
        <w:left w:val="none" w:sz="0" w:space="0" w:color="auto"/>
        <w:bottom w:val="none" w:sz="0" w:space="0" w:color="auto"/>
        <w:right w:val="none" w:sz="0" w:space="0" w:color="auto"/>
      </w:divBdr>
    </w:div>
    <w:div w:id="258173437">
      <w:bodyDiv w:val="1"/>
      <w:marLeft w:val="0"/>
      <w:marRight w:val="0"/>
      <w:marTop w:val="0"/>
      <w:marBottom w:val="0"/>
      <w:divBdr>
        <w:top w:val="none" w:sz="0" w:space="0" w:color="auto"/>
        <w:left w:val="none" w:sz="0" w:space="0" w:color="auto"/>
        <w:bottom w:val="none" w:sz="0" w:space="0" w:color="auto"/>
        <w:right w:val="none" w:sz="0" w:space="0" w:color="auto"/>
      </w:divBdr>
    </w:div>
    <w:div w:id="261382944">
      <w:bodyDiv w:val="1"/>
      <w:marLeft w:val="0"/>
      <w:marRight w:val="0"/>
      <w:marTop w:val="0"/>
      <w:marBottom w:val="0"/>
      <w:divBdr>
        <w:top w:val="none" w:sz="0" w:space="0" w:color="auto"/>
        <w:left w:val="none" w:sz="0" w:space="0" w:color="auto"/>
        <w:bottom w:val="none" w:sz="0" w:space="0" w:color="auto"/>
        <w:right w:val="none" w:sz="0" w:space="0" w:color="auto"/>
      </w:divBdr>
    </w:div>
    <w:div w:id="293221215">
      <w:bodyDiv w:val="1"/>
      <w:marLeft w:val="0"/>
      <w:marRight w:val="0"/>
      <w:marTop w:val="0"/>
      <w:marBottom w:val="0"/>
      <w:divBdr>
        <w:top w:val="none" w:sz="0" w:space="0" w:color="auto"/>
        <w:left w:val="none" w:sz="0" w:space="0" w:color="auto"/>
        <w:bottom w:val="none" w:sz="0" w:space="0" w:color="auto"/>
        <w:right w:val="none" w:sz="0" w:space="0" w:color="auto"/>
      </w:divBdr>
    </w:div>
    <w:div w:id="310600039">
      <w:bodyDiv w:val="1"/>
      <w:marLeft w:val="0"/>
      <w:marRight w:val="0"/>
      <w:marTop w:val="0"/>
      <w:marBottom w:val="0"/>
      <w:divBdr>
        <w:top w:val="none" w:sz="0" w:space="0" w:color="auto"/>
        <w:left w:val="none" w:sz="0" w:space="0" w:color="auto"/>
        <w:bottom w:val="none" w:sz="0" w:space="0" w:color="auto"/>
        <w:right w:val="none" w:sz="0" w:space="0" w:color="auto"/>
      </w:divBdr>
      <w:divsChild>
        <w:div w:id="542795431">
          <w:marLeft w:val="0"/>
          <w:marRight w:val="0"/>
          <w:marTop w:val="0"/>
          <w:marBottom w:val="0"/>
          <w:divBdr>
            <w:top w:val="none" w:sz="0" w:space="0" w:color="auto"/>
            <w:left w:val="none" w:sz="0" w:space="0" w:color="auto"/>
            <w:bottom w:val="none" w:sz="0" w:space="0" w:color="auto"/>
            <w:right w:val="none" w:sz="0" w:space="0" w:color="auto"/>
          </w:divBdr>
          <w:divsChild>
            <w:div w:id="86744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267187">
      <w:bodyDiv w:val="1"/>
      <w:marLeft w:val="0"/>
      <w:marRight w:val="0"/>
      <w:marTop w:val="0"/>
      <w:marBottom w:val="0"/>
      <w:divBdr>
        <w:top w:val="none" w:sz="0" w:space="0" w:color="auto"/>
        <w:left w:val="none" w:sz="0" w:space="0" w:color="auto"/>
        <w:bottom w:val="none" w:sz="0" w:space="0" w:color="auto"/>
        <w:right w:val="none" w:sz="0" w:space="0" w:color="auto"/>
      </w:divBdr>
    </w:div>
    <w:div w:id="328606573">
      <w:bodyDiv w:val="1"/>
      <w:marLeft w:val="0"/>
      <w:marRight w:val="0"/>
      <w:marTop w:val="0"/>
      <w:marBottom w:val="0"/>
      <w:divBdr>
        <w:top w:val="none" w:sz="0" w:space="0" w:color="auto"/>
        <w:left w:val="none" w:sz="0" w:space="0" w:color="auto"/>
        <w:bottom w:val="none" w:sz="0" w:space="0" w:color="auto"/>
        <w:right w:val="none" w:sz="0" w:space="0" w:color="auto"/>
      </w:divBdr>
    </w:div>
    <w:div w:id="330833737">
      <w:bodyDiv w:val="1"/>
      <w:marLeft w:val="0"/>
      <w:marRight w:val="0"/>
      <w:marTop w:val="0"/>
      <w:marBottom w:val="0"/>
      <w:divBdr>
        <w:top w:val="none" w:sz="0" w:space="0" w:color="auto"/>
        <w:left w:val="none" w:sz="0" w:space="0" w:color="auto"/>
        <w:bottom w:val="none" w:sz="0" w:space="0" w:color="auto"/>
        <w:right w:val="none" w:sz="0" w:space="0" w:color="auto"/>
      </w:divBdr>
      <w:divsChild>
        <w:div w:id="318509184">
          <w:marLeft w:val="0"/>
          <w:marRight w:val="0"/>
          <w:marTop w:val="0"/>
          <w:marBottom w:val="0"/>
          <w:divBdr>
            <w:top w:val="none" w:sz="0" w:space="0" w:color="auto"/>
            <w:left w:val="none" w:sz="0" w:space="0" w:color="auto"/>
            <w:bottom w:val="none" w:sz="0" w:space="0" w:color="auto"/>
            <w:right w:val="none" w:sz="0" w:space="0" w:color="auto"/>
          </w:divBdr>
        </w:div>
        <w:div w:id="1427965047">
          <w:marLeft w:val="0"/>
          <w:marRight w:val="0"/>
          <w:marTop w:val="0"/>
          <w:marBottom w:val="0"/>
          <w:divBdr>
            <w:top w:val="none" w:sz="0" w:space="0" w:color="auto"/>
            <w:left w:val="none" w:sz="0" w:space="0" w:color="auto"/>
            <w:bottom w:val="none" w:sz="0" w:space="0" w:color="auto"/>
            <w:right w:val="none" w:sz="0" w:space="0" w:color="auto"/>
          </w:divBdr>
        </w:div>
      </w:divsChild>
    </w:div>
    <w:div w:id="334697644">
      <w:bodyDiv w:val="1"/>
      <w:marLeft w:val="0"/>
      <w:marRight w:val="0"/>
      <w:marTop w:val="0"/>
      <w:marBottom w:val="0"/>
      <w:divBdr>
        <w:top w:val="none" w:sz="0" w:space="0" w:color="auto"/>
        <w:left w:val="none" w:sz="0" w:space="0" w:color="auto"/>
        <w:bottom w:val="none" w:sz="0" w:space="0" w:color="auto"/>
        <w:right w:val="none" w:sz="0" w:space="0" w:color="auto"/>
      </w:divBdr>
    </w:div>
    <w:div w:id="372652368">
      <w:bodyDiv w:val="1"/>
      <w:marLeft w:val="0"/>
      <w:marRight w:val="0"/>
      <w:marTop w:val="0"/>
      <w:marBottom w:val="0"/>
      <w:divBdr>
        <w:top w:val="none" w:sz="0" w:space="0" w:color="auto"/>
        <w:left w:val="none" w:sz="0" w:space="0" w:color="auto"/>
        <w:bottom w:val="none" w:sz="0" w:space="0" w:color="auto"/>
        <w:right w:val="none" w:sz="0" w:space="0" w:color="auto"/>
      </w:divBdr>
    </w:div>
    <w:div w:id="380247715">
      <w:bodyDiv w:val="1"/>
      <w:marLeft w:val="0"/>
      <w:marRight w:val="0"/>
      <w:marTop w:val="0"/>
      <w:marBottom w:val="0"/>
      <w:divBdr>
        <w:top w:val="none" w:sz="0" w:space="0" w:color="auto"/>
        <w:left w:val="none" w:sz="0" w:space="0" w:color="auto"/>
        <w:bottom w:val="none" w:sz="0" w:space="0" w:color="auto"/>
        <w:right w:val="none" w:sz="0" w:space="0" w:color="auto"/>
      </w:divBdr>
    </w:div>
    <w:div w:id="382681918">
      <w:bodyDiv w:val="1"/>
      <w:marLeft w:val="0"/>
      <w:marRight w:val="0"/>
      <w:marTop w:val="0"/>
      <w:marBottom w:val="0"/>
      <w:divBdr>
        <w:top w:val="none" w:sz="0" w:space="0" w:color="auto"/>
        <w:left w:val="none" w:sz="0" w:space="0" w:color="auto"/>
        <w:bottom w:val="none" w:sz="0" w:space="0" w:color="auto"/>
        <w:right w:val="none" w:sz="0" w:space="0" w:color="auto"/>
      </w:divBdr>
    </w:div>
    <w:div w:id="392628298">
      <w:bodyDiv w:val="1"/>
      <w:marLeft w:val="0"/>
      <w:marRight w:val="0"/>
      <w:marTop w:val="0"/>
      <w:marBottom w:val="0"/>
      <w:divBdr>
        <w:top w:val="none" w:sz="0" w:space="0" w:color="auto"/>
        <w:left w:val="none" w:sz="0" w:space="0" w:color="auto"/>
        <w:bottom w:val="none" w:sz="0" w:space="0" w:color="auto"/>
        <w:right w:val="none" w:sz="0" w:space="0" w:color="auto"/>
      </w:divBdr>
    </w:div>
    <w:div w:id="397825842">
      <w:bodyDiv w:val="1"/>
      <w:marLeft w:val="0"/>
      <w:marRight w:val="0"/>
      <w:marTop w:val="0"/>
      <w:marBottom w:val="0"/>
      <w:divBdr>
        <w:top w:val="none" w:sz="0" w:space="0" w:color="auto"/>
        <w:left w:val="none" w:sz="0" w:space="0" w:color="auto"/>
        <w:bottom w:val="none" w:sz="0" w:space="0" w:color="auto"/>
        <w:right w:val="none" w:sz="0" w:space="0" w:color="auto"/>
      </w:divBdr>
    </w:div>
    <w:div w:id="453062350">
      <w:bodyDiv w:val="1"/>
      <w:marLeft w:val="0"/>
      <w:marRight w:val="0"/>
      <w:marTop w:val="0"/>
      <w:marBottom w:val="0"/>
      <w:divBdr>
        <w:top w:val="none" w:sz="0" w:space="0" w:color="auto"/>
        <w:left w:val="none" w:sz="0" w:space="0" w:color="auto"/>
        <w:bottom w:val="none" w:sz="0" w:space="0" w:color="auto"/>
        <w:right w:val="none" w:sz="0" w:space="0" w:color="auto"/>
      </w:divBdr>
    </w:div>
    <w:div w:id="455296846">
      <w:bodyDiv w:val="1"/>
      <w:marLeft w:val="0"/>
      <w:marRight w:val="0"/>
      <w:marTop w:val="0"/>
      <w:marBottom w:val="0"/>
      <w:divBdr>
        <w:top w:val="none" w:sz="0" w:space="0" w:color="auto"/>
        <w:left w:val="none" w:sz="0" w:space="0" w:color="auto"/>
        <w:bottom w:val="none" w:sz="0" w:space="0" w:color="auto"/>
        <w:right w:val="none" w:sz="0" w:space="0" w:color="auto"/>
      </w:divBdr>
    </w:div>
    <w:div w:id="462888890">
      <w:bodyDiv w:val="1"/>
      <w:marLeft w:val="0"/>
      <w:marRight w:val="0"/>
      <w:marTop w:val="0"/>
      <w:marBottom w:val="0"/>
      <w:divBdr>
        <w:top w:val="none" w:sz="0" w:space="0" w:color="auto"/>
        <w:left w:val="none" w:sz="0" w:space="0" w:color="auto"/>
        <w:bottom w:val="none" w:sz="0" w:space="0" w:color="auto"/>
        <w:right w:val="none" w:sz="0" w:space="0" w:color="auto"/>
      </w:divBdr>
    </w:div>
    <w:div w:id="543710671">
      <w:bodyDiv w:val="1"/>
      <w:marLeft w:val="0"/>
      <w:marRight w:val="0"/>
      <w:marTop w:val="0"/>
      <w:marBottom w:val="0"/>
      <w:divBdr>
        <w:top w:val="none" w:sz="0" w:space="0" w:color="auto"/>
        <w:left w:val="none" w:sz="0" w:space="0" w:color="auto"/>
        <w:bottom w:val="none" w:sz="0" w:space="0" w:color="auto"/>
        <w:right w:val="none" w:sz="0" w:space="0" w:color="auto"/>
      </w:divBdr>
    </w:div>
    <w:div w:id="551190240">
      <w:bodyDiv w:val="1"/>
      <w:marLeft w:val="0"/>
      <w:marRight w:val="0"/>
      <w:marTop w:val="0"/>
      <w:marBottom w:val="0"/>
      <w:divBdr>
        <w:top w:val="none" w:sz="0" w:space="0" w:color="auto"/>
        <w:left w:val="none" w:sz="0" w:space="0" w:color="auto"/>
        <w:bottom w:val="none" w:sz="0" w:space="0" w:color="auto"/>
        <w:right w:val="none" w:sz="0" w:space="0" w:color="auto"/>
      </w:divBdr>
    </w:div>
    <w:div w:id="551773850">
      <w:bodyDiv w:val="1"/>
      <w:marLeft w:val="0"/>
      <w:marRight w:val="0"/>
      <w:marTop w:val="0"/>
      <w:marBottom w:val="0"/>
      <w:divBdr>
        <w:top w:val="none" w:sz="0" w:space="0" w:color="auto"/>
        <w:left w:val="none" w:sz="0" w:space="0" w:color="auto"/>
        <w:bottom w:val="none" w:sz="0" w:space="0" w:color="auto"/>
        <w:right w:val="none" w:sz="0" w:space="0" w:color="auto"/>
      </w:divBdr>
    </w:div>
    <w:div w:id="607809316">
      <w:bodyDiv w:val="1"/>
      <w:marLeft w:val="0"/>
      <w:marRight w:val="0"/>
      <w:marTop w:val="0"/>
      <w:marBottom w:val="0"/>
      <w:divBdr>
        <w:top w:val="none" w:sz="0" w:space="0" w:color="auto"/>
        <w:left w:val="none" w:sz="0" w:space="0" w:color="auto"/>
        <w:bottom w:val="none" w:sz="0" w:space="0" w:color="auto"/>
        <w:right w:val="none" w:sz="0" w:space="0" w:color="auto"/>
      </w:divBdr>
    </w:div>
    <w:div w:id="673580342">
      <w:bodyDiv w:val="1"/>
      <w:marLeft w:val="0"/>
      <w:marRight w:val="0"/>
      <w:marTop w:val="0"/>
      <w:marBottom w:val="0"/>
      <w:divBdr>
        <w:top w:val="none" w:sz="0" w:space="0" w:color="auto"/>
        <w:left w:val="none" w:sz="0" w:space="0" w:color="auto"/>
        <w:bottom w:val="none" w:sz="0" w:space="0" w:color="auto"/>
        <w:right w:val="none" w:sz="0" w:space="0" w:color="auto"/>
      </w:divBdr>
    </w:div>
    <w:div w:id="700476470">
      <w:bodyDiv w:val="1"/>
      <w:marLeft w:val="0"/>
      <w:marRight w:val="0"/>
      <w:marTop w:val="0"/>
      <w:marBottom w:val="0"/>
      <w:divBdr>
        <w:top w:val="none" w:sz="0" w:space="0" w:color="auto"/>
        <w:left w:val="none" w:sz="0" w:space="0" w:color="auto"/>
        <w:bottom w:val="none" w:sz="0" w:space="0" w:color="auto"/>
        <w:right w:val="none" w:sz="0" w:space="0" w:color="auto"/>
      </w:divBdr>
    </w:div>
    <w:div w:id="705955335">
      <w:bodyDiv w:val="1"/>
      <w:marLeft w:val="0"/>
      <w:marRight w:val="0"/>
      <w:marTop w:val="0"/>
      <w:marBottom w:val="0"/>
      <w:divBdr>
        <w:top w:val="none" w:sz="0" w:space="0" w:color="auto"/>
        <w:left w:val="none" w:sz="0" w:space="0" w:color="auto"/>
        <w:bottom w:val="none" w:sz="0" w:space="0" w:color="auto"/>
        <w:right w:val="none" w:sz="0" w:space="0" w:color="auto"/>
      </w:divBdr>
    </w:div>
    <w:div w:id="720131019">
      <w:bodyDiv w:val="1"/>
      <w:marLeft w:val="0"/>
      <w:marRight w:val="0"/>
      <w:marTop w:val="0"/>
      <w:marBottom w:val="0"/>
      <w:divBdr>
        <w:top w:val="none" w:sz="0" w:space="0" w:color="auto"/>
        <w:left w:val="none" w:sz="0" w:space="0" w:color="auto"/>
        <w:bottom w:val="none" w:sz="0" w:space="0" w:color="auto"/>
        <w:right w:val="none" w:sz="0" w:space="0" w:color="auto"/>
      </w:divBdr>
    </w:div>
    <w:div w:id="782501168">
      <w:bodyDiv w:val="1"/>
      <w:marLeft w:val="0"/>
      <w:marRight w:val="0"/>
      <w:marTop w:val="0"/>
      <w:marBottom w:val="0"/>
      <w:divBdr>
        <w:top w:val="none" w:sz="0" w:space="0" w:color="auto"/>
        <w:left w:val="none" w:sz="0" w:space="0" w:color="auto"/>
        <w:bottom w:val="none" w:sz="0" w:space="0" w:color="auto"/>
        <w:right w:val="none" w:sz="0" w:space="0" w:color="auto"/>
      </w:divBdr>
    </w:div>
    <w:div w:id="809860209">
      <w:bodyDiv w:val="1"/>
      <w:marLeft w:val="0"/>
      <w:marRight w:val="0"/>
      <w:marTop w:val="0"/>
      <w:marBottom w:val="0"/>
      <w:divBdr>
        <w:top w:val="none" w:sz="0" w:space="0" w:color="auto"/>
        <w:left w:val="none" w:sz="0" w:space="0" w:color="auto"/>
        <w:bottom w:val="none" w:sz="0" w:space="0" w:color="auto"/>
        <w:right w:val="none" w:sz="0" w:space="0" w:color="auto"/>
      </w:divBdr>
    </w:div>
    <w:div w:id="824472646">
      <w:bodyDiv w:val="1"/>
      <w:marLeft w:val="0"/>
      <w:marRight w:val="0"/>
      <w:marTop w:val="0"/>
      <w:marBottom w:val="0"/>
      <w:divBdr>
        <w:top w:val="none" w:sz="0" w:space="0" w:color="auto"/>
        <w:left w:val="none" w:sz="0" w:space="0" w:color="auto"/>
        <w:bottom w:val="none" w:sz="0" w:space="0" w:color="auto"/>
        <w:right w:val="none" w:sz="0" w:space="0" w:color="auto"/>
      </w:divBdr>
      <w:divsChild>
        <w:div w:id="499469768">
          <w:marLeft w:val="0"/>
          <w:marRight w:val="0"/>
          <w:marTop w:val="0"/>
          <w:marBottom w:val="0"/>
          <w:divBdr>
            <w:top w:val="none" w:sz="0" w:space="0" w:color="auto"/>
            <w:left w:val="none" w:sz="0" w:space="0" w:color="auto"/>
            <w:bottom w:val="none" w:sz="0" w:space="0" w:color="auto"/>
            <w:right w:val="none" w:sz="0" w:space="0" w:color="auto"/>
          </w:divBdr>
          <w:divsChild>
            <w:div w:id="434404433">
              <w:marLeft w:val="0"/>
              <w:marRight w:val="0"/>
              <w:marTop w:val="0"/>
              <w:marBottom w:val="0"/>
              <w:divBdr>
                <w:top w:val="none" w:sz="0" w:space="0" w:color="auto"/>
                <w:left w:val="none" w:sz="0" w:space="0" w:color="auto"/>
                <w:bottom w:val="none" w:sz="0" w:space="0" w:color="auto"/>
                <w:right w:val="none" w:sz="0" w:space="0" w:color="auto"/>
              </w:divBdr>
              <w:divsChild>
                <w:div w:id="1457484278">
                  <w:marLeft w:val="0"/>
                  <w:marRight w:val="0"/>
                  <w:marTop w:val="0"/>
                  <w:marBottom w:val="0"/>
                  <w:divBdr>
                    <w:top w:val="none" w:sz="0" w:space="0" w:color="auto"/>
                    <w:left w:val="none" w:sz="0" w:space="0" w:color="auto"/>
                    <w:bottom w:val="none" w:sz="0" w:space="0" w:color="auto"/>
                    <w:right w:val="none" w:sz="0" w:space="0" w:color="auto"/>
                  </w:divBdr>
                </w:div>
              </w:divsChild>
            </w:div>
            <w:div w:id="526068071">
              <w:marLeft w:val="0"/>
              <w:marRight w:val="0"/>
              <w:marTop w:val="0"/>
              <w:marBottom w:val="0"/>
              <w:divBdr>
                <w:top w:val="none" w:sz="0" w:space="0" w:color="auto"/>
                <w:left w:val="none" w:sz="0" w:space="0" w:color="auto"/>
                <w:bottom w:val="none" w:sz="0" w:space="0" w:color="auto"/>
                <w:right w:val="none" w:sz="0" w:space="0" w:color="auto"/>
              </w:divBdr>
              <w:divsChild>
                <w:div w:id="197399471">
                  <w:marLeft w:val="0"/>
                  <w:marRight w:val="0"/>
                  <w:marTop w:val="0"/>
                  <w:marBottom w:val="0"/>
                  <w:divBdr>
                    <w:top w:val="none" w:sz="0" w:space="0" w:color="auto"/>
                    <w:left w:val="none" w:sz="0" w:space="0" w:color="auto"/>
                    <w:bottom w:val="none" w:sz="0" w:space="0" w:color="auto"/>
                    <w:right w:val="none" w:sz="0" w:space="0" w:color="auto"/>
                  </w:divBdr>
                </w:div>
              </w:divsChild>
            </w:div>
            <w:div w:id="847066185">
              <w:marLeft w:val="0"/>
              <w:marRight w:val="0"/>
              <w:marTop w:val="0"/>
              <w:marBottom w:val="0"/>
              <w:divBdr>
                <w:top w:val="none" w:sz="0" w:space="0" w:color="auto"/>
                <w:left w:val="none" w:sz="0" w:space="0" w:color="auto"/>
                <w:bottom w:val="none" w:sz="0" w:space="0" w:color="auto"/>
                <w:right w:val="none" w:sz="0" w:space="0" w:color="auto"/>
              </w:divBdr>
              <w:divsChild>
                <w:div w:id="776295635">
                  <w:marLeft w:val="0"/>
                  <w:marRight w:val="0"/>
                  <w:marTop w:val="0"/>
                  <w:marBottom w:val="0"/>
                  <w:divBdr>
                    <w:top w:val="none" w:sz="0" w:space="0" w:color="auto"/>
                    <w:left w:val="none" w:sz="0" w:space="0" w:color="auto"/>
                    <w:bottom w:val="none" w:sz="0" w:space="0" w:color="auto"/>
                    <w:right w:val="none" w:sz="0" w:space="0" w:color="auto"/>
                  </w:divBdr>
                </w:div>
              </w:divsChild>
            </w:div>
            <w:div w:id="1296789408">
              <w:marLeft w:val="0"/>
              <w:marRight w:val="0"/>
              <w:marTop w:val="0"/>
              <w:marBottom w:val="0"/>
              <w:divBdr>
                <w:top w:val="none" w:sz="0" w:space="0" w:color="auto"/>
                <w:left w:val="none" w:sz="0" w:space="0" w:color="auto"/>
                <w:bottom w:val="none" w:sz="0" w:space="0" w:color="auto"/>
                <w:right w:val="none" w:sz="0" w:space="0" w:color="auto"/>
              </w:divBdr>
              <w:divsChild>
                <w:div w:id="755202472">
                  <w:marLeft w:val="0"/>
                  <w:marRight w:val="0"/>
                  <w:marTop w:val="0"/>
                  <w:marBottom w:val="0"/>
                  <w:divBdr>
                    <w:top w:val="none" w:sz="0" w:space="0" w:color="auto"/>
                    <w:left w:val="none" w:sz="0" w:space="0" w:color="auto"/>
                    <w:bottom w:val="none" w:sz="0" w:space="0" w:color="auto"/>
                    <w:right w:val="none" w:sz="0" w:space="0" w:color="auto"/>
                  </w:divBdr>
                </w:div>
              </w:divsChild>
            </w:div>
            <w:div w:id="1541942523">
              <w:marLeft w:val="0"/>
              <w:marRight w:val="0"/>
              <w:marTop w:val="0"/>
              <w:marBottom w:val="0"/>
              <w:divBdr>
                <w:top w:val="none" w:sz="0" w:space="0" w:color="auto"/>
                <w:left w:val="none" w:sz="0" w:space="0" w:color="auto"/>
                <w:bottom w:val="none" w:sz="0" w:space="0" w:color="auto"/>
                <w:right w:val="none" w:sz="0" w:space="0" w:color="auto"/>
              </w:divBdr>
              <w:divsChild>
                <w:div w:id="1514344698">
                  <w:marLeft w:val="0"/>
                  <w:marRight w:val="0"/>
                  <w:marTop w:val="0"/>
                  <w:marBottom w:val="0"/>
                  <w:divBdr>
                    <w:top w:val="none" w:sz="0" w:space="0" w:color="auto"/>
                    <w:left w:val="none" w:sz="0" w:space="0" w:color="auto"/>
                    <w:bottom w:val="none" w:sz="0" w:space="0" w:color="auto"/>
                    <w:right w:val="none" w:sz="0" w:space="0" w:color="auto"/>
                  </w:divBdr>
                </w:div>
              </w:divsChild>
            </w:div>
            <w:div w:id="1550923732">
              <w:marLeft w:val="0"/>
              <w:marRight w:val="0"/>
              <w:marTop w:val="0"/>
              <w:marBottom w:val="0"/>
              <w:divBdr>
                <w:top w:val="none" w:sz="0" w:space="0" w:color="auto"/>
                <w:left w:val="none" w:sz="0" w:space="0" w:color="auto"/>
                <w:bottom w:val="none" w:sz="0" w:space="0" w:color="auto"/>
                <w:right w:val="none" w:sz="0" w:space="0" w:color="auto"/>
              </w:divBdr>
              <w:divsChild>
                <w:div w:id="1927421476">
                  <w:marLeft w:val="0"/>
                  <w:marRight w:val="0"/>
                  <w:marTop w:val="0"/>
                  <w:marBottom w:val="0"/>
                  <w:divBdr>
                    <w:top w:val="none" w:sz="0" w:space="0" w:color="auto"/>
                    <w:left w:val="none" w:sz="0" w:space="0" w:color="auto"/>
                    <w:bottom w:val="none" w:sz="0" w:space="0" w:color="auto"/>
                    <w:right w:val="none" w:sz="0" w:space="0" w:color="auto"/>
                  </w:divBdr>
                </w:div>
              </w:divsChild>
            </w:div>
            <w:div w:id="1800688006">
              <w:marLeft w:val="0"/>
              <w:marRight w:val="0"/>
              <w:marTop w:val="0"/>
              <w:marBottom w:val="0"/>
              <w:divBdr>
                <w:top w:val="none" w:sz="0" w:space="0" w:color="auto"/>
                <w:left w:val="none" w:sz="0" w:space="0" w:color="auto"/>
                <w:bottom w:val="none" w:sz="0" w:space="0" w:color="auto"/>
                <w:right w:val="none" w:sz="0" w:space="0" w:color="auto"/>
              </w:divBdr>
              <w:divsChild>
                <w:div w:id="693114380">
                  <w:marLeft w:val="0"/>
                  <w:marRight w:val="0"/>
                  <w:marTop w:val="0"/>
                  <w:marBottom w:val="0"/>
                  <w:divBdr>
                    <w:top w:val="none" w:sz="0" w:space="0" w:color="auto"/>
                    <w:left w:val="none" w:sz="0" w:space="0" w:color="auto"/>
                    <w:bottom w:val="none" w:sz="0" w:space="0" w:color="auto"/>
                    <w:right w:val="none" w:sz="0" w:space="0" w:color="auto"/>
                  </w:divBdr>
                </w:div>
              </w:divsChild>
            </w:div>
            <w:div w:id="1839074619">
              <w:marLeft w:val="0"/>
              <w:marRight w:val="0"/>
              <w:marTop w:val="0"/>
              <w:marBottom w:val="0"/>
              <w:divBdr>
                <w:top w:val="none" w:sz="0" w:space="0" w:color="auto"/>
                <w:left w:val="none" w:sz="0" w:space="0" w:color="auto"/>
                <w:bottom w:val="none" w:sz="0" w:space="0" w:color="auto"/>
                <w:right w:val="none" w:sz="0" w:space="0" w:color="auto"/>
              </w:divBdr>
              <w:divsChild>
                <w:div w:id="588732108">
                  <w:marLeft w:val="0"/>
                  <w:marRight w:val="0"/>
                  <w:marTop w:val="0"/>
                  <w:marBottom w:val="0"/>
                  <w:divBdr>
                    <w:top w:val="none" w:sz="0" w:space="0" w:color="auto"/>
                    <w:left w:val="none" w:sz="0" w:space="0" w:color="auto"/>
                    <w:bottom w:val="none" w:sz="0" w:space="0" w:color="auto"/>
                    <w:right w:val="none" w:sz="0" w:space="0" w:color="auto"/>
                  </w:divBdr>
                  <w:divsChild>
                    <w:div w:id="1022362138">
                      <w:marLeft w:val="0"/>
                      <w:marRight w:val="0"/>
                      <w:marTop w:val="0"/>
                      <w:marBottom w:val="0"/>
                      <w:divBdr>
                        <w:top w:val="none" w:sz="0" w:space="0" w:color="auto"/>
                        <w:left w:val="none" w:sz="0" w:space="0" w:color="auto"/>
                        <w:bottom w:val="none" w:sz="0" w:space="0" w:color="auto"/>
                        <w:right w:val="none" w:sz="0" w:space="0" w:color="auto"/>
                      </w:divBdr>
                      <w:divsChild>
                        <w:div w:id="1020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735174">
      <w:bodyDiv w:val="1"/>
      <w:marLeft w:val="0"/>
      <w:marRight w:val="0"/>
      <w:marTop w:val="0"/>
      <w:marBottom w:val="0"/>
      <w:divBdr>
        <w:top w:val="none" w:sz="0" w:space="0" w:color="auto"/>
        <w:left w:val="none" w:sz="0" w:space="0" w:color="auto"/>
        <w:bottom w:val="none" w:sz="0" w:space="0" w:color="auto"/>
        <w:right w:val="none" w:sz="0" w:space="0" w:color="auto"/>
      </w:divBdr>
    </w:div>
    <w:div w:id="856583048">
      <w:bodyDiv w:val="1"/>
      <w:marLeft w:val="0"/>
      <w:marRight w:val="0"/>
      <w:marTop w:val="0"/>
      <w:marBottom w:val="0"/>
      <w:divBdr>
        <w:top w:val="none" w:sz="0" w:space="0" w:color="auto"/>
        <w:left w:val="none" w:sz="0" w:space="0" w:color="auto"/>
        <w:bottom w:val="none" w:sz="0" w:space="0" w:color="auto"/>
        <w:right w:val="none" w:sz="0" w:space="0" w:color="auto"/>
      </w:divBdr>
    </w:div>
    <w:div w:id="857474805">
      <w:bodyDiv w:val="1"/>
      <w:marLeft w:val="0"/>
      <w:marRight w:val="0"/>
      <w:marTop w:val="0"/>
      <w:marBottom w:val="0"/>
      <w:divBdr>
        <w:top w:val="none" w:sz="0" w:space="0" w:color="auto"/>
        <w:left w:val="none" w:sz="0" w:space="0" w:color="auto"/>
        <w:bottom w:val="none" w:sz="0" w:space="0" w:color="auto"/>
        <w:right w:val="none" w:sz="0" w:space="0" w:color="auto"/>
      </w:divBdr>
      <w:divsChild>
        <w:div w:id="765611164">
          <w:marLeft w:val="0"/>
          <w:marRight w:val="0"/>
          <w:marTop w:val="0"/>
          <w:marBottom w:val="0"/>
          <w:divBdr>
            <w:top w:val="none" w:sz="0" w:space="0" w:color="auto"/>
            <w:left w:val="none" w:sz="0" w:space="0" w:color="auto"/>
            <w:bottom w:val="none" w:sz="0" w:space="0" w:color="auto"/>
            <w:right w:val="none" w:sz="0" w:space="0" w:color="auto"/>
          </w:divBdr>
        </w:div>
      </w:divsChild>
    </w:div>
    <w:div w:id="861165925">
      <w:bodyDiv w:val="1"/>
      <w:marLeft w:val="0"/>
      <w:marRight w:val="0"/>
      <w:marTop w:val="0"/>
      <w:marBottom w:val="0"/>
      <w:divBdr>
        <w:top w:val="none" w:sz="0" w:space="0" w:color="auto"/>
        <w:left w:val="none" w:sz="0" w:space="0" w:color="auto"/>
        <w:bottom w:val="none" w:sz="0" w:space="0" w:color="auto"/>
        <w:right w:val="none" w:sz="0" w:space="0" w:color="auto"/>
      </w:divBdr>
    </w:div>
    <w:div w:id="885144911">
      <w:bodyDiv w:val="1"/>
      <w:marLeft w:val="0"/>
      <w:marRight w:val="0"/>
      <w:marTop w:val="0"/>
      <w:marBottom w:val="0"/>
      <w:divBdr>
        <w:top w:val="none" w:sz="0" w:space="0" w:color="auto"/>
        <w:left w:val="none" w:sz="0" w:space="0" w:color="auto"/>
        <w:bottom w:val="none" w:sz="0" w:space="0" w:color="auto"/>
        <w:right w:val="none" w:sz="0" w:space="0" w:color="auto"/>
      </w:divBdr>
    </w:div>
    <w:div w:id="887111573">
      <w:bodyDiv w:val="1"/>
      <w:marLeft w:val="0"/>
      <w:marRight w:val="0"/>
      <w:marTop w:val="0"/>
      <w:marBottom w:val="0"/>
      <w:divBdr>
        <w:top w:val="none" w:sz="0" w:space="0" w:color="auto"/>
        <w:left w:val="none" w:sz="0" w:space="0" w:color="auto"/>
        <w:bottom w:val="none" w:sz="0" w:space="0" w:color="auto"/>
        <w:right w:val="none" w:sz="0" w:space="0" w:color="auto"/>
      </w:divBdr>
    </w:div>
    <w:div w:id="887574732">
      <w:bodyDiv w:val="1"/>
      <w:marLeft w:val="0"/>
      <w:marRight w:val="0"/>
      <w:marTop w:val="0"/>
      <w:marBottom w:val="0"/>
      <w:divBdr>
        <w:top w:val="none" w:sz="0" w:space="0" w:color="auto"/>
        <w:left w:val="none" w:sz="0" w:space="0" w:color="auto"/>
        <w:bottom w:val="none" w:sz="0" w:space="0" w:color="auto"/>
        <w:right w:val="none" w:sz="0" w:space="0" w:color="auto"/>
      </w:divBdr>
    </w:div>
    <w:div w:id="907619512">
      <w:bodyDiv w:val="1"/>
      <w:marLeft w:val="0"/>
      <w:marRight w:val="0"/>
      <w:marTop w:val="0"/>
      <w:marBottom w:val="0"/>
      <w:divBdr>
        <w:top w:val="none" w:sz="0" w:space="0" w:color="auto"/>
        <w:left w:val="none" w:sz="0" w:space="0" w:color="auto"/>
        <w:bottom w:val="none" w:sz="0" w:space="0" w:color="auto"/>
        <w:right w:val="none" w:sz="0" w:space="0" w:color="auto"/>
      </w:divBdr>
    </w:div>
    <w:div w:id="968168767">
      <w:bodyDiv w:val="1"/>
      <w:marLeft w:val="0"/>
      <w:marRight w:val="0"/>
      <w:marTop w:val="0"/>
      <w:marBottom w:val="0"/>
      <w:divBdr>
        <w:top w:val="none" w:sz="0" w:space="0" w:color="auto"/>
        <w:left w:val="none" w:sz="0" w:space="0" w:color="auto"/>
        <w:bottom w:val="none" w:sz="0" w:space="0" w:color="auto"/>
        <w:right w:val="none" w:sz="0" w:space="0" w:color="auto"/>
      </w:divBdr>
    </w:div>
    <w:div w:id="968434708">
      <w:bodyDiv w:val="1"/>
      <w:marLeft w:val="0"/>
      <w:marRight w:val="0"/>
      <w:marTop w:val="0"/>
      <w:marBottom w:val="0"/>
      <w:divBdr>
        <w:top w:val="none" w:sz="0" w:space="0" w:color="auto"/>
        <w:left w:val="none" w:sz="0" w:space="0" w:color="auto"/>
        <w:bottom w:val="none" w:sz="0" w:space="0" w:color="auto"/>
        <w:right w:val="none" w:sz="0" w:space="0" w:color="auto"/>
      </w:divBdr>
    </w:div>
    <w:div w:id="972559989">
      <w:bodyDiv w:val="1"/>
      <w:marLeft w:val="0"/>
      <w:marRight w:val="0"/>
      <w:marTop w:val="0"/>
      <w:marBottom w:val="0"/>
      <w:divBdr>
        <w:top w:val="none" w:sz="0" w:space="0" w:color="auto"/>
        <w:left w:val="none" w:sz="0" w:space="0" w:color="auto"/>
        <w:bottom w:val="none" w:sz="0" w:space="0" w:color="auto"/>
        <w:right w:val="none" w:sz="0" w:space="0" w:color="auto"/>
      </w:divBdr>
    </w:div>
    <w:div w:id="1015300540">
      <w:bodyDiv w:val="1"/>
      <w:marLeft w:val="0"/>
      <w:marRight w:val="0"/>
      <w:marTop w:val="0"/>
      <w:marBottom w:val="0"/>
      <w:divBdr>
        <w:top w:val="none" w:sz="0" w:space="0" w:color="auto"/>
        <w:left w:val="none" w:sz="0" w:space="0" w:color="auto"/>
        <w:bottom w:val="none" w:sz="0" w:space="0" w:color="auto"/>
        <w:right w:val="none" w:sz="0" w:space="0" w:color="auto"/>
      </w:divBdr>
    </w:div>
    <w:div w:id="1024357972">
      <w:bodyDiv w:val="1"/>
      <w:marLeft w:val="0"/>
      <w:marRight w:val="0"/>
      <w:marTop w:val="0"/>
      <w:marBottom w:val="0"/>
      <w:divBdr>
        <w:top w:val="none" w:sz="0" w:space="0" w:color="auto"/>
        <w:left w:val="none" w:sz="0" w:space="0" w:color="auto"/>
        <w:bottom w:val="none" w:sz="0" w:space="0" w:color="auto"/>
        <w:right w:val="none" w:sz="0" w:space="0" w:color="auto"/>
      </w:divBdr>
    </w:div>
    <w:div w:id="1027561282">
      <w:bodyDiv w:val="1"/>
      <w:marLeft w:val="0"/>
      <w:marRight w:val="0"/>
      <w:marTop w:val="0"/>
      <w:marBottom w:val="0"/>
      <w:divBdr>
        <w:top w:val="none" w:sz="0" w:space="0" w:color="auto"/>
        <w:left w:val="none" w:sz="0" w:space="0" w:color="auto"/>
        <w:bottom w:val="none" w:sz="0" w:space="0" w:color="auto"/>
        <w:right w:val="none" w:sz="0" w:space="0" w:color="auto"/>
      </w:divBdr>
    </w:div>
    <w:div w:id="1096093544">
      <w:bodyDiv w:val="1"/>
      <w:marLeft w:val="0"/>
      <w:marRight w:val="0"/>
      <w:marTop w:val="0"/>
      <w:marBottom w:val="0"/>
      <w:divBdr>
        <w:top w:val="none" w:sz="0" w:space="0" w:color="auto"/>
        <w:left w:val="none" w:sz="0" w:space="0" w:color="auto"/>
        <w:bottom w:val="none" w:sz="0" w:space="0" w:color="auto"/>
        <w:right w:val="none" w:sz="0" w:space="0" w:color="auto"/>
      </w:divBdr>
      <w:divsChild>
        <w:div w:id="152332385">
          <w:marLeft w:val="0"/>
          <w:marRight w:val="0"/>
          <w:marTop w:val="0"/>
          <w:marBottom w:val="0"/>
          <w:divBdr>
            <w:top w:val="none" w:sz="0" w:space="0" w:color="auto"/>
            <w:left w:val="none" w:sz="0" w:space="0" w:color="auto"/>
            <w:bottom w:val="none" w:sz="0" w:space="0" w:color="auto"/>
            <w:right w:val="none" w:sz="0" w:space="0" w:color="auto"/>
          </w:divBdr>
        </w:div>
      </w:divsChild>
    </w:div>
    <w:div w:id="1096095937">
      <w:bodyDiv w:val="1"/>
      <w:marLeft w:val="0"/>
      <w:marRight w:val="0"/>
      <w:marTop w:val="0"/>
      <w:marBottom w:val="0"/>
      <w:divBdr>
        <w:top w:val="none" w:sz="0" w:space="0" w:color="auto"/>
        <w:left w:val="none" w:sz="0" w:space="0" w:color="auto"/>
        <w:bottom w:val="none" w:sz="0" w:space="0" w:color="auto"/>
        <w:right w:val="none" w:sz="0" w:space="0" w:color="auto"/>
      </w:divBdr>
    </w:div>
    <w:div w:id="1111165547">
      <w:bodyDiv w:val="1"/>
      <w:marLeft w:val="0"/>
      <w:marRight w:val="0"/>
      <w:marTop w:val="0"/>
      <w:marBottom w:val="0"/>
      <w:divBdr>
        <w:top w:val="none" w:sz="0" w:space="0" w:color="auto"/>
        <w:left w:val="none" w:sz="0" w:space="0" w:color="auto"/>
        <w:bottom w:val="none" w:sz="0" w:space="0" w:color="auto"/>
        <w:right w:val="none" w:sz="0" w:space="0" w:color="auto"/>
      </w:divBdr>
      <w:divsChild>
        <w:div w:id="790369367">
          <w:marLeft w:val="0"/>
          <w:marRight w:val="0"/>
          <w:marTop w:val="0"/>
          <w:marBottom w:val="0"/>
          <w:divBdr>
            <w:top w:val="none" w:sz="0" w:space="0" w:color="auto"/>
            <w:left w:val="none" w:sz="0" w:space="0" w:color="auto"/>
            <w:bottom w:val="none" w:sz="0" w:space="0" w:color="auto"/>
            <w:right w:val="none" w:sz="0" w:space="0" w:color="auto"/>
          </w:divBdr>
        </w:div>
      </w:divsChild>
    </w:div>
    <w:div w:id="1124035925">
      <w:bodyDiv w:val="1"/>
      <w:marLeft w:val="0"/>
      <w:marRight w:val="0"/>
      <w:marTop w:val="0"/>
      <w:marBottom w:val="0"/>
      <w:divBdr>
        <w:top w:val="none" w:sz="0" w:space="0" w:color="auto"/>
        <w:left w:val="none" w:sz="0" w:space="0" w:color="auto"/>
        <w:bottom w:val="none" w:sz="0" w:space="0" w:color="auto"/>
        <w:right w:val="none" w:sz="0" w:space="0" w:color="auto"/>
      </w:divBdr>
    </w:div>
    <w:div w:id="1141118507">
      <w:bodyDiv w:val="1"/>
      <w:marLeft w:val="0"/>
      <w:marRight w:val="0"/>
      <w:marTop w:val="0"/>
      <w:marBottom w:val="0"/>
      <w:divBdr>
        <w:top w:val="none" w:sz="0" w:space="0" w:color="auto"/>
        <w:left w:val="none" w:sz="0" w:space="0" w:color="auto"/>
        <w:bottom w:val="none" w:sz="0" w:space="0" w:color="auto"/>
        <w:right w:val="none" w:sz="0" w:space="0" w:color="auto"/>
      </w:divBdr>
    </w:div>
    <w:div w:id="1163928818">
      <w:bodyDiv w:val="1"/>
      <w:marLeft w:val="0"/>
      <w:marRight w:val="0"/>
      <w:marTop w:val="0"/>
      <w:marBottom w:val="0"/>
      <w:divBdr>
        <w:top w:val="none" w:sz="0" w:space="0" w:color="auto"/>
        <w:left w:val="none" w:sz="0" w:space="0" w:color="auto"/>
        <w:bottom w:val="none" w:sz="0" w:space="0" w:color="auto"/>
        <w:right w:val="none" w:sz="0" w:space="0" w:color="auto"/>
      </w:divBdr>
    </w:div>
    <w:div w:id="1184322725">
      <w:bodyDiv w:val="1"/>
      <w:marLeft w:val="0"/>
      <w:marRight w:val="0"/>
      <w:marTop w:val="0"/>
      <w:marBottom w:val="0"/>
      <w:divBdr>
        <w:top w:val="none" w:sz="0" w:space="0" w:color="auto"/>
        <w:left w:val="none" w:sz="0" w:space="0" w:color="auto"/>
        <w:bottom w:val="none" w:sz="0" w:space="0" w:color="auto"/>
        <w:right w:val="none" w:sz="0" w:space="0" w:color="auto"/>
      </w:divBdr>
    </w:div>
    <w:div w:id="1218278904">
      <w:bodyDiv w:val="1"/>
      <w:marLeft w:val="0"/>
      <w:marRight w:val="0"/>
      <w:marTop w:val="0"/>
      <w:marBottom w:val="0"/>
      <w:divBdr>
        <w:top w:val="none" w:sz="0" w:space="0" w:color="auto"/>
        <w:left w:val="none" w:sz="0" w:space="0" w:color="auto"/>
        <w:bottom w:val="none" w:sz="0" w:space="0" w:color="auto"/>
        <w:right w:val="none" w:sz="0" w:space="0" w:color="auto"/>
      </w:divBdr>
    </w:div>
    <w:div w:id="1243487595">
      <w:bodyDiv w:val="1"/>
      <w:marLeft w:val="0"/>
      <w:marRight w:val="0"/>
      <w:marTop w:val="0"/>
      <w:marBottom w:val="0"/>
      <w:divBdr>
        <w:top w:val="none" w:sz="0" w:space="0" w:color="auto"/>
        <w:left w:val="none" w:sz="0" w:space="0" w:color="auto"/>
        <w:bottom w:val="none" w:sz="0" w:space="0" w:color="auto"/>
        <w:right w:val="none" w:sz="0" w:space="0" w:color="auto"/>
      </w:divBdr>
    </w:div>
    <w:div w:id="1312519712">
      <w:bodyDiv w:val="1"/>
      <w:marLeft w:val="0"/>
      <w:marRight w:val="0"/>
      <w:marTop w:val="0"/>
      <w:marBottom w:val="0"/>
      <w:divBdr>
        <w:top w:val="none" w:sz="0" w:space="0" w:color="auto"/>
        <w:left w:val="none" w:sz="0" w:space="0" w:color="auto"/>
        <w:bottom w:val="none" w:sz="0" w:space="0" w:color="auto"/>
        <w:right w:val="none" w:sz="0" w:space="0" w:color="auto"/>
      </w:divBdr>
    </w:div>
    <w:div w:id="1324964182">
      <w:bodyDiv w:val="1"/>
      <w:marLeft w:val="0"/>
      <w:marRight w:val="0"/>
      <w:marTop w:val="0"/>
      <w:marBottom w:val="0"/>
      <w:divBdr>
        <w:top w:val="none" w:sz="0" w:space="0" w:color="auto"/>
        <w:left w:val="none" w:sz="0" w:space="0" w:color="auto"/>
        <w:bottom w:val="none" w:sz="0" w:space="0" w:color="auto"/>
        <w:right w:val="none" w:sz="0" w:space="0" w:color="auto"/>
      </w:divBdr>
    </w:div>
    <w:div w:id="1346521875">
      <w:bodyDiv w:val="1"/>
      <w:marLeft w:val="0"/>
      <w:marRight w:val="0"/>
      <w:marTop w:val="0"/>
      <w:marBottom w:val="0"/>
      <w:divBdr>
        <w:top w:val="none" w:sz="0" w:space="0" w:color="auto"/>
        <w:left w:val="none" w:sz="0" w:space="0" w:color="auto"/>
        <w:bottom w:val="none" w:sz="0" w:space="0" w:color="auto"/>
        <w:right w:val="none" w:sz="0" w:space="0" w:color="auto"/>
      </w:divBdr>
    </w:div>
    <w:div w:id="1351222138">
      <w:bodyDiv w:val="1"/>
      <w:marLeft w:val="0"/>
      <w:marRight w:val="0"/>
      <w:marTop w:val="0"/>
      <w:marBottom w:val="0"/>
      <w:divBdr>
        <w:top w:val="none" w:sz="0" w:space="0" w:color="auto"/>
        <w:left w:val="none" w:sz="0" w:space="0" w:color="auto"/>
        <w:bottom w:val="none" w:sz="0" w:space="0" w:color="auto"/>
        <w:right w:val="none" w:sz="0" w:space="0" w:color="auto"/>
      </w:divBdr>
    </w:div>
    <w:div w:id="1364819050">
      <w:bodyDiv w:val="1"/>
      <w:marLeft w:val="0"/>
      <w:marRight w:val="0"/>
      <w:marTop w:val="0"/>
      <w:marBottom w:val="0"/>
      <w:divBdr>
        <w:top w:val="none" w:sz="0" w:space="0" w:color="auto"/>
        <w:left w:val="none" w:sz="0" w:space="0" w:color="auto"/>
        <w:bottom w:val="none" w:sz="0" w:space="0" w:color="auto"/>
        <w:right w:val="none" w:sz="0" w:space="0" w:color="auto"/>
      </w:divBdr>
    </w:div>
    <w:div w:id="1403872248">
      <w:bodyDiv w:val="1"/>
      <w:marLeft w:val="0"/>
      <w:marRight w:val="0"/>
      <w:marTop w:val="0"/>
      <w:marBottom w:val="0"/>
      <w:divBdr>
        <w:top w:val="none" w:sz="0" w:space="0" w:color="auto"/>
        <w:left w:val="none" w:sz="0" w:space="0" w:color="auto"/>
        <w:bottom w:val="none" w:sz="0" w:space="0" w:color="auto"/>
        <w:right w:val="none" w:sz="0" w:space="0" w:color="auto"/>
      </w:divBdr>
    </w:div>
    <w:div w:id="1405179715">
      <w:bodyDiv w:val="1"/>
      <w:marLeft w:val="0"/>
      <w:marRight w:val="0"/>
      <w:marTop w:val="0"/>
      <w:marBottom w:val="0"/>
      <w:divBdr>
        <w:top w:val="none" w:sz="0" w:space="0" w:color="auto"/>
        <w:left w:val="none" w:sz="0" w:space="0" w:color="auto"/>
        <w:bottom w:val="none" w:sz="0" w:space="0" w:color="auto"/>
        <w:right w:val="none" w:sz="0" w:space="0" w:color="auto"/>
      </w:divBdr>
    </w:div>
    <w:div w:id="1413504854">
      <w:bodyDiv w:val="1"/>
      <w:marLeft w:val="0"/>
      <w:marRight w:val="0"/>
      <w:marTop w:val="0"/>
      <w:marBottom w:val="0"/>
      <w:divBdr>
        <w:top w:val="none" w:sz="0" w:space="0" w:color="auto"/>
        <w:left w:val="none" w:sz="0" w:space="0" w:color="auto"/>
        <w:bottom w:val="none" w:sz="0" w:space="0" w:color="auto"/>
        <w:right w:val="none" w:sz="0" w:space="0" w:color="auto"/>
      </w:divBdr>
    </w:div>
    <w:div w:id="1421027055">
      <w:bodyDiv w:val="1"/>
      <w:marLeft w:val="0"/>
      <w:marRight w:val="0"/>
      <w:marTop w:val="0"/>
      <w:marBottom w:val="0"/>
      <w:divBdr>
        <w:top w:val="none" w:sz="0" w:space="0" w:color="auto"/>
        <w:left w:val="none" w:sz="0" w:space="0" w:color="auto"/>
        <w:bottom w:val="none" w:sz="0" w:space="0" w:color="auto"/>
        <w:right w:val="none" w:sz="0" w:space="0" w:color="auto"/>
      </w:divBdr>
      <w:divsChild>
        <w:div w:id="53507959">
          <w:marLeft w:val="0"/>
          <w:marRight w:val="0"/>
          <w:marTop w:val="0"/>
          <w:marBottom w:val="0"/>
          <w:divBdr>
            <w:top w:val="none" w:sz="0" w:space="0" w:color="auto"/>
            <w:left w:val="none" w:sz="0" w:space="0" w:color="auto"/>
            <w:bottom w:val="none" w:sz="0" w:space="0" w:color="auto"/>
            <w:right w:val="none" w:sz="0" w:space="0" w:color="auto"/>
          </w:divBdr>
          <w:divsChild>
            <w:div w:id="874931287">
              <w:marLeft w:val="0"/>
              <w:marRight w:val="0"/>
              <w:marTop w:val="0"/>
              <w:marBottom w:val="0"/>
              <w:divBdr>
                <w:top w:val="none" w:sz="0" w:space="0" w:color="auto"/>
                <w:left w:val="none" w:sz="0" w:space="0" w:color="auto"/>
                <w:bottom w:val="none" w:sz="0" w:space="0" w:color="auto"/>
                <w:right w:val="none" w:sz="0" w:space="0" w:color="auto"/>
              </w:divBdr>
            </w:div>
          </w:divsChild>
        </w:div>
        <w:div w:id="145170696">
          <w:marLeft w:val="0"/>
          <w:marRight w:val="0"/>
          <w:marTop w:val="0"/>
          <w:marBottom w:val="0"/>
          <w:divBdr>
            <w:top w:val="none" w:sz="0" w:space="0" w:color="auto"/>
            <w:left w:val="none" w:sz="0" w:space="0" w:color="auto"/>
            <w:bottom w:val="none" w:sz="0" w:space="0" w:color="auto"/>
            <w:right w:val="none" w:sz="0" w:space="0" w:color="auto"/>
          </w:divBdr>
          <w:divsChild>
            <w:div w:id="1900481477">
              <w:marLeft w:val="0"/>
              <w:marRight w:val="0"/>
              <w:marTop w:val="0"/>
              <w:marBottom w:val="0"/>
              <w:divBdr>
                <w:top w:val="none" w:sz="0" w:space="0" w:color="auto"/>
                <w:left w:val="none" w:sz="0" w:space="0" w:color="auto"/>
                <w:bottom w:val="none" w:sz="0" w:space="0" w:color="auto"/>
                <w:right w:val="none" w:sz="0" w:space="0" w:color="auto"/>
              </w:divBdr>
            </w:div>
          </w:divsChild>
        </w:div>
        <w:div w:id="155540120">
          <w:marLeft w:val="0"/>
          <w:marRight w:val="0"/>
          <w:marTop w:val="0"/>
          <w:marBottom w:val="0"/>
          <w:divBdr>
            <w:top w:val="none" w:sz="0" w:space="0" w:color="auto"/>
            <w:left w:val="none" w:sz="0" w:space="0" w:color="auto"/>
            <w:bottom w:val="none" w:sz="0" w:space="0" w:color="auto"/>
            <w:right w:val="none" w:sz="0" w:space="0" w:color="auto"/>
          </w:divBdr>
          <w:divsChild>
            <w:div w:id="1333072380">
              <w:marLeft w:val="0"/>
              <w:marRight w:val="0"/>
              <w:marTop w:val="0"/>
              <w:marBottom w:val="0"/>
              <w:divBdr>
                <w:top w:val="none" w:sz="0" w:space="0" w:color="auto"/>
                <w:left w:val="none" w:sz="0" w:space="0" w:color="auto"/>
                <w:bottom w:val="none" w:sz="0" w:space="0" w:color="auto"/>
                <w:right w:val="none" w:sz="0" w:space="0" w:color="auto"/>
              </w:divBdr>
            </w:div>
          </w:divsChild>
        </w:div>
        <w:div w:id="486170562">
          <w:marLeft w:val="0"/>
          <w:marRight w:val="0"/>
          <w:marTop w:val="0"/>
          <w:marBottom w:val="0"/>
          <w:divBdr>
            <w:top w:val="none" w:sz="0" w:space="0" w:color="auto"/>
            <w:left w:val="none" w:sz="0" w:space="0" w:color="auto"/>
            <w:bottom w:val="none" w:sz="0" w:space="0" w:color="auto"/>
            <w:right w:val="none" w:sz="0" w:space="0" w:color="auto"/>
          </w:divBdr>
          <w:divsChild>
            <w:div w:id="1343362590">
              <w:marLeft w:val="0"/>
              <w:marRight w:val="0"/>
              <w:marTop w:val="0"/>
              <w:marBottom w:val="0"/>
              <w:divBdr>
                <w:top w:val="none" w:sz="0" w:space="0" w:color="auto"/>
                <w:left w:val="none" w:sz="0" w:space="0" w:color="auto"/>
                <w:bottom w:val="none" w:sz="0" w:space="0" w:color="auto"/>
                <w:right w:val="none" w:sz="0" w:space="0" w:color="auto"/>
              </w:divBdr>
            </w:div>
          </w:divsChild>
        </w:div>
        <w:div w:id="495416625">
          <w:marLeft w:val="0"/>
          <w:marRight w:val="0"/>
          <w:marTop w:val="0"/>
          <w:marBottom w:val="0"/>
          <w:divBdr>
            <w:top w:val="none" w:sz="0" w:space="0" w:color="auto"/>
            <w:left w:val="none" w:sz="0" w:space="0" w:color="auto"/>
            <w:bottom w:val="none" w:sz="0" w:space="0" w:color="auto"/>
            <w:right w:val="none" w:sz="0" w:space="0" w:color="auto"/>
          </w:divBdr>
          <w:divsChild>
            <w:div w:id="164436951">
              <w:marLeft w:val="0"/>
              <w:marRight w:val="0"/>
              <w:marTop w:val="0"/>
              <w:marBottom w:val="0"/>
              <w:divBdr>
                <w:top w:val="none" w:sz="0" w:space="0" w:color="auto"/>
                <w:left w:val="none" w:sz="0" w:space="0" w:color="auto"/>
                <w:bottom w:val="none" w:sz="0" w:space="0" w:color="auto"/>
                <w:right w:val="none" w:sz="0" w:space="0" w:color="auto"/>
              </w:divBdr>
            </w:div>
          </w:divsChild>
        </w:div>
        <w:div w:id="770246648">
          <w:marLeft w:val="0"/>
          <w:marRight w:val="0"/>
          <w:marTop w:val="0"/>
          <w:marBottom w:val="0"/>
          <w:divBdr>
            <w:top w:val="none" w:sz="0" w:space="0" w:color="auto"/>
            <w:left w:val="none" w:sz="0" w:space="0" w:color="auto"/>
            <w:bottom w:val="none" w:sz="0" w:space="0" w:color="auto"/>
            <w:right w:val="none" w:sz="0" w:space="0" w:color="auto"/>
          </w:divBdr>
        </w:div>
        <w:div w:id="1388411434">
          <w:marLeft w:val="0"/>
          <w:marRight w:val="0"/>
          <w:marTop w:val="0"/>
          <w:marBottom w:val="0"/>
          <w:divBdr>
            <w:top w:val="none" w:sz="0" w:space="0" w:color="auto"/>
            <w:left w:val="none" w:sz="0" w:space="0" w:color="auto"/>
            <w:bottom w:val="none" w:sz="0" w:space="0" w:color="auto"/>
            <w:right w:val="none" w:sz="0" w:space="0" w:color="auto"/>
          </w:divBdr>
          <w:divsChild>
            <w:div w:id="1255631168">
              <w:marLeft w:val="0"/>
              <w:marRight w:val="0"/>
              <w:marTop w:val="0"/>
              <w:marBottom w:val="0"/>
              <w:divBdr>
                <w:top w:val="none" w:sz="0" w:space="0" w:color="auto"/>
                <w:left w:val="none" w:sz="0" w:space="0" w:color="auto"/>
                <w:bottom w:val="none" w:sz="0" w:space="0" w:color="auto"/>
                <w:right w:val="none" w:sz="0" w:space="0" w:color="auto"/>
              </w:divBdr>
            </w:div>
          </w:divsChild>
        </w:div>
        <w:div w:id="1846242971">
          <w:marLeft w:val="0"/>
          <w:marRight w:val="0"/>
          <w:marTop w:val="0"/>
          <w:marBottom w:val="0"/>
          <w:divBdr>
            <w:top w:val="none" w:sz="0" w:space="0" w:color="auto"/>
            <w:left w:val="none" w:sz="0" w:space="0" w:color="auto"/>
            <w:bottom w:val="none" w:sz="0" w:space="0" w:color="auto"/>
            <w:right w:val="none" w:sz="0" w:space="0" w:color="auto"/>
          </w:divBdr>
          <w:divsChild>
            <w:div w:id="602303485">
              <w:marLeft w:val="0"/>
              <w:marRight w:val="0"/>
              <w:marTop w:val="0"/>
              <w:marBottom w:val="0"/>
              <w:divBdr>
                <w:top w:val="none" w:sz="0" w:space="0" w:color="auto"/>
                <w:left w:val="none" w:sz="0" w:space="0" w:color="auto"/>
                <w:bottom w:val="none" w:sz="0" w:space="0" w:color="auto"/>
                <w:right w:val="none" w:sz="0" w:space="0" w:color="auto"/>
              </w:divBdr>
            </w:div>
          </w:divsChild>
        </w:div>
        <w:div w:id="2060594091">
          <w:marLeft w:val="0"/>
          <w:marRight w:val="0"/>
          <w:marTop w:val="0"/>
          <w:marBottom w:val="0"/>
          <w:divBdr>
            <w:top w:val="none" w:sz="0" w:space="0" w:color="auto"/>
            <w:left w:val="none" w:sz="0" w:space="0" w:color="auto"/>
            <w:bottom w:val="none" w:sz="0" w:space="0" w:color="auto"/>
            <w:right w:val="none" w:sz="0" w:space="0" w:color="auto"/>
          </w:divBdr>
          <w:divsChild>
            <w:div w:id="2825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208024">
      <w:bodyDiv w:val="1"/>
      <w:marLeft w:val="0"/>
      <w:marRight w:val="0"/>
      <w:marTop w:val="0"/>
      <w:marBottom w:val="0"/>
      <w:divBdr>
        <w:top w:val="none" w:sz="0" w:space="0" w:color="auto"/>
        <w:left w:val="none" w:sz="0" w:space="0" w:color="auto"/>
        <w:bottom w:val="none" w:sz="0" w:space="0" w:color="auto"/>
        <w:right w:val="none" w:sz="0" w:space="0" w:color="auto"/>
      </w:divBdr>
    </w:div>
    <w:div w:id="1454249225">
      <w:bodyDiv w:val="1"/>
      <w:marLeft w:val="0"/>
      <w:marRight w:val="0"/>
      <w:marTop w:val="0"/>
      <w:marBottom w:val="0"/>
      <w:divBdr>
        <w:top w:val="none" w:sz="0" w:space="0" w:color="auto"/>
        <w:left w:val="none" w:sz="0" w:space="0" w:color="auto"/>
        <w:bottom w:val="none" w:sz="0" w:space="0" w:color="auto"/>
        <w:right w:val="none" w:sz="0" w:space="0" w:color="auto"/>
      </w:divBdr>
    </w:div>
    <w:div w:id="1471820030">
      <w:bodyDiv w:val="1"/>
      <w:marLeft w:val="0"/>
      <w:marRight w:val="0"/>
      <w:marTop w:val="0"/>
      <w:marBottom w:val="0"/>
      <w:divBdr>
        <w:top w:val="none" w:sz="0" w:space="0" w:color="auto"/>
        <w:left w:val="none" w:sz="0" w:space="0" w:color="auto"/>
        <w:bottom w:val="none" w:sz="0" w:space="0" w:color="auto"/>
        <w:right w:val="none" w:sz="0" w:space="0" w:color="auto"/>
      </w:divBdr>
    </w:div>
    <w:div w:id="1481925281">
      <w:bodyDiv w:val="1"/>
      <w:marLeft w:val="0"/>
      <w:marRight w:val="0"/>
      <w:marTop w:val="0"/>
      <w:marBottom w:val="0"/>
      <w:divBdr>
        <w:top w:val="none" w:sz="0" w:space="0" w:color="auto"/>
        <w:left w:val="none" w:sz="0" w:space="0" w:color="auto"/>
        <w:bottom w:val="none" w:sz="0" w:space="0" w:color="auto"/>
        <w:right w:val="none" w:sz="0" w:space="0" w:color="auto"/>
      </w:divBdr>
    </w:div>
    <w:div w:id="1499537194">
      <w:bodyDiv w:val="1"/>
      <w:marLeft w:val="0"/>
      <w:marRight w:val="0"/>
      <w:marTop w:val="0"/>
      <w:marBottom w:val="0"/>
      <w:divBdr>
        <w:top w:val="none" w:sz="0" w:space="0" w:color="auto"/>
        <w:left w:val="none" w:sz="0" w:space="0" w:color="auto"/>
        <w:bottom w:val="none" w:sz="0" w:space="0" w:color="auto"/>
        <w:right w:val="none" w:sz="0" w:space="0" w:color="auto"/>
      </w:divBdr>
    </w:div>
    <w:div w:id="1510175980">
      <w:bodyDiv w:val="1"/>
      <w:marLeft w:val="0"/>
      <w:marRight w:val="0"/>
      <w:marTop w:val="0"/>
      <w:marBottom w:val="0"/>
      <w:divBdr>
        <w:top w:val="none" w:sz="0" w:space="0" w:color="auto"/>
        <w:left w:val="none" w:sz="0" w:space="0" w:color="auto"/>
        <w:bottom w:val="none" w:sz="0" w:space="0" w:color="auto"/>
        <w:right w:val="none" w:sz="0" w:space="0" w:color="auto"/>
      </w:divBdr>
    </w:div>
    <w:div w:id="1515535011">
      <w:bodyDiv w:val="1"/>
      <w:marLeft w:val="0"/>
      <w:marRight w:val="0"/>
      <w:marTop w:val="0"/>
      <w:marBottom w:val="0"/>
      <w:divBdr>
        <w:top w:val="none" w:sz="0" w:space="0" w:color="auto"/>
        <w:left w:val="none" w:sz="0" w:space="0" w:color="auto"/>
        <w:bottom w:val="none" w:sz="0" w:space="0" w:color="auto"/>
        <w:right w:val="none" w:sz="0" w:space="0" w:color="auto"/>
      </w:divBdr>
    </w:div>
    <w:div w:id="1527793033">
      <w:bodyDiv w:val="1"/>
      <w:marLeft w:val="0"/>
      <w:marRight w:val="0"/>
      <w:marTop w:val="0"/>
      <w:marBottom w:val="0"/>
      <w:divBdr>
        <w:top w:val="none" w:sz="0" w:space="0" w:color="auto"/>
        <w:left w:val="none" w:sz="0" w:space="0" w:color="auto"/>
        <w:bottom w:val="none" w:sz="0" w:space="0" w:color="auto"/>
        <w:right w:val="none" w:sz="0" w:space="0" w:color="auto"/>
      </w:divBdr>
    </w:div>
    <w:div w:id="1538546630">
      <w:bodyDiv w:val="1"/>
      <w:marLeft w:val="0"/>
      <w:marRight w:val="0"/>
      <w:marTop w:val="0"/>
      <w:marBottom w:val="0"/>
      <w:divBdr>
        <w:top w:val="none" w:sz="0" w:space="0" w:color="auto"/>
        <w:left w:val="none" w:sz="0" w:space="0" w:color="auto"/>
        <w:bottom w:val="none" w:sz="0" w:space="0" w:color="auto"/>
        <w:right w:val="none" w:sz="0" w:space="0" w:color="auto"/>
      </w:divBdr>
    </w:div>
    <w:div w:id="1578055713">
      <w:bodyDiv w:val="1"/>
      <w:marLeft w:val="0"/>
      <w:marRight w:val="0"/>
      <w:marTop w:val="0"/>
      <w:marBottom w:val="0"/>
      <w:divBdr>
        <w:top w:val="none" w:sz="0" w:space="0" w:color="auto"/>
        <w:left w:val="none" w:sz="0" w:space="0" w:color="auto"/>
        <w:bottom w:val="none" w:sz="0" w:space="0" w:color="auto"/>
        <w:right w:val="none" w:sz="0" w:space="0" w:color="auto"/>
      </w:divBdr>
    </w:div>
    <w:div w:id="1613633322">
      <w:bodyDiv w:val="1"/>
      <w:marLeft w:val="0"/>
      <w:marRight w:val="0"/>
      <w:marTop w:val="0"/>
      <w:marBottom w:val="0"/>
      <w:divBdr>
        <w:top w:val="none" w:sz="0" w:space="0" w:color="auto"/>
        <w:left w:val="none" w:sz="0" w:space="0" w:color="auto"/>
        <w:bottom w:val="none" w:sz="0" w:space="0" w:color="auto"/>
        <w:right w:val="none" w:sz="0" w:space="0" w:color="auto"/>
      </w:divBdr>
    </w:div>
    <w:div w:id="1625387729">
      <w:bodyDiv w:val="1"/>
      <w:marLeft w:val="0"/>
      <w:marRight w:val="0"/>
      <w:marTop w:val="0"/>
      <w:marBottom w:val="0"/>
      <w:divBdr>
        <w:top w:val="none" w:sz="0" w:space="0" w:color="auto"/>
        <w:left w:val="none" w:sz="0" w:space="0" w:color="auto"/>
        <w:bottom w:val="none" w:sz="0" w:space="0" w:color="auto"/>
        <w:right w:val="none" w:sz="0" w:space="0" w:color="auto"/>
      </w:divBdr>
    </w:div>
    <w:div w:id="1625694563">
      <w:bodyDiv w:val="1"/>
      <w:marLeft w:val="0"/>
      <w:marRight w:val="0"/>
      <w:marTop w:val="0"/>
      <w:marBottom w:val="0"/>
      <w:divBdr>
        <w:top w:val="none" w:sz="0" w:space="0" w:color="auto"/>
        <w:left w:val="none" w:sz="0" w:space="0" w:color="auto"/>
        <w:bottom w:val="none" w:sz="0" w:space="0" w:color="auto"/>
        <w:right w:val="none" w:sz="0" w:space="0" w:color="auto"/>
      </w:divBdr>
    </w:div>
    <w:div w:id="1625844536">
      <w:bodyDiv w:val="1"/>
      <w:marLeft w:val="0"/>
      <w:marRight w:val="0"/>
      <w:marTop w:val="0"/>
      <w:marBottom w:val="0"/>
      <w:divBdr>
        <w:top w:val="none" w:sz="0" w:space="0" w:color="auto"/>
        <w:left w:val="none" w:sz="0" w:space="0" w:color="auto"/>
        <w:bottom w:val="none" w:sz="0" w:space="0" w:color="auto"/>
        <w:right w:val="none" w:sz="0" w:space="0" w:color="auto"/>
      </w:divBdr>
    </w:div>
    <w:div w:id="1656447712">
      <w:bodyDiv w:val="1"/>
      <w:marLeft w:val="0"/>
      <w:marRight w:val="0"/>
      <w:marTop w:val="0"/>
      <w:marBottom w:val="0"/>
      <w:divBdr>
        <w:top w:val="none" w:sz="0" w:space="0" w:color="auto"/>
        <w:left w:val="none" w:sz="0" w:space="0" w:color="auto"/>
        <w:bottom w:val="none" w:sz="0" w:space="0" w:color="auto"/>
        <w:right w:val="none" w:sz="0" w:space="0" w:color="auto"/>
      </w:divBdr>
    </w:div>
    <w:div w:id="1684892310">
      <w:bodyDiv w:val="1"/>
      <w:marLeft w:val="0"/>
      <w:marRight w:val="0"/>
      <w:marTop w:val="0"/>
      <w:marBottom w:val="0"/>
      <w:divBdr>
        <w:top w:val="none" w:sz="0" w:space="0" w:color="auto"/>
        <w:left w:val="none" w:sz="0" w:space="0" w:color="auto"/>
        <w:bottom w:val="none" w:sz="0" w:space="0" w:color="auto"/>
        <w:right w:val="none" w:sz="0" w:space="0" w:color="auto"/>
      </w:divBdr>
    </w:div>
    <w:div w:id="1688170115">
      <w:bodyDiv w:val="1"/>
      <w:marLeft w:val="0"/>
      <w:marRight w:val="0"/>
      <w:marTop w:val="0"/>
      <w:marBottom w:val="0"/>
      <w:divBdr>
        <w:top w:val="none" w:sz="0" w:space="0" w:color="auto"/>
        <w:left w:val="none" w:sz="0" w:space="0" w:color="auto"/>
        <w:bottom w:val="none" w:sz="0" w:space="0" w:color="auto"/>
        <w:right w:val="none" w:sz="0" w:space="0" w:color="auto"/>
      </w:divBdr>
    </w:div>
    <w:div w:id="1706055325">
      <w:bodyDiv w:val="1"/>
      <w:marLeft w:val="0"/>
      <w:marRight w:val="0"/>
      <w:marTop w:val="0"/>
      <w:marBottom w:val="0"/>
      <w:divBdr>
        <w:top w:val="none" w:sz="0" w:space="0" w:color="auto"/>
        <w:left w:val="none" w:sz="0" w:space="0" w:color="auto"/>
        <w:bottom w:val="none" w:sz="0" w:space="0" w:color="auto"/>
        <w:right w:val="none" w:sz="0" w:space="0" w:color="auto"/>
      </w:divBdr>
    </w:div>
    <w:div w:id="1712532864">
      <w:bodyDiv w:val="1"/>
      <w:marLeft w:val="0"/>
      <w:marRight w:val="0"/>
      <w:marTop w:val="0"/>
      <w:marBottom w:val="0"/>
      <w:divBdr>
        <w:top w:val="none" w:sz="0" w:space="0" w:color="auto"/>
        <w:left w:val="none" w:sz="0" w:space="0" w:color="auto"/>
        <w:bottom w:val="none" w:sz="0" w:space="0" w:color="auto"/>
        <w:right w:val="none" w:sz="0" w:space="0" w:color="auto"/>
      </w:divBdr>
      <w:divsChild>
        <w:div w:id="2115129180">
          <w:marLeft w:val="0"/>
          <w:marRight w:val="0"/>
          <w:marTop w:val="0"/>
          <w:marBottom w:val="0"/>
          <w:divBdr>
            <w:top w:val="none" w:sz="0" w:space="0" w:color="auto"/>
            <w:left w:val="none" w:sz="0" w:space="0" w:color="auto"/>
            <w:bottom w:val="none" w:sz="0" w:space="0" w:color="auto"/>
            <w:right w:val="none" w:sz="0" w:space="0" w:color="auto"/>
          </w:divBdr>
        </w:div>
      </w:divsChild>
    </w:div>
    <w:div w:id="1715539718">
      <w:bodyDiv w:val="1"/>
      <w:marLeft w:val="0"/>
      <w:marRight w:val="0"/>
      <w:marTop w:val="0"/>
      <w:marBottom w:val="0"/>
      <w:divBdr>
        <w:top w:val="none" w:sz="0" w:space="0" w:color="auto"/>
        <w:left w:val="none" w:sz="0" w:space="0" w:color="auto"/>
        <w:bottom w:val="none" w:sz="0" w:space="0" w:color="auto"/>
        <w:right w:val="none" w:sz="0" w:space="0" w:color="auto"/>
      </w:divBdr>
    </w:div>
    <w:div w:id="1745952598">
      <w:bodyDiv w:val="1"/>
      <w:marLeft w:val="0"/>
      <w:marRight w:val="0"/>
      <w:marTop w:val="0"/>
      <w:marBottom w:val="0"/>
      <w:divBdr>
        <w:top w:val="none" w:sz="0" w:space="0" w:color="auto"/>
        <w:left w:val="none" w:sz="0" w:space="0" w:color="auto"/>
        <w:bottom w:val="none" w:sz="0" w:space="0" w:color="auto"/>
        <w:right w:val="none" w:sz="0" w:space="0" w:color="auto"/>
      </w:divBdr>
    </w:div>
    <w:div w:id="1751268860">
      <w:bodyDiv w:val="1"/>
      <w:marLeft w:val="0"/>
      <w:marRight w:val="0"/>
      <w:marTop w:val="0"/>
      <w:marBottom w:val="0"/>
      <w:divBdr>
        <w:top w:val="none" w:sz="0" w:space="0" w:color="auto"/>
        <w:left w:val="none" w:sz="0" w:space="0" w:color="auto"/>
        <w:bottom w:val="none" w:sz="0" w:space="0" w:color="auto"/>
        <w:right w:val="none" w:sz="0" w:space="0" w:color="auto"/>
      </w:divBdr>
    </w:div>
    <w:div w:id="1778938425">
      <w:bodyDiv w:val="1"/>
      <w:marLeft w:val="0"/>
      <w:marRight w:val="0"/>
      <w:marTop w:val="0"/>
      <w:marBottom w:val="0"/>
      <w:divBdr>
        <w:top w:val="none" w:sz="0" w:space="0" w:color="auto"/>
        <w:left w:val="none" w:sz="0" w:space="0" w:color="auto"/>
        <w:bottom w:val="none" w:sz="0" w:space="0" w:color="auto"/>
        <w:right w:val="none" w:sz="0" w:space="0" w:color="auto"/>
      </w:divBdr>
    </w:div>
    <w:div w:id="1781139807">
      <w:bodyDiv w:val="1"/>
      <w:marLeft w:val="0"/>
      <w:marRight w:val="0"/>
      <w:marTop w:val="0"/>
      <w:marBottom w:val="0"/>
      <w:divBdr>
        <w:top w:val="none" w:sz="0" w:space="0" w:color="auto"/>
        <w:left w:val="none" w:sz="0" w:space="0" w:color="auto"/>
        <w:bottom w:val="none" w:sz="0" w:space="0" w:color="auto"/>
        <w:right w:val="none" w:sz="0" w:space="0" w:color="auto"/>
      </w:divBdr>
    </w:div>
    <w:div w:id="1784496699">
      <w:bodyDiv w:val="1"/>
      <w:marLeft w:val="0"/>
      <w:marRight w:val="0"/>
      <w:marTop w:val="0"/>
      <w:marBottom w:val="0"/>
      <w:divBdr>
        <w:top w:val="none" w:sz="0" w:space="0" w:color="auto"/>
        <w:left w:val="none" w:sz="0" w:space="0" w:color="auto"/>
        <w:bottom w:val="none" w:sz="0" w:space="0" w:color="auto"/>
        <w:right w:val="none" w:sz="0" w:space="0" w:color="auto"/>
      </w:divBdr>
    </w:div>
    <w:div w:id="1793552468">
      <w:bodyDiv w:val="1"/>
      <w:marLeft w:val="0"/>
      <w:marRight w:val="0"/>
      <w:marTop w:val="0"/>
      <w:marBottom w:val="0"/>
      <w:divBdr>
        <w:top w:val="none" w:sz="0" w:space="0" w:color="auto"/>
        <w:left w:val="none" w:sz="0" w:space="0" w:color="auto"/>
        <w:bottom w:val="none" w:sz="0" w:space="0" w:color="auto"/>
        <w:right w:val="none" w:sz="0" w:space="0" w:color="auto"/>
      </w:divBdr>
    </w:div>
    <w:div w:id="1806505314">
      <w:bodyDiv w:val="1"/>
      <w:marLeft w:val="0"/>
      <w:marRight w:val="0"/>
      <w:marTop w:val="0"/>
      <w:marBottom w:val="0"/>
      <w:divBdr>
        <w:top w:val="none" w:sz="0" w:space="0" w:color="auto"/>
        <w:left w:val="none" w:sz="0" w:space="0" w:color="auto"/>
        <w:bottom w:val="none" w:sz="0" w:space="0" w:color="auto"/>
        <w:right w:val="none" w:sz="0" w:space="0" w:color="auto"/>
      </w:divBdr>
    </w:div>
    <w:div w:id="1807625467">
      <w:bodyDiv w:val="1"/>
      <w:marLeft w:val="0"/>
      <w:marRight w:val="0"/>
      <w:marTop w:val="0"/>
      <w:marBottom w:val="0"/>
      <w:divBdr>
        <w:top w:val="none" w:sz="0" w:space="0" w:color="auto"/>
        <w:left w:val="none" w:sz="0" w:space="0" w:color="auto"/>
        <w:bottom w:val="none" w:sz="0" w:space="0" w:color="auto"/>
        <w:right w:val="none" w:sz="0" w:space="0" w:color="auto"/>
      </w:divBdr>
    </w:div>
    <w:div w:id="1815218844">
      <w:bodyDiv w:val="1"/>
      <w:marLeft w:val="0"/>
      <w:marRight w:val="0"/>
      <w:marTop w:val="0"/>
      <w:marBottom w:val="0"/>
      <w:divBdr>
        <w:top w:val="none" w:sz="0" w:space="0" w:color="auto"/>
        <w:left w:val="none" w:sz="0" w:space="0" w:color="auto"/>
        <w:bottom w:val="none" w:sz="0" w:space="0" w:color="auto"/>
        <w:right w:val="none" w:sz="0" w:space="0" w:color="auto"/>
      </w:divBdr>
    </w:div>
    <w:div w:id="1914075224">
      <w:bodyDiv w:val="1"/>
      <w:marLeft w:val="0"/>
      <w:marRight w:val="0"/>
      <w:marTop w:val="0"/>
      <w:marBottom w:val="0"/>
      <w:divBdr>
        <w:top w:val="none" w:sz="0" w:space="0" w:color="auto"/>
        <w:left w:val="none" w:sz="0" w:space="0" w:color="auto"/>
        <w:bottom w:val="none" w:sz="0" w:space="0" w:color="auto"/>
        <w:right w:val="none" w:sz="0" w:space="0" w:color="auto"/>
      </w:divBdr>
    </w:div>
    <w:div w:id="1937209061">
      <w:bodyDiv w:val="1"/>
      <w:marLeft w:val="0"/>
      <w:marRight w:val="0"/>
      <w:marTop w:val="0"/>
      <w:marBottom w:val="0"/>
      <w:divBdr>
        <w:top w:val="none" w:sz="0" w:space="0" w:color="auto"/>
        <w:left w:val="none" w:sz="0" w:space="0" w:color="auto"/>
        <w:bottom w:val="none" w:sz="0" w:space="0" w:color="auto"/>
        <w:right w:val="none" w:sz="0" w:space="0" w:color="auto"/>
      </w:divBdr>
    </w:div>
    <w:div w:id="1956907185">
      <w:bodyDiv w:val="1"/>
      <w:marLeft w:val="0"/>
      <w:marRight w:val="0"/>
      <w:marTop w:val="0"/>
      <w:marBottom w:val="0"/>
      <w:divBdr>
        <w:top w:val="none" w:sz="0" w:space="0" w:color="auto"/>
        <w:left w:val="none" w:sz="0" w:space="0" w:color="auto"/>
        <w:bottom w:val="none" w:sz="0" w:space="0" w:color="auto"/>
        <w:right w:val="none" w:sz="0" w:space="0" w:color="auto"/>
      </w:divBdr>
    </w:div>
    <w:div w:id="2018119503">
      <w:bodyDiv w:val="1"/>
      <w:marLeft w:val="0"/>
      <w:marRight w:val="0"/>
      <w:marTop w:val="0"/>
      <w:marBottom w:val="0"/>
      <w:divBdr>
        <w:top w:val="none" w:sz="0" w:space="0" w:color="auto"/>
        <w:left w:val="none" w:sz="0" w:space="0" w:color="auto"/>
        <w:bottom w:val="none" w:sz="0" w:space="0" w:color="auto"/>
        <w:right w:val="none" w:sz="0" w:space="0" w:color="auto"/>
      </w:divBdr>
    </w:div>
    <w:div w:id="2035496699">
      <w:bodyDiv w:val="1"/>
      <w:marLeft w:val="0"/>
      <w:marRight w:val="0"/>
      <w:marTop w:val="0"/>
      <w:marBottom w:val="0"/>
      <w:divBdr>
        <w:top w:val="none" w:sz="0" w:space="0" w:color="auto"/>
        <w:left w:val="none" w:sz="0" w:space="0" w:color="auto"/>
        <w:bottom w:val="none" w:sz="0" w:space="0" w:color="auto"/>
        <w:right w:val="none" w:sz="0" w:space="0" w:color="auto"/>
      </w:divBdr>
    </w:div>
    <w:div w:id="2083486322">
      <w:bodyDiv w:val="1"/>
      <w:marLeft w:val="0"/>
      <w:marRight w:val="0"/>
      <w:marTop w:val="0"/>
      <w:marBottom w:val="0"/>
      <w:divBdr>
        <w:top w:val="none" w:sz="0" w:space="0" w:color="auto"/>
        <w:left w:val="none" w:sz="0" w:space="0" w:color="auto"/>
        <w:bottom w:val="none" w:sz="0" w:space="0" w:color="auto"/>
        <w:right w:val="none" w:sz="0" w:space="0" w:color="auto"/>
      </w:divBdr>
    </w:div>
    <w:div w:id="2099011754">
      <w:bodyDiv w:val="1"/>
      <w:marLeft w:val="0"/>
      <w:marRight w:val="0"/>
      <w:marTop w:val="0"/>
      <w:marBottom w:val="0"/>
      <w:divBdr>
        <w:top w:val="none" w:sz="0" w:space="0" w:color="auto"/>
        <w:left w:val="none" w:sz="0" w:space="0" w:color="auto"/>
        <w:bottom w:val="none" w:sz="0" w:space="0" w:color="auto"/>
        <w:right w:val="none" w:sz="0" w:space="0" w:color="auto"/>
      </w:divBdr>
    </w:div>
    <w:div w:id="2114088636">
      <w:bodyDiv w:val="1"/>
      <w:marLeft w:val="0"/>
      <w:marRight w:val="0"/>
      <w:marTop w:val="0"/>
      <w:marBottom w:val="0"/>
      <w:divBdr>
        <w:top w:val="none" w:sz="0" w:space="0" w:color="auto"/>
        <w:left w:val="none" w:sz="0" w:space="0" w:color="auto"/>
        <w:bottom w:val="none" w:sz="0" w:space="0" w:color="auto"/>
        <w:right w:val="none" w:sz="0" w:space="0" w:color="auto"/>
      </w:divBdr>
    </w:div>
    <w:div w:id="2126192313">
      <w:bodyDiv w:val="1"/>
      <w:marLeft w:val="0"/>
      <w:marRight w:val="0"/>
      <w:marTop w:val="0"/>
      <w:marBottom w:val="0"/>
      <w:divBdr>
        <w:top w:val="none" w:sz="0" w:space="0" w:color="auto"/>
        <w:left w:val="none" w:sz="0" w:space="0" w:color="auto"/>
        <w:bottom w:val="none" w:sz="0" w:space="0" w:color="auto"/>
        <w:right w:val="none" w:sz="0" w:space="0" w:color="auto"/>
      </w:divBdr>
    </w:div>
    <w:div w:id="2128961556">
      <w:bodyDiv w:val="1"/>
      <w:marLeft w:val="0"/>
      <w:marRight w:val="0"/>
      <w:marTop w:val="0"/>
      <w:marBottom w:val="0"/>
      <w:divBdr>
        <w:top w:val="none" w:sz="0" w:space="0" w:color="auto"/>
        <w:left w:val="none" w:sz="0" w:space="0" w:color="auto"/>
        <w:bottom w:val="none" w:sz="0" w:space="0" w:color="auto"/>
        <w:right w:val="none" w:sz="0" w:space="0" w:color="auto"/>
      </w:divBdr>
    </w:div>
    <w:div w:id="2135587691">
      <w:bodyDiv w:val="1"/>
      <w:marLeft w:val="0"/>
      <w:marRight w:val="0"/>
      <w:marTop w:val="0"/>
      <w:marBottom w:val="0"/>
      <w:divBdr>
        <w:top w:val="none" w:sz="0" w:space="0" w:color="auto"/>
        <w:left w:val="none" w:sz="0" w:space="0" w:color="auto"/>
        <w:bottom w:val="none" w:sz="0" w:space="0" w:color="auto"/>
        <w:right w:val="none" w:sz="0" w:space="0" w:color="auto"/>
      </w:divBdr>
    </w:div>
    <w:div w:id="2138257077">
      <w:bodyDiv w:val="1"/>
      <w:marLeft w:val="0"/>
      <w:marRight w:val="0"/>
      <w:marTop w:val="0"/>
      <w:marBottom w:val="0"/>
      <w:divBdr>
        <w:top w:val="none" w:sz="0" w:space="0" w:color="auto"/>
        <w:left w:val="none" w:sz="0" w:space="0" w:color="auto"/>
        <w:bottom w:val="none" w:sz="0" w:space="0" w:color="auto"/>
        <w:right w:val="none" w:sz="0" w:space="0" w:color="auto"/>
      </w:divBdr>
    </w:div>
    <w:div w:id="21429933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7.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header" Target="header7.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header" Target="header9.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eader" Target="header12.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header" Target="header10.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header" Target="header6.xml"/><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BCBDEE7-5917-4219-8EB3-67EDE221FFF3}">
  <we:reference id="wa104382008" version="1.1.0.0" store="es-ES" storeType="OMEX"/>
  <we:alternateReferences>
    <we:reference id="WA104382008" version="1.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7F526C7-68FB-4B6F-9EF0-6754F9AD5680}">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E2FCDB-1CF4-4E7D-9C8D-62726E3AB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1</TotalTime>
  <Pages>1</Pages>
  <Words>17212</Words>
  <Characters>98113</Characters>
  <Application>Microsoft Office Word</Application>
  <DocSecurity>0</DocSecurity>
  <Lines>817</Lines>
  <Paragraphs>230</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Espuñes Juberó</dc:creator>
  <cp:keywords/>
  <dc:description/>
  <cp:lastModifiedBy>Erik Espuñes Juberó</cp:lastModifiedBy>
  <cp:revision>3</cp:revision>
  <cp:lastPrinted>2021-04-22T10:05:00Z</cp:lastPrinted>
  <dcterms:created xsi:type="dcterms:W3CDTF">2021-06-08T16:56:00Z</dcterms:created>
  <dcterms:modified xsi:type="dcterms:W3CDTF">2021-06-1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8CXrwfO"/&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